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1EE74" w14:textId="77777777" w:rsidR="003329C8" w:rsidRDefault="003329C8" w:rsidP="003329C8">
      <w:bookmarkStart w:id="0" w:name="_Hlk81672599"/>
      <w:bookmarkEnd w:id="0"/>
      <w:r>
        <w:rPr>
          <w:noProof/>
          <w:lang w:val="es-ES" w:eastAsia="es-ES"/>
        </w:rPr>
        <w:drawing>
          <wp:inline distT="0" distB="0" distL="0" distR="0" wp14:anchorId="564E5E57" wp14:editId="178616DC">
            <wp:extent cx="3257550" cy="685800"/>
            <wp:effectExtent l="0" t="0" r="6350" b="0"/>
            <wp:docPr id="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11"/>
                    <a:stretch>
                      <a:fillRect/>
                    </a:stretch>
                  </pic:blipFill>
                  <pic:spPr bwMode="auto">
                    <a:xfrm>
                      <a:off x="0" y="0"/>
                      <a:ext cx="3257550" cy="685800"/>
                    </a:xfrm>
                    <a:prstGeom prst="rect">
                      <a:avLst/>
                    </a:prstGeom>
                    <a:noFill/>
                    <a:ln w="9525">
                      <a:noFill/>
                      <a:miter lim="800000"/>
                      <a:headEnd/>
                      <a:tailEnd/>
                    </a:ln>
                  </pic:spPr>
                </pic:pic>
              </a:graphicData>
            </a:graphic>
          </wp:inline>
        </w:drawing>
      </w:r>
    </w:p>
    <w:p w14:paraId="7175C0E3" w14:textId="77777777" w:rsidR="003329C8" w:rsidRDefault="003329C8" w:rsidP="003329C8"/>
    <w:p w14:paraId="4D75C21E" w14:textId="77777777" w:rsidR="003329C8" w:rsidRDefault="003329C8" w:rsidP="003329C8"/>
    <w:p w14:paraId="39A4EA44" w14:textId="77777777" w:rsidR="003329C8" w:rsidRDefault="003329C8" w:rsidP="003329C8"/>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329C8" w:rsidRPr="004602F0" w14:paraId="2456B0FC" w14:textId="77777777" w:rsidTr="00E2389C">
        <w:trPr>
          <w:trHeight w:val="12"/>
        </w:trPr>
        <w:tc>
          <w:tcPr>
            <w:tcW w:w="7919" w:type="dxa"/>
            <w:tcMar>
              <w:top w:w="216" w:type="dxa"/>
              <w:left w:w="115" w:type="dxa"/>
              <w:bottom w:w="216" w:type="dxa"/>
              <w:right w:w="115" w:type="dxa"/>
            </w:tcMar>
          </w:tcPr>
          <w:p w14:paraId="06BC05BA"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76346DEF" w14:textId="77777777" w:rsidR="003329C8" w:rsidRPr="00562155" w:rsidRDefault="003329C8" w:rsidP="00E2389C">
            <w:pPr>
              <w:spacing w:after="0" w:line="240" w:lineRule="auto"/>
              <w:rPr>
                <w:rFonts w:ascii="Georgia" w:eastAsia="Times New Roman" w:hAnsi="Georgia" w:cs="Tahoma"/>
                <w:b/>
                <w:sz w:val="28"/>
                <w:szCs w:val="28"/>
                <w:lang w:val="es-ES" w:bidi="en-US"/>
              </w:rPr>
            </w:pPr>
          </w:p>
          <w:p w14:paraId="546A60F6" w14:textId="77777777" w:rsidR="003329C8" w:rsidRDefault="003329C8" w:rsidP="00E2389C">
            <w:pPr>
              <w:spacing w:after="0" w:line="240" w:lineRule="auto"/>
              <w:rPr>
                <w:rFonts w:ascii="Georgia" w:eastAsia="Times New Roman" w:hAnsi="Georgia" w:cs="Tahoma"/>
                <w:b/>
                <w:sz w:val="28"/>
                <w:szCs w:val="28"/>
                <w:lang w:val="es-ES" w:bidi="en-US"/>
              </w:rPr>
            </w:pPr>
            <w:r>
              <w:rPr>
                <w:rFonts w:ascii="Georgia" w:eastAsia="Times New Roman" w:hAnsi="Georgia" w:cs="Tahoma"/>
                <w:b/>
                <w:sz w:val="36"/>
                <w:szCs w:val="28"/>
                <w:lang w:val="es-ES" w:bidi="en-US"/>
              </w:rPr>
              <w:t>ESIT</w:t>
            </w:r>
            <w:r w:rsidRPr="00562155">
              <w:rPr>
                <w:rFonts w:ascii="Georgia" w:eastAsia="Times New Roman" w:hAnsi="Georgia" w:cs="Tahoma"/>
                <w:b/>
                <w:sz w:val="28"/>
                <w:szCs w:val="28"/>
                <w:lang w:val="es-ES" w:bidi="en-US"/>
              </w:rPr>
              <w:t xml:space="preserve">     </w:t>
            </w:r>
          </w:p>
          <w:p w14:paraId="10169004"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 xml:space="preserve">                                      </w:t>
            </w:r>
          </w:p>
          <w:p w14:paraId="4C9FAA57" w14:textId="77777777" w:rsidR="003329C8" w:rsidRPr="00F707E9" w:rsidRDefault="003329C8" w:rsidP="00E2389C">
            <w:pPr>
              <w:pStyle w:val="Sinespaciado"/>
              <w:rPr>
                <w:rFonts w:ascii="Cambria" w:hAnsi="Cambria"/>
                <w:lang w:val="es-ES"/>
              </w:rPr>
            </w:pPr>
            <w:r w:rsidRPr="004602F0">
              <w:rPr>
                <w:rFonts w:ascii="Georgia" w:hAnsi="Georgia" w:cs="Tahoma"/>
                <w:b/>
                <w:sz w:val="28"/>
                <w:szCs w:val="28"/>
                <w:lang w:val="es-ES"/>
              </w:rPr>
              <w:t xml:space="preserve">Máster </w:t>
            </w:r>
            <w:r>
              <w:rPr>
                <w:rFonts w:ascii="Georgia" w:hAnsi="Georgia" w:cs="Tahoma"/>
                <w:b/>
                <w:sz w:val="28"/>
                <w:szCs w:val="28"/>
                <w:lang w:val="es-ES"/>
              </w:rPr>
              <w:t>Universitario en Inteligencia Artificial</w:t>
            </w:r>
          </w:p>
        </w:tc>
      </w:tr>
      <w:tr w:rsidR="003329C8" w:rsidRPr="004602F0" w14:paraId="566B508B" w14:textId="77777777" w:rsidTr="00E2389C">
        <w:trPr>
          <w:trHeight w:val="278"/>
        </w:trPr>
        <w:tc>
          <w:tcPr>
            <w:tcW w:w="7919" w:type="dxa"/>
            <w:tcMar>
              <w:top w:w="216" w:type="dxa"/>
              <w:left w:w="115" w:type="dxa"/>
              <w:bottom w:w="216" w:type="dxa"/>
              <w:right w:w="115" w:type="dxa"/>
            </w:tcMar>
          </w:tcPr>
          <w:p w14:paraId="2CD0842C" w14:textId="77777777" w:rsidR="003329C8" w:rsidRPr="00F707E9" w:rsidRDefault="003329C8" w:rsidP="00E2389C">
            <w:pPr>
              <w:pStyle w:val="Sinespaciado"/>
              <w:rPr>
                <w:rFonts w:ascii="Georgia" w:hAnsi="Georgia" w:cs="Tahoma"/>
                <w:b/>
                <w:sz w:val="28"/>
                <w:szCs w:val="28"/>
                <w:lang w:val="es-ES"/>
              </w:rPr>
            </w:pPr>
          </w:p>
        </w:tc>
      </w:tr>
      <w:tr w:rsidR="003329C8" w:rsidRPr="004602F0" w14:paraId="3BA3CD98" w14:textId="77777777" w:rsidTr="00E2389C">
        <w:trPr>
          <w:trHeight w:val="1579"/>
        </w:trPr>
        <w:tc>
          <w:tcPr>
            <w:tcW w:w="7919" w:type="dxa"/>
          </w:tcPr>
          <w:p w14:paraId="6DFDC60D" w14:textId="4837E9A7" w:rsidR="003329C8" w:rsidRPr="004602F0" w:rsidRDefault="00321B22" w:rsidP="00E2389C">
            <w:pPr>
              <w:pStyle w:val="Sinespaciado"/>
              <w:rPr>
                <w:rFonts w:ascii="Cambria" w:hAnsi="Cambria"/>
                <w:color w:val="4F81BD"/>
                <w:sz w:val="80"/>
                <w:szCs w:val="80"/>
                <w:lang w:val="es-ES"/>
              </w:rPr>
            </w:pPr>
            <w:r w:rsidRPr="00321B22">
              <w:rPr>
                <w:rFonts w:ascii="Cambria" w:hAnsi="Cambria"/>
                <w:color w:val="4F81BD"/>
                <w:sz w:val="80"/>
                <w:szCs w:val="80"/>
                <w:lang w:val="es-ES"/>
              </w:rPr>
              <w:t>Segmentación semántica RGB-D para navegación en interiores</w:t>
            </w:r>
          </w:p>
        </w:tc>
      </w:tr>
    </w:tbl>
    <w:p w14:paraId="16131737" w14:textId="77777777" w:rsidR="003329C8" w:rsidRDefault="003329C8" w:rsidP="003329C8"/>
    <w:p w14:paraId="756E4808" w14:textId="77777777" w:rsidR="003329C8" w:rsidRDefault="003329C8" w:rsidP="003329C8"/>
    <w:p w14:paraId="22CE5DCF" w14:textId="77777777" w:rsidR="003329C8" w:rsidRDefault="003329C8" w:rsidP="003329C8"/>
    <w:p w14:paraId="61F18E43" w14:textId="77777777" w:rsidR="003329C8" w:rsidRDefault="003329C8" w:rsidP="003329C8"/>
    <w:p w14:paraId="0AEB85CC" w14:textId="77777777" w:rsidR="003329C8" w:rsidRDefault="003329C8" w:rsidP="003329C8"/>
    <w:p w14:paraId="08789457" w14:textId="77777777" w:rsidR="003329C8" w:rsidRDefault="003329C8" w:rsidP="003329C8"/>
    <w:p w14:paraId="14DF8E0C" w14:textId="77777777" w:rsidR="003329C8" w:rsidRDefault="003329C8" w:rsidP="003329C8"/>
    <w:p w14:paraId="5F591DED" w14:textId="77777777" w:rsidR="003329C8" w:rsidRDefault="003329C8" w:rsidP="003329C8"/>
    <w:p w14:paraId="78DDF672" w14:textId="77777777" w:rsidR="003329C8" w:rsidRDefault="003329C8" w:rsidP="003329C8"/>
    <w:p w14:paraId="76445C16" w14:textId="77777777" w:rsidR="003329C8" w:rsidRDefault="003329C8" w:rsidP="003329C8"/>
    <w:p w14:paraId="378DAEC1" w14:textId="77777777" w:rsidR="003329C8" w:rsidRDefault="003329C8" w:rsidP="003329C8"/>
    <w:p w14:paraId="5175F835" w14:textId="77777777" w:rsidR="003329C8" w:rsidRDefault="003329C8" w:rsidP="003329C8">
      <w:pPr>
        <w:rPr>
          <w:rFonts w:ascii="Georgia" w:hAnsi="Georgia"/>
          <w:b/>
        </w:rPr>
      </w:pPr>
      <w:r w:rsidRPr="00320A2D">
        <w:rPr>
          <w:rFonts w:ascii="Georgia" w:hAnsi="Georgia"/>
          <w:b/>
        </w:rPr>
        <w:t xml:space="preserve">Trabajo Fin de Máster </w:t>
      </w:r>
    </w:p>
    <w:p w14:paraId="35BFD7C8" w14:textId="6F492305" w:rsidR="003329C8" w:rsidRPr="00320A2D" w:rsidRDefault="003329C8" w:rsidP="003329C8">
      <w:pPr>
        <w:rPr>
          <w:rFonts w:ascii="Georgia" w:hAnsi="Georgia"/>
        </w:rPr>
      </w:pPr>
      <w:r>
        <w:rPr>
          <w:rFonts w:ascii="Georgia" w:hAnsi="Georgia"/>
          <w:b/>
        </w:rPr>
        <w:t>P</w:t>
      </w:r>
      <w:r w:rsidRPr="00320A2D">
        <w:rPr>
          <w:rFonts w:ascii="Georgia" w:hAnsi="Georgia"/>
          <w:b/>
        </w:rPr>
        <w:t>resentado por:</w:t>
      </w:r>
      <w:r w:rsidRPr="00320A2D">
        <w:rPr>
          <w:rFonts w:ascii="Georgia" w:hAnsi="Georgia"/>
        </w:rPr>
        <w:t xml:space="preserve"> </w:t>
      </w:r>
      <w:r w:rsidR="00532355">
        <w:rPr>
          <w:rFonts w:ascii="Georgia" w:hAnsi="Georgia"/>
        </w:rPr>
        <w:t>Aldalur Corta</w:t>
      </w:r>
      <w:r w:rsidRPr="00320A2D">
        <w:rPr>
          <w:rFonts w:ascii="Georgia" w:hAnsi="Georgia"/>
        </w:rPr>
        <w:t xml:space="preserve">, </w:t>
      </w:r>
      <w:r w:rsidR="00532355">
        <w:rPr>
          <w:rFonts w:ascii="Georgia" w:hAnsi="Georgia"/>
        </w:rPr>
        <w:t>Mikel</w:t>
      </w:r>
    </w:p>
    <w:p w14:paraId="1BC5D4EC" w14:textId="722879AF" w:rsidR="003329C8" w:rsidRDefault="003329C8" w:rsidP="003329C8">
      <w:pPr>
        <w:rPr>
          <w:rFonts w:ascii="Georgia" w:hAnsi="Georgia"/>
        </w:rPr>
      </w:pPr>
      <w:r w:rsidRPr="00320A2D">
        <w:rPr>
          <w:rFonts w:ascii="Georgia" w:hAnsi="Georgia"/>
          <w:b/>
        </w:rPr>
        <w:t>Director/a:</w:t>
      </w:r>
      <w:r w:rsidRPr="00320A2D">
        <w:rPr>
          <w:rFonts w:ascii="Georgia" w:hAnsi="Georgia"/>
        </w:rPr>
        <w:t xml:space="preserve"> </w:t>
      </w:r>
      <w:r w:rsidR="00532355">
        <w:rPr>
          <w:rFonts w:ascii="Georgia" w:hAnsi="Georgia"/>
        </w:rPr>
        <w:t>Cobos Guzman</w:t>
      </w:r>
      <w:r w:rsidRPr="00320A2D">
        <w:rPr>
          <w:rFonts w:ascii="Georgia" w:hAnsi="Georgia"/>
        </w:rPr>
        <w:t xml:space="preserve">, </w:t>
      </w:r>
      <w:r w:rsidR="00532355">
        <w:rPr>
          <w:rFonts w:ascii="Georgia" w:hAnsi="Georgia"/>
        </w:rPr>
        <w:t>Salvador</w:t>
      </w:r>
    </w:p>
    <w:p w14:paraId="0F861D3B" w14:textId="77777777" w:rsidR="003329C8" w:rsidRDefault="003329C8" w:rsidP="003329C8">
      <w:pPr>
        <w:rPr>
          <w:rFonts w:ascii="Georgia" w:hAnsi="Georgia"/>
        </w:rPr>
      </w:pPr>
    </w:p>
    <w:p w14:paraId="271C1C74" w14:textId="77777777" w:rsidR="003329C8" w:rsidRDefault="003329C8" w:rsidP="003329C8">
      <w:pPr>
        <w:rPr>
          <w:rFonts w:ascii="Georgia" w:hAnsi="Georgia"/>
        </w:rPr>
      </w:pPr>
    </w:p>
    <w:p w14:paraId="7C7C5492" w14:textId="7245BEEF"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Ciudad:</w:t>
      </w:r>
      <w:r w:rsidR="00321B22">
        <w:rPr>
          <w:rFonts w:ascii="Georgia" w:hAnsi="Georgia"/>
          <w:color w:val="4F81BD"/>
          <w:lang w:val="es-ES"/>
        </w:rPr>
        <w:t xml:space="preserve"> Bilbao</w:t>
      </w:r>
    </w:p>
    <w:p w14:paraId="48C55B5A" w14:textId="35B5AC72"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Fecha:</w:t>
      </w:r>
      <w:r w:rsidR="00FE554E">
        <w:rPr>
          <w:rFonts w:ascii="Georgia" w:hAnsi="Georgia"/>
          <w:color w:val="4F81BD"/>
          <w:lang w:val="es-ES"/>
        </w:rPr>
        <w:t xml:space="preserve"> 15/09/2021</w:t>
      </w:r>
    </w:p>
    <w:p w14:paraId="084CAD94" w14:textId="77777777" w:rsidR="00320A2D" w:rsidRDefault="00320A2D">
      <w:pPr>
        <w:rPr>
          <w:rFonts w:ascii="Georgia" w:hAnsi="Georgia"/>
        </w:rPr>
      </w:pPr>
    </w:p>
    <w:p w14:paraId="00ABBF31" w14:textId="77777777" w:rsidR="0031091B" w:rsidRDefault="002737B2">
      <w:pPr>
        <w:spacing w:line="276" w:lineRule="auto"/>
        <w:jc w:val="left"/>
        <w:sectPr w:rsidR="0031091B" w:rsidSect="0031091B">
          <w:headerReference w:type="default" r:id="rId12"/>
          <w:footerReference w:type="default" r:id="rId13"/>
          <w:footerReference w:type="first" r:id="rId14"/>
          <w:pgSz w:w="11906" w:h="16838"/>
          <w:pgMar w:top="1418" w:right="851" w:bottom="1418" w:left="1985" w:header="709" w:footer="709" w:gutter="0"/>
          <w:pgNumType w:start="0"/>
          <w:cols w:space="708"/>
          <w:titlePg/>
          <w:docGrid w:linePitch="360"/>
        </w:sectPr>
      </w:pPr>
      <w:r>
        <w:br w:type="page"/>
      </w:r>
    </w:p>
    <w:p w14:paraId="5B947FA4" w14:textId="77777777" w:rsidR="00BA4886" w:rsidRPr="002737B2" w:rsidRDefault="00BA4886" w:rsidP="00BA4886">
      <w:pPr>
        <w:jc w:val="center"/>
        <w:rPr>
          <w:b/>
          <w:sz w:val="36"/>
          <w:szCs w:val="36"/>
        </w:rPr>
      </w:pPr>
      <w:r w:rsidRPr="002737B2">
        <w:rPr>
          <w:b/>
          <w:sz w:val="36"/>
          <w:szCs w:val="36"/>
        </w:rPr>
        <w:lastRenderedPageBreak/>
        <w:t>Resumen</w:t>
      </w:r>
    </w:p>
    <w:p w14:paraId="6AF1ADC9" w14:textId="636F4328" w:rsidR="00BA4886" w:rsidRPr="00C67300" w:rsidRDefault="009176AC" w:rsidP="00E96008">
      <w:pPr>
        <w:spacing w:before="100" w:beforeAutospacing="1" w:after="100" w:afterAutospacing="1"/>
        <w:rPr>
          <w:rFonts w:cs="Arial"/>
          <w:lang w:val="es-ES"/>
        </w:rPr>
      </w:pPr>
      <w:r>
        <w:rPr>
          <w:rFonts w:cs="Arial"/>
          <w:lang w:val="es-ES"/>
        </w:rPr>
        <w:t>Los robots y coches autónomos son cada vez m</w:t>
      </w:r>
      <w:r w:rsidR="00450FFC">
        <w:rPr>
          <w:rFonts w:cs="Arial"/>
          <w:lang w:val="es-ES"/>
        </w:rPr>
        <w:t>á</w:t>
      </w:r>
      <w:r>
        <w:rPr>
          <w:rFonts w:cs="Arial"/>
          <w:lang w:val="es-ES"/>
        </w:rPr>
        <w:t>s populares en nuestro entorno y la seguridad en cuanto a la navegación autónoma tiene que ser eficiente y efectiva. Este trabajo presenta una herramienta de segmentación semántica que se puede utilizar en cualquier tipo de robot para predecir estados o escenarios futuros cuando un robot est</w:t>
      </w:r>
      <w:r w:rsidR="00450FFC">
        <w:rPr>
          <w:rFonts w:cs="Arial"/>
          <w:lang w:val="es-ES"/>
        </w:rPr>
        <w:t>á</w:t>
      </w:r>
      <w:r>
        <w:rPr>
          <w:rFonts w:cs="Arial"/>
          <w:lang w:val="es-ES"/>
        </w:rPr>
        <w:t xml:space="preserve"> navegando por entornos de interior. Para la predicción, se utilizan las redes </w:t>
      </w:r>
      <w:r w:rsidR="00E96008">
        <w:rPr>
          <w:rFonts w:cs="Arial"/>
          <w:lang w:val="es-ES"/>
        </w:rPr>
        <w:t>convolucionales</w:t>
      </w:r>
      <w:r>
        <w:rPr>
          <w:rFonts w:cs="Arial"/>
          <w:lang w:val="es-ES"/>
        </w:rPr>
        <w:t xml:space="preserve"> LSTM </w:t>
      </w:r>
      <w:r w:rsidR="00E96008">
        <w:rPr>
          <w:rFonts w:cs="Arial"/>
          <w:lang w:val="es-ES"/>
        </w:rPr>
        <w:t>que</w:t>
      </w:r>
      <w:r>
        <w:rPr>
          <w:rFonts w:cs="Arial"/>
          <w:lang w:val="es-ES"/>
        </w:rPr>
        <w:t xml:space="preserve"> predice</w:t>
      </w:r>
      <w:r w:rsidR="00E96008">
        <w:rPr>
          <w:rFonts w:cs="Arial"/>
          <w:lang w:val="es-ES"/>
        </w:rPr>
        <w:t>n</w:t>
      </w:r>
      <w:r>
        <w:rPr>
          <w:rFonts w:cs="Arial"/>
          <w:lang w:val="es-ES"/>
        </w:rPr>
        <w:t xml:space="preserve"> cual es el posible escenario. </w:t>
      </w:r>
      <w:r w:rsidR="00E96008">
        <w:rPr>
          <w:rFonts w:cs="Arial"/>
          <w:lang w:val="es-ES"/>
        </w:rPr>
        <w:t xml:space="preserve">Para </w:t>
      </w:r>
      <w:r>
        <w:rPr>
          <w:rFonts w:cs="Arial"/>
          <w:lang w:val="es-ES"/>
        </w:rPr>
        <w:t xml:space="preserve">que </w:t>
      </w:r>
      <w:r w:rsidR="00E96008">
        <w:rPr>
          <w:rFonts w:cs="Arial"/>
          <w:lang w:val="es-ES"/>
        </w:rPr>
        <w:t xml:space="preserve">el sistema </w:t>
      </w:r>
      <w:r>
        <w:rPr>
          <w:rFonts w:cs="Arial"/>
          <w:lang w:val="es-ES"/>
        </w:rPr>
        <w:t xml:space="preserve">sea </w:t>
      </w:r>
      <w:r w:rsidR="00E96008">
        <w:rPr>
          <w:rFonts w:cs="Arial"/>
          <w:lang w:val="es-ES"/>
        </w:rPr>
        <w:t>más</w:t>
      </w:r>
      <w:r>
        <w:rPr>
          <w:rFonts w:cs="Arial"/>
          <w:lang w:val="es-ES"/>
        </w:rPr>
        <w:t xml:space="preserve"> eficiente que utilizando solo una cámara de color</w:t>
      </w:r>
      <w:r w:rsidR="00E96008">
        <w:rPr>
          <w:rFonts w:cs="Arial"/>
          <w:lang w:val="es-ES"/>
        </w:rPr>
        <w:t>, se utilizan también las profundidades obtenidas por las cámaras infrarroj</w:t>
      </w:r>
      <w:r w:rsidR="00C36EB1">
        <w:rPr>
          <w:rFonts w:cs="Arial"/>
          <w:lang w:val="es-ES"/>
        </w:rPr>
        <w:t>a</w:t>
      </w:r>
      <w:r w:rsidR="00E96008">
        <w:rPr>
          <w:rFonts w:cs="Arial"/>
          <w:lang w:val="es-ES"/>
        </w:rPr>
        <w:t>s</w:t>
      </w:r>
      <w:r w:rsidRPr="00E96008">
        <w:rPr>
          <w:rFonts w:cs="Arial"/>
          <w:lang w:val="es-ES"/>
        </w:rPr>
        <w:t>.</w:t>
      </w:r>
      <w:r w:rsidR="00E96008" w:rsidRPr="00E96008">
        <w:rPr>
          <w:rFonts w:cs="Arial"/>
          <w:lang w:val="es-ES"/>
        </w:rPr>
        <w:t xml:space="preserve"> Para una posterior planificación, se introduce el modelo para que se pueda utilizar en ROS.</w:t>
      </w:r>
    </w:p>
    <w:p w14:paraId="54A4F7D9" w14:textId="7CDA316E" w:rsidR="00BA4886" w:rsidRPr="00F707E9" w:rsidRDefault="00BA4886" w:rsidP="00BA4886">
      <w:pPr>
        <w:pStyle w:val="NormalWeb"/>
        <w:ind w:firstLine="0"/>
        <w:rPr>
          <w:b/>
          <w:bCs/>
          <w:sz w:val="36"/>
          <w:szCs w:val="36"/>
          <w:lang w:val="es-ES"/>
        </w:rPr>
      </w:pPr>
      <w:r w:rsidRPr="00C80193">
        <w:rPr>
          <w:rFonts w:ascii="Arial" w:hAnsi="Arial" w:cs="Arial"/>
          <w:b/>
          <w:lang w:val="es-ES"/>
        </w:rPr>
        <w:t xml:space="preserve">Palabras Clave: </w:t>
      </w:r>
      <w:r w:rsidR="009176AC">
        <w:rPr>
          <w:rFonts w:ascii="Arial" w:hAnsi="Arial" w:cs="Arial"/>
          <w:lang w:val="es-ES"/>
        </w:rPr>
        <w:t xml:space="preserve">Aprendizaje profundo, segmentación semántica, visión RGBD, robots </w:t>
      </w:r>
      <w:r w:rsidR="00E96008">
        <w:rPr>
          <w:rFonts w:ascii="Arial" w:hAnsi="Arial" w:cs="Arial"/>
          <w:lang w:val="es-ES"/>
        </w:rPr>
        <w:t>autónomos, ROS.</w:t>
      </w:r>
    </w:p>
    <w:p w14:paraId="57C5152D" w14:textId="77777777" w:rsidR="00BA4886" w:rsidRDefault="00BA4886" w:rsidP="00BA4886">
      <w:pPr>
        <w:spacing w:line="276" w:lineRule="auto"/>
        <w:jc w:val="left"/>
      </w:pPr>
    </w:p>
    <w:p w14:paraId="3ECA34EB" w14:textId="77777777" w:rsidR="00BA4886" w:rsidRPr="00C20571" w:rsidRDefault="00BA4886" w:rsidP="00BA4886">
      <w:pPr>
        <w:jc w:val="center"/>
        <w:rPr>
          <w:b/>
          <w:sz w:val="36"/>
          <w:szCs w:val="36"/>
          <w:lang w:val="en-GB"/>
        </w:rPr>
      </w:pPr>
      <w:r w:rsidRPr="00C20571">
        <w:rPr>
          <w:b/>
          <w:sz w:val="36"/>
          <w:szCs w:val="36"/>
          <w:lang w:val="en-GB"/>
        </w:rPr>
        <w:t>Abstract</w:t>
      </w:r>
    </w:p>
    <w:p w14:paraId="6E5CDF7A" w14:textId="5CA18193" w:rsidR="00BA4886" w:rsidRPr="00450FFC" w:rsidRDefault="00E96008" w:rsidP="00E96008">
      <w:pPr>
        <w:spacing w:before="100" w:beforeAutospacing="1" w:after="100" w:afterAutospacing="1"/>
        <w:rPr>
          <w:rFonts w:cs="Arial"/>
          <w:b/>
          <w:lang w:val="en-GB"/>
        </w:rPr>
      </w:pPr>
      <w:r w:rsidRPr="00450FFC">
        <w:rPr>
          <w:rFonts w:cs="Arial"/>
          <w:lang w:val="en-GB"/>
        </w:rPr>
        <w:t xml:space="preserve">Autonomous robots and cars are becoming more and more popular in our environment and the safety of autonomous navigation </w:t>
      </w:r>
      <w:r w:rsidR="00EB6D93" w:rsidRPr="00450FFC">
        <w:rPr>
          <w:rFonts w:cs="Arial"/>
          <w:lang w:val="en-GB"/>
        </w:rPr>
        <w:t>must</w:t>
      </w:r>
      <w:r w:rsidRPr="00450FFC">
        <w:rPr>
          <w:rFonts w:cs="Arial"/>
          <w:lang w:val="en-GB"/>
        </w:rPr>
        <w:t xml:space="preserve"> be efficient and effective. This paper presents a semantic segmentation tool that can be used on any type of robot to predict future states or scenarios when a robot is navigating in indoor environments. For prediction, LSTM convolutional networks are used to predict the possible scenario. To make the system more efficient than using only a colour camera, the depths obtained by infrared cameras are also used. For further planning, the model is introduced so that it can be used in ROS.</w:t>
      </w:r>
    </w:p>
    <w:p w14:paraId="7BF64FCA" w14:textId="58734A86" w:rsidR="00BA4886" w:rsidRPr="00450FFC" w:rsidRDefault="00BA4886" w:rsidP="00BA4886">
      <w:pPr>
        <w:rPr>
          <w:rFonts w:cs="Arial"/>
          <w:b/>
          <w:lang w:val="en-GB"/>
        </w:rPr>
      </w:pPr>
      <w:r w:rsidRPr="00450FFC">
        <w:rPr>
          <w:rFonts w:cs="Arial"/>
          <w:b/>
          <w:lang w:val="en-GB"/>
        </w:rPr>
        <w:t xml:space="preserve">Keywords: </w:t>
      </w:r>
      <w:r w:rsidR="00E96008" w:rsidRPr="00450FFC">
        <w:rPr>
          <w:rFonts w:cs="Arial"/>
          <w:lang w:val="en-GB"/>
        </w:rPr>
        <w:t>deep learning, semantic segmentation, RGBD vision, autonomous robots, ROS.</w:t>
      </w:r>
    </w:p>
    <w:p w14:paraId="335FFDFB" w14:textId="77777777" w:rsidR="00BA4886" w:rsidRPr="00C20571" w:rsidRDefault="00BA4886" w:rsidP="00BA4886">
      <w:pPr>
        <w:rPr>
          <w:rFonts w:cs="Arial"/>
          <w:b/>
          <w:lang w:val="en-GB"/>
        </w:rPr>
      </w:pPr>
    </w:p>
    <w:p w14:paraId="0DCE70C3" w14:textId="5D3529E1" w:rsidR="00320A2D" w:rsidRPr="00C20571" w:rsidRDefault="00320A2D" w:rsidP="00B1030C">
      <w:pPr>
        <w:rPr>
          <w:rFonts w:cs="Arial"/>
          <w:b/>
          <w:lang w:val="en-GB"/>
        </w:rPr>
      </w:pPr>
    </w:p>
    <w:p w14:paraId="43C8A3F5" w14:textId="77777777" w:rsidR="0078634A" w:rsidRPr="00C20571" w:rsidRDefault="0078634A">
      <w:pPr>
        <w:spacing w:line="276" w:lineRule="auto"/>
        <w:jc w:val="left"/>
        <w:rPr>
          <w:lang w:val="en-GB"/>
        </w:rPr>
      </w:pPr>
      <w:r w:rsidRPr="00C20571">
        <w:rPr>
          <w:lang w:val="en-GB"/>
        </w:rPr>
        <w:br w:type="page"/>
      </w:r>
    </w:p>
    <w:p w14:paraId="0346D3E9" w14:textId="77777777" w:rsidR="00E464E0" w:rsidRPr="007B2C11" w:rsidRDefault="00E464E0" w:rsidP="007B2C11">
      <w:pPr>
        <w:jc w:val="center"/>
        <w:rPr>
          <w:b/>
          <w:sz w:val="36"/>
          <w:szCs w:val="36"/>
        </w:rPr>
      </w:pPr>
      <w:r w:rsidRPr="007B2C11">
        <w:rPr>
          <w:b/>
          <w:sz w:val="36"/>
          <w:szCs w:val="36"/>
        </w:rPr>
        <w:lastRenderedPageBreak/>
        <w:t>Índice de contenidos</w:t>
      </w:r>
    </w:p>
    <w:p w14:paraId="0075F338" w14:textId="7316085B" w:rsidR="001D2BC5"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2895773" w:history="1">
        <w:r w:rsidR="001D2BC5" w:rsidRPr="00777CE6">
          <w:rPr>
            <w:rStyle w:val="Hipervnculo"/>
            <w:noProof/>
            <w:lang w:bidi="en-US"/>
          </w:rPr>
          <w:t>1. Introducción</w:t>
        </w:r>
        <w:r w:rsidR="001D2BC5">
          <w:rPr>
            <w:noProof/>
            <w:webHidden/>
          </w:rPr>
          <w:tab/>
        </w:r>
        <w:r w:rsidR="001D2BC5">
          <w:rPr>
            <w:noProof/>
            <w:webHidden/>
          </w:rPr>
          <w:fldChar w:fldCharType="begin"/>
        </w:r>
        <w:r w:rsidR="001D2BC5">
          <w:rPr>
            <w:noProof/>
            <w:webHidden/>
          </w:rPr>
          <w:instrText xml:space="preserve"> PAGEREF _Toc82895773 \h </w:instrText>
        </w:r>
        <w:r w:rsidR="001D2BC5">
          <w:rPr>
            <w:noProof/>
            <w:webHidden/>
          </w:rPr>
        </w:r>
        <w:r w:rsidR="001D2BC5">
          <w:rPr>
            <w:noProof/>
            <w:webHidden/>
          </w:rPr>
          <w:fldChar w:fldCharType="separate"/>
        </w:r>
        <w:r w:rsidR="001D2BC5">
          <w:rPr>
            <w:noProof/>
            <w:webHidden/>
          </w:rPr>
          <w:t>1</w:t>
        </w:r>
        <w:r w:rsidR="001D2BC5">
          <w:rPr>
            <w:noProof/>
            <w:webHidden/>
          </w:rPr>
          <w:fldChar w:fldCharType="end"/>
        </w:r>
      </w:hyperlink>
    </w:p>
    <w:p w14:paraId="4800499D" w14:textId="0EBEE900" w:rsidR="001D2BC5" w:rsidRDefault="006E4627">
      <w:pPr>
        <w:pStyle w:val="TDC2"/>
        <w:tabs>
          <w:tab w:val="right" w:leader="dot" w:pos="9060"/>
        </w:tabs>
        <w:rPr>
          <w:rFonts w:asciiTheme="minorHAnsi" w:eastAsiaTheme="minorEastAsia" w:hAnsiTheme="minorHAnsi" w:cstheme="minorBidi"/>
          <w:noProof/>
          <w:lang w:eastAsia="es-ES"/>
        </w:rPr>
      </w:pPr>
      <w:hyperlink w:anchor="_Toc82895774" w:history="1">
        <w:r w:rsidR="001D2BC5" w:rsidRPr="00777CE6">
          <w:rPr>
            <w:rStyle w:val="Hipervnculo"/>
            <w:noProof/>
          </w:rPr>
          <w:t>1.1 Motivación</w:t>
        </w:r>
        <w:r w:rsidR="001D2BC5">
          <w:rPr>
            <w:noProof/>
            <w:webHidden/>
          </w:rPr>
          <w:tab/>
        </w:r>
        <w:r w:rsidR="001D2BC5">
          <w:rPr>
            <w:noProof/>
            <w:webHidden/>
          </w:rPr>
          <w:fldChar w:fldCharType="begin"/>
        </w:r>
        <w:r w:rsidR="001D2BC5">
          <w:rPr>
            <w:noProof/>
            <w:webHidden/>
          </w:rPr>
          <w:instrText xml:space="preserve"> PAGEREF _Toc82895774 \h </w:instrText>
        </w:r>
        <w:r w:rsidR="001D2BC5">
          <w:rPr>
            <w:noProof/>
            <w:webHidden/>
          </w:rPr>
        </w:r>
        <w:r w:rsidR="001D2BC5">
          <w:rPr>
            <w:noProof/>
            <w:webHidden/>
          </w:rPr>
          <w:fldChar w:fldCharType="separate"/>
        </w:r>
        <w:r w:rsidR="001D2BC5">
          <w:rPr>
            <w:noProof/>
            <w:webHidden/>
          </w:rPr>
          <w:t>1</w:t>
        </w:r>
        <w:r w:rsidR="001D2BC5">
          <w:rPr>
            <w:noProof/>
            <w:webHidden/>
          </w:rPr>
          <w:fldChar w:fldCharType="end"/>
        </w:r>
      </w:hyperlink>
    </w:p>
    <w:p w14:paraId="4E14F490" w14:textId="56E95346" w:rsidR="001D2BC5" w:rsidRDefault="006E4627">
      <w:pPr>
        <w:pStyle w:val="TDC2"/>
        <w:tabs>
          <w:tab w:val="right" w:leader="dot" w:pos="9060"/>
        </w:tabs>
        <w:rPr>
          <w:rFonts w:asciiTheme="minorHAnsi" w:eastAsiaTheme="minorEastAsia" w:hAnsiTheme="minorHAnsi" w:cstheme="minorBidi"/>
          <w:noProof/>
          <w:lang w:eastAsia="es-ES"/>
        </w:rPr>
      </w:pPr>
      <w:hyperlink w:anchor="_Toc82895775" w:history="1">
        <w:r w:rsidR="001D2BC5" w:rsidRPr="00777CE6">
          <w:rPr>
            <w:rStyle w:val="Hipervnculo"/>
            <w:noProof/>
          </w:rPr>
          <w:t>1.2 Planteamiento del trabajo</w:t>
        </w:r>
        <w:r w:rsidR="001D2BC5">
          <w:rPr>
            <w:noProof/>
            <w:webHidden/>
          </w:rPr>
          <w:tab/>
        </w:r>
        <w:r w:rsidR="001D2BC5">
          <w:rPr>
            <w:noProof/>
            <w:webHidden/>
          </w:rPr>
          <w:fldChar w:fldCharType="begin"/>
        </w:r>
        <w:r w:rsidR="001D2BC5">
          <w:rPr>
            <w:noProof/>
            <w:webHidden/>
          </w:rPr>
          <w:instrText xml:space="preserve"> PAGEREF _Toc82895775 \h </w:instrText>
        </w:r>
        <w:r w:rsidR="001D2BC5">
          <w:rPr>
            <w:noProof/>
            <w:webHidden/>
          </w:rPr>
        </w:r>
        <w:r w:rsidR="001D2BC5">
          <w:rPr>
            <w:noProof/>
            <w:webHidden/>
          </w:rPr>
          <w:fldChar w:fldCharType="separate"/>
        </w:r>
        <w:r w:rsidR="001D2BC5">
          <w:rPr>
            <w:noProof/>
            <w:webHidden/>
          </w:rPr>
          <w:t>2</w:t>
        </w:r>
        <w:r w:rsidR="001D2BC5">
          <w:rPr>
            <w:noProof/>
            <w:webHidden/>
          </w:rPr>
          <w:fldChar w:fldCharType="end"/>
        </w:r>
      </w:hyperlink>
    </w:p>
    <w:p w14:paraId="14F7062A" w14:textId="6F33A523" w:rsidR="001D2BC5" w:rsidRDefault="006E4627">
      <w:pPr>
        <w:pStyle w:val="TDC2"/>
        <w:tabs>
          <w:tab w:val="right" w:leader="dot" w:pos="9060"/>
        </w:tabs>
        <w:rPr>
          <w:rFonts w:asciiTheme="minorHAnsi" w:eastAsiaTheme="minorEastAsia" w:hAnsiTheme="minorHAnsi" w:cstheme="minorBidi"/>
          <w:noProof/>
          <w:lang w:eastAsia="es-ES"/>
        </w:rPr>
      </w:pPr>
      <w:hyperlink w:anchor="_Toc82895776" w:history="1">
        <w:r w:rsidR="001D2BC5" w:rsidRPr="00777CE6">
          <w:rPr>
            <w:rStyle w:val="Hipervnculo"/>
            <w:noProof/>
          </w:rPr>
          <w:t>1.3 Estructura de la memoria</w:t>
        </w:r>
        <w:r w:rsidR="001D2BC5">
          <w:rPr>
            <w:noProof/>
            <w:webHidden/>
          </w:rPr>
          <w:tab/>
        </w:r>
        <w:r w:rsidR="001D2BC5">
          <w:rPr>
            <w:noProof/>
            <w:webHidden/>
          </w:rPr>
          <w:fldChar w:fldCharType="begin"/>
        </w:r>
        <w:r w:rsidR="001D2BC5">
          <w:rPr>
            <w:noProof/>
            <w:webHidden/>
          </w:rPr>
          <w:instrText xml:space="preserve"> PAGEREF _Toc82895776 \h </w:instrText>
        </w:r>
        <w:r w:rsidR="001D2BC5">
          <w:rPr>
            <w:noProof/>
            <w:webHidden/>
          </w:rPr>
        </w:r>
        <w:r w:rsidR="001D2BC5">
          <w:rPr>
            <w:noProof/>
            <w:webHidden/>
          </w:rPr>
          <w:fldChar w:fldCharType="separate"/>
        </w:r>
        <w:r w:rsidR="001D2BC5">
          <w:rPr>
            <w:noProof/>
            <w:webHidden/>
          </w:rPr>
          <w:t>2</w:t>
        </w:r>
        <w:r w:rsidR="001D2BC5">
          <w:rPr>
            <w:noProof/>
            <w:webHidden/>
          </w:rPr>
          <w:fldChar w:fldCharType="end"/>
        </w:r>
      </w:hyperlink>
    </w:p>
    <w:p w14:paraId="63B44888" w14:textId="6EED7E5D" w:rsidR="001D2BC5" w:rsidRDefault="006E4627">
      <w:pPr>
        <w:pStyle w:val="TDC1"/>
        <w:tabs>
          <w:tab w:val="right" w:leader="dot" w:pos="9060"/>
        </w:tabs>
        <w:rPr>
          <w:rFonts w:asciiTheme="minorHAnsi" w:eastAsiaTheme="minorEastAsia" w:hAnsiTheme="minorHAnsi" w:cstheme="minorBidi"/>
          <w:noProof/>
          <w:lang w:eastAsia="es-ES"/>
        </w:rPr>
      </w:pPr>
      <w:hyperlink w:anchor="_Toc82895777" w:history="1">
        <w:r w:rsidR="001D2BC5" w:rsidRPr="00777CE6">
          <w:rPr>
            <w:rStyle w:val="Hipervnculo"/>
            <w:noProof/>
            <w:lang w:bidi="en-US"/>
          </w:rPr>
          <w:t>2. Contexto y estado del arte</w:t>
        </w:r>
        <w:r w:rsidR="001D2BC5">
          <w:rPr>
            <w:noProof/>
            <w:webHidden/>
          </w:rPr>
          <w:tab/>
        </w:r>
        <w:r w:rsidR="001D2BC5">
          <w:rPr>
            <w:noProof/>
            <w:webHidden/>
          </w:rPr>
          <w:fldChar w:fldCharType="begin"/>
        </w:r>
        <w:r w:rsidR="001D2BC5">
          <w:rPr>
            <w:noProof/>
            <w:webHidden/>
          </w:rPr>
          <w:instrText xml:space="preserve"> PAGEREF _Toc82895777 \h </w:instrText>
        </w:r>
        <w:r w:rsidR="001D2BC5">
          <w:rPr>
            <w:noProof/>
            <w:webHidden/>
          </w:rPr>
        </w:r>
        <w:r w:rsidR="001D2BC5">
          <w:rPr>
            <w:noProof/>
            <w:webHidden/>
          </w:rPr>
          <w:fldChar w:fldCharType="separate"/>
        </w:r>
        <w:r w:rsidR="001D2BC5">
          <w:rPr>
            <w:noProof/>
            <w:webHidden/>
          </w:rPr>
          <w:t>4</w:t>
        </w:r>
        <w:r w:rsidR="001D2BC5">
          <w:rPr>
            <w:noProof/>
            <w:webHidden/>
          </w:rPr>
          <w:fldChar w:fldCharType="end"/>
        </w:r>
      </w:hyperlink>
    </w:p>
    <w:p w14:paraId="164F69FE" w14:textId="3C08DD0C" w:rsidR="001D2BC5" w:rsidRDefault="006E4627">
      <w:pPr>
        <w:pStyle w:val="TDC2"/>
        <w:tabs>
          <w:tab w:val="right" w:leader="dot" w:pos="9060"/>
        </w:tabs>
        <w:rPr>
          <w:rFonts w:asciiTheme="minorHAnsi" w:eastAsiaTheme="minorEastAsia" w:hAnsiTheme="minorHAnsi" w:cstheme="minorBidi"/>
          <w:noProof/>
          <w:lang w:eastAsia="es-ES"/>
        </w:rPr>
      </w:pPr>
      <w:hyperlink w:anchor="_Toc82895778" w:history="1">
        <w:r w:rsidR="001D2BC5" w:rsidRPr="00777CE6">
          <w:rPr>
            <w:rStyle w:val="Hipervnculo"/>
            <w:noProof/>
          </w:rPr>
          <w:t>2.1. SLAM mediante visión por computador</w:t>
        </w:r>
        <w:r w:rsidR="001D2BC5">
          <w:rPr>
            <w:noProof/>
            <w:webHidden/>
          </w:rPr>
          <w:tab/>
        </w:r>
        <w:r w:rsidR="001D2BC5">
          <w:rPr>
            <w:noProof/>
            <w:webHidden/>
          </w:rPr>
          <w:fldChar w:fldCharType="begin"/>
        </w:r>
        <w:r w:rsidR="001D2BC5">
          <w:rPr>
            <w:noProof/>
            <w:webHidden/>
          </w:rPr>
          <w:instrText xml:space="preserve"> PAGEREF _Toc82895778 \h </w:instrText>
        </w:r>
        <w:r w:rsidR="001D2BC5">
          <w:rPr>
            <w:noProof/>
            <w:webHidden/>
          </w:rPr>
        </w:r>
        <w:r w:rsidR="001D2BC5">
          <w:rPr>
            <w:noProof/>
            <w:webHidden/>
          </w:rPr>
          <w:fldChar w:fldCharType="separate"/>
        </w:r>
        <w:r w:rsidR="001D2BC5">
          <w:rPr>
            <w:noProof/>
            <w:webHidden/>
          </w:rPr>
          <w:t>4</w:t>
        </w:r>
        <w:r w:rsidR="001D2BC5">
          <w:rPr>
            <w:noProof/>
            <w:webHidden/>
          </w:rPr>
          <w:fldChar w:fldCharType="end"/>
        </w:r>
      </w:hyperlink>
    </w:p>
    <w:p w14:paraId="7FA1EDEA" w14:textId="06151386" w:rsidR="001D2BC5" w:rsidRDefault="006E4627">
      <w:pPr>
        <w:pStyle w:val="TDC3"/>
        <w:tabs>
          <w:tab w:val="right" w:leader="dot" w:pos="9060"/>
        </w:tabs>
        <w:rPr>
          <w:rFonts w:asciiTheme="minorHAnsi" w:eastAsiaTheme="minorEastAsia" w:hAnsiTheme="minorHAnsi" w:cstheme="minorBidi"/>
          <w:noProof/>
          <w:lang w:eastAsia="es-ES"/>
        </w:rPr>
      </w:pPr>
      <w:hyperlink w:anchor="_Toc82895779" w:history="1">
        <w:r w:rsidR="001D2BC5" w:rsidRPr="00777CE6">
          <w:rPr>
            <w:rStyle w:val="Hipervnculo"/>
            <w:noProof/>
          </w:rPr>
          <w:t>2.1.1. Cámara monocular</w:t>
        </w:r>
        <w:r w:rsidR="001D2BC5">
          <w:rPr>
            <w:noProof/>
            <w:webHidden/>
          </w:rPr>
          <w:tab/>
        </w:r>
        <w:r w:rsidR="001D2BC5">
          <w:rPr>
            <w:noProof/>
            <w:webHidden/>
          </w:rPr>
          <w:fldChar w:fldCharType="begin"/>
        </w:r>
        <w:r w:rsidR="001D2BC5">
          <w:rPr>
            <w:noProof/>
            <w:webHidden/>
          </w:rPr>
          <w:instrText xml:space="preserve"> PAGEREF _Toc82895779 \h </w:instrText>
        </w:r>
        <w:r w:rsidR="001D2BC5">
          <w:rPr>
            <w:noProof/>
            <w:webHidden/>
          </w:rPr>
        </w:r>
        <w:r w:rsidR="001D2BC5">
          <w:rPr>
            <w:noProof/>
            <w:webHidden/>
          </w:rPr>
          <w:fldChar w:fldCharType="separate"/>
        </w:r>
        <w:r w:rsidR="001D2BC5">
          <w:rPr>
            <w:noProof/>
            <w:webHidden/>
          </w:rPr>
          <w:t>4</w:t>
        </w:r>
        <w:r w:rsidR="001D2BC5">
          <w:rPr>
            <w:noProof/>
            <w:webHidden/>
          </w:rPr>
          <w:fldChar w:fldCharType="end"/>
        </w:r>
      </w:hyperlink>
    </w:p>
    <w:p w14:paraId="02313681" w14:textId="03246A8C" w:rsidR="001D2BC5" w:rsidRDefault="006E4627">
      <w:pPr>
        <w:pStyle w:val="TDC3"/>
        <w:tabs>
          <w:tab w:val="right" w:leader="dot" w:pos="9060"/>
        </w:tabs>
        <w:rPr>
          <w:rFonts w:asciiTheme="minorHAnsi" w:eastAsiaTheme="minorEastAsia" w:hAnsiTheme="minorHAnsi" w:cstheme="minorBidi"/>
          <w:noProof/>
          <w:lang w:eastAsia="es-ES"/>
        </w:rPr>
      </w:pPr>
      <w:hyperlink w:anchor="_Toc82895780" w:history="1">
        <w:r w:rsidR="001D2BC5" w:rsidRPr="00777CE6">
          <w:rPr>
            <w:rStyle w:val="Hipervnculo"/>
            <w:noProof/>
          </w:rPr>
          <w:t>2.1.2. Cámara estéreo doble</w:t>
        </w:r>
        <w:r w:rsidR="001D2BC5">
          <w:rPr>
            <w:noProof/>
            <w:webHidden/>
          </w:rPr>
          <w:tab/>
        </w:r>
        <w:r w:rsidR="001D2BC5">
          <w:rPr>
            <w:noProof/>
            <w:webHidden/>
          </w:rPr>
          <w:fldChar w:fldCharType="begin"/>
        </w:r>
        <w:r w:rsidR="001D2BC5">
          <w:rPr>
            <w:noProof/>
            <w:webHidden/>
          </w:rPr>
          <w:instrText xml:space="preserve"> PAGEREF _Toc82895780 \h </w:instrText>
        </w:r>
        <w:r w:rsidR="001D2BC5">
          <w:rPr>
            <w:noProof/>
            <w:webHidden/>
          </w:rPr>
        </w:r>
        <w:r w:rsidR="001D2BC5">
          <w:rPr>
            <w:noProof/>
            <w:webHidden/>
          </w:rPr>
          <w:fldChar w:fldCharType="separate"/>
        </w:r>
        <w:r w:rsidR="001D2BC5">
          <w:rPr>
            <w:noProof/>
            <w:webHidden/>
          </w:rPr>
          <w:t>6</w:t>
        </w:r>
        <w:r w:rsidR="001D2BC5">
          <w:rPr>
            <w:noProof/>
            <w:webHidden/>
          </w:rPr>
          <w:fldChar w:fldCharType="end"/>
        </w:r>
      </w:hyperlink>
    </w:p>
    <w:p w14:paraId="35049628" w14:textId="44F81AC7" w:rsidR="001D2BC5" w:rsidRDefault="006E4627">
      <w:pPr>
        <w:pStyle w:val="TDC3"/>
        <w:tabs>
          <w:tab w:val="right" w:leader="dot" w:pos="9060"/>
        </w:tabs>
        <w:rPr>
          <w:rFonts w:asciiTheme="minorHAnsi" w:eastAsiaTheme="minorEastAsia" w:hAnsiTheme="minorHAnsi" w:cstheme="minorBidi"/>
          <w:noProof/>
          <w:lang w:eastAsia="es-ES"/>
        </w:rPr>
      </w:pPr>
      <w:hyperlink w:anchor="_Toc82895781" w:history="1">
        <w:r w:rsidR="001D2BC5" w:rsidRPr="00777CE6">
          <w:rPr>
            <w:rStyle w:val="Hipervnculo"/>
            <w:noProof/>
          </w:rPr>
          <w:t>2.1.3. Cámaras estereoscópicas</w:t>
        </w:r>
        <w:r w:rsidR="001D2BC5">
          <w:rPr>
            <w:noProof/>
            <w:webHidden/>
          </w:rPr>
          <w:tab/>
        </w:r>
        <w:r w:rsidR="001D2BC5">
          <w:rPr>
            <w:noProof/>
            <w:webHidden/>
          </w:rPr>
          <w:fldChar w:fldCharType="begin"/>
        </w:r>
        <w:r w:rsidR="001D2BC5">
          <w:rPr>
            <w:noProof/>
            <w:webHidden/>
          </w:rPr>
          <w:instrText xml:space="preserve"> PAGEREF _Toc82895781 \h </w:instrText>
        </w:r>
        <w:r w:rsidR="001D2BC5">
          <w:rPr>
            <w:noProof/>
            <w:webHidden/>
          </w:rPr>
        </w:r>
        <w:r w:rsidR="001D2BC5">
          <w:rPr>
            <w:noProof/>
            <w:webHidden/>
          </w:rPr>
          <w:fldChar w:fldCharType="separate"/>
        </w:r>
        <w:r w:rsidR="001D2BC5">
          <w:rPr>
            <w:noProof/>
            <w:webHidden/>
          </w:rPr>
          <w:t>8</w:t>
        </w:r>
        <w:r w:rsidR="001D2BC5">
          <w:rPr>
            <w:noProof/>
            <w:webHidden/>
          </w:rPr>
          <w:fldChar w:fldCharType="end"/>
        </w:r>
      </w:hyperlink>
    </w:p>
    <w:p w14:paraId="0C014538" w14:textId="29A2A2A0" w:rsidR="001D2BC5" w:rsidRDefault="006E4627">
      <w:pPr>
        <w:pStyle w:val="TDC3"/>
        <w:tabs>
          <w:tab w:val="right" w:leader="dot" w:pos="9060"/>
        </w:tabs>
        <w:rPr>
          <w:rFonts w:asciiTheme="minorHAnsi" w:eastAsiaTheme="minorEastAsia" w:hAnsiTheme="minorHAnsi" w:cstheme="minorBidi"/>
          <w:noProof/>
          <w:lang w:eastAsia="es-ES"/>
        </w:rPr>
      </w:pPr>
      <w:hyperlink w:anchor="_Toc82895782" w:history="1">
        <w:r w:rsidR="001D2BC5" w:rsidRPr="00777CE6">
          <w:rPr>
            <w:rStyle w:val="Hipervnculo"/>
            <w:noProof/>
          </w:rPr>
          <w:t>2.1.4. LiDAR</w:t>
        </w:r>
        <w:r w:rsidR="001D2BC5">
          <w:rPr>
            <w:noProof/>
            <w:webHidden/>
          </w:rPr>
          <w:tab/>
        </w:r>
        <w:r w:rsidR="001D2BC5">
          <w:rPr>
            <w:noProof/>
            <w:webHidden/>
          </w:rPr>
          <w:fldChar w:fldCharType="begin"/>
        </w:r>
        <w:r w:rsidR="001D2BC5">
          <w:rPr>
            <w:noProof/>
            <w:webHidden/>
          </w:rPr>
          <w:instrText xml:space="preserve"> PAGEREF _Toc82895782 \h </w:instrText>
        </w:r>
        <w:r w:rsidR="001D2BC5">
          <w:rPr>
            <w:noProof/>
            <w:webHidden/>
          </w:rPr>
        </w:r>
        <w:r w:rsidR="001D2BC5">
          <w:rPr>
            <w:noProof/>
            <w:webHidden/>
          </w:rPr>
          <w:fldChar w:fldCharType="separate"/>
        </w:r>
        <w:r w:rsidR="001D2BC5">
          <w:rPr>
            <w:noProof/>
            <w:webHidden/>
          </w:rPr>
          <w:t>9</w:t>
        </w:r>
        <w:r w:rsidR="001D2BC5">
          <w:rPr>
            <w:noProof/>
            <w:webHidden/>
          </w:rPr>
          <w:fldChar w:fldCharType="end"/>
        </w:r>
      </w:hyperlink>
    </w:p>
    <w:p w14:paraId="27C920CE" w14:textId="2CACBC70" w:rsidR="001D2BC5" w:rsidRDefault="006E4627">
      <w:pPr>
        <w:pStyle w:val="TDC3"/>
        <w:tabs>
          <w:tab w:val="right" w:leader="dot" w:pos="9060"/>
        </w:tabs>
        <w:rPr>
          <w:rFonts w:asciiTheme="minorHAnsi" w:eastAsiaTheme="minorEastAsia" w:hAnsiTheme="minorHAnsi" w:cstheme="minorBidi"/>
          <w:noProof/>
          <w:lang w:eastAsia="es-ES"/>
        </w:rPr>
      </w:pPr>
      <w:hyperlink w:anchor="_Toc82895783" w:history="1">
        <w:r w:rsidR="001D2BC5" w:rsidRPr="00777CE6">
          <w:rPr>
            <w:rStyle w:val="Hipervnculo"/>
            <w:noProof/>
          </w:rPr>
          <w:t>2.1.4. IMU</w:t>
        </w:r>
        <w:r w:rsidR="001D2BC5">
          <w:rPr>
            <w:noProof/>
            <w:webHidden/>
          </w:rPr>
          <w:tab/>
        </w:r>
        <w:r w:rsidR="001D2BC5">
          <w:rPr>
            <w:noProof/>
            <w:webHidden/>
          </w:rPr>
          <w:fldChar w:fldCharType="begin"/>
        </w:r>
        <w:r w:rsidR="001D2BC5">
          <w:rPr>
            <w:noProof/>
            <w:webHidden/>
          </w:rPr>
          <w:instrText xml:space="preserve"> PAGEREF _Toc82895783 \h </w:instrText>
        </w:r>
        <w:r w:rsidR="001D2BC5">
          <w:rPr>
            <w:noProof/>
            <w:webHidden/>
          </w:rPr>
        </w:r>
        <w:r w:rsidR="001D2BC5">
          <w:rPr>
            <w:noProof/>
            <w:webHidden/>
          </w:rPr>
          <w:fldChar w:fldCharType="separate"/>
        </w:r>
        <w:r w:rsidR="001D2BC5">
          <w:rPr>
            <w:noProof/>
            <w:webHidden/>
          </w:rPr>
          <w:t>10</w:t>
        </w:r>
        <w:r w:rsidR="001D2BC5">
          <w:rPr>
            <w:noProof/>
            <w:webHidden/>
          </w:rPr>
          <w:fldChar w:fldCharType="end"/>
        </w:r>
      </w:hyperlink>
    </w:p>
    <w:p w14:paraId="69FC3FCC" w14:textId="789082D0" w:rsidR="001D2BC5" w:rsidRDefault="006E4627">
      <w:pPr>
        <w:pStyle w:val="TDC2"/>
        <w:tabs>
          <w:tab w:val="right" w:leader="dot" w:pos="9060"/>
        </w:tabs>
        <w:rPr>
          <w:rFonts w:asciiTheme="minorHAnsi" w:eastAsiaTheme="minorEastAsia" w:hAnsiTheme="minorHAnsi" w:cstheme="minorBidi"/>
          <w:noProof/>
          <w:lang w:eastAsia="es-ES"/>
        </w:rPr>
      </w:pPr>
      <w:hyperlink w:anchor="_Toc82895784" w:history="1">
        <w:r w:rsidR="001D2BC5" w:rsidRPr="00777CE6">
          <w:rPr>
            <w:rStyle w:val="Hipervnculo"/>
            <w:noProof/>
          </w:rPr>
          <w:t>2.3. Detección y segmentación</w:t>
        </w:r>
        <w:r w:rsidR="001D2BC5">
          <w:rPr>
            <w:noProof/>
            <w:webHidden/>
          </w:rPr>
          <w:tab/>
        </w:r>
        <w:r w:rsidR="001D2BC5">
          <w:rPr>
            <w:noProof/>
            <w:webHidden/>
          </w:rPr>
          <w:fldChar w:fldCharType="begin"/>
        </w:r>
        <w:r w:rsidR="001D2BC5">
          <w:rPr>
            <w:noProof/>
            <w:webHidden/>
          </w:rPr>
          <w:instrText xml:space="preserve"> PAGEREF _Toc82895784 \h </w:instrText>
        </w:r>
        <w:r w:rsidR="001D2BC5">
          <w:rPr>
            <w:noProof/>
            <w:webHidden/>
          </w:rPr>
        </w:r>
        <w:r w:rsidR="001D2BC5">
          <w:rPr>
            <w:noProof/>
            <w:webHidden/>
          </w:rPr>
          <w:fldChar w:fldCharType="separate"/>
        </w:r>
        <w:r w:rsidR="001D2BC5">
          <w:rPr>
            <w:noProof/>
            <w:webHidden/>
          </w:rPr>
          <w:t>11</w:t>
        </w:r>
        <w:r w:rsidR="001D2BC5">
          <w:rPr>
            <w:noProof/>
            <w:webHidden/>
          </w:rPr>
          <w:fldChar w:fldCharType="end"/>
        </w:r>
      </w:hyperlink>
    </w:p>
    <w:p w14:paraId="0D286176" w14:textId="73F1EA76" w:rsidR="001D2BC5" w:rsidRDefault="006E4627">
      <w:pPr>
        <w:pStyle w:val="TDC3"/>
        <w:tabs>
          <w:tab w:val="right" w:leader="dot" w:pos="9060"/>
        </w:tabs>
        <w:rPr>
          <w:rFonts w:asciiTheme="minorHAnsi" w:eastAsiaTheme="minorEastAsia" w:hAnsiTheme="minorHAnsi" w:cstheme="minorBidi"/>
          <w:noProof/>
          <w:lang w:eastAsia="es-ES"/>
        </w:rPr>
      </w:pPr>
      <w:hyperlink w:anchor="_Toc82895785" w:history="1">
        <w:r w:rsidR="001D2BC5" w:rsidRPr="00777CE6">
          <w:rPr>
            <w:rStyle w:val="Hipervnculo"/>
            <w:noProof/>
          </w:rPr>
          <w:t>2.3.1. Detección de objetos</w:t>
        </w:r>
        <w:r w:rsidR="001D2BC5">
          <w:rPr>
            <w:noProof/>
            <w:webHidden/>
          </w:rPr>
          <w:tab/>
        </w:r>
        <w:r w:rsidR="001D2BC5">
          <w:rPr>
            <w:noProof/>
            <w:webHidden/>
          </w:rPr>
          <w:fldChar w:fldCharType="begin"/>
        </w:r>
        <w:r w:rsidR="001D2BC5">
          <w:rPr>
            <w:noProof/>
            <w:webHidden/>
          </w:rPr>
          <w:instrText xml:space="preserve"> PAGEREF _Toc82895785 \h </w:instrText>
        </w:r>
        <w:r w:rsidR="001D2BC5">
          <w:rPr>
            <w:noProof/>
            <w:webHidden/>
          </w:rPr>
        </w:r>
        <w:r w:rsidR="001D2BC5">
          <w:rPr>
            <w:noProof/>
            <w:webHidden/>
          </w:rPr>
          <w:fldChar w:fldCharType="separate"/>
        </w:r>
        <w:r w:rsidR="001D2BC5">
          <w:rPr>
            <w:noProof/>
            <w:webHidden/>
          </w:rPr>
          <w:t>11</w:t>
        </w:r>
        <w:r w:rsidR="001D2BC5">
          <w:rPr>
            <w:noProof/>
            <w:webHidden/>
          </w:rPr>
          <w:fldChar w:fldCharType="end"/>
        </w:r>
      </w:hyperlink>
    </w:p>
    <w:p w14:paraId="612F9201" w14:textId="48177B91" w:rsidR="001D2BC5" w:rsidRDefault="006E4627">
      <w:pPr>
        <w:pStyle w:val="TDC3"/>
        <w:tabs>
          <w:tab w:val="right" w:leader="dot" w:pos="9060"/>
        </w:tabs>
        <w:rPr>
          <w:rFonts w:asciiTheme="minorHAnsi" w:eastAsiaTheme="minorEastAsia" w:hAnsiTheme="minorHAnsi" w:cstheme="minorBidi"/>
          <w:noProof/>
          <w:lang w:eastAsia="es-ES"/>
        </w:rPr>
      </w:pPr>
      <w:hyperlink w:anchor="_Toc82895786" w:history="1">
        <w:r w:rsidR="001D2BC5" w:rsidRPr="00777CE6">
          <w:rPr>
            <w:rStyle w:val="Hipervnculo"/>
            <w:noProof/>
          </w:rPr>
          <w:t>2.3.2. Segmentación</w:t>
        </w:r>
        <w:r w:rsidR="001D2BC5">
          <w:rPr>
            <w:noProof/>
            <w:webHidden/>
          </w:rPr>
          <w:tab/>
        </w:r>
        <w:r w:rsidR="001D2BC5">
          <w:rPr>
            <w:noProof/>
            <w:webHidden/>
          </w:rPr>
          <w:fldChar w:fldCharType="begin"/>
        </w:r>
        <w:r w:rsidR="001D2BC5">
          <w:rPr>
            <w:noProof/>
            <w:webHidden/>
          </w:rPr>
          <w:instrText xml:space="preserve"> PAGEREF _Toc82895786 \h </w:instrText>
        </w:r>
        <w:r w:rsidR="001D2BC5">
          <w:rPr>
            <w:noProof/>
            <w:webHidden/>
          </w:rPr>
        </w:r>
        <w:r w:rsidR="001D2BC5">
          <w:rPr>
            <w:noProof/>
            <w:webHidden/>
          </w:rPr>
          <w:fldChar w:fldCharType="separate"/>
        </w:r>
        <w:r w:rsidR="001D2BC5">
          <w:rPr>
            <w:noProof/>
            <w:webHidden/>
          </w:rPr>
          <w:t>13</w:t>
        </w:r>
        <w:r w:rsidR="001D2BC5">
          <w:rPr>
            <w:noProof/>
            <w:webHidden/>
          </w:rPr>
          <w:fldChar w:fldCharType="end"/>
        </w:r>
      </w:hyperlink>
    </w:p>
    <w:p w14:paraId="79011BA8" w14:textId="3F686454" w:rsidR="001D2BC5" w:rsidRDefault="006E4627">
      <w:pPr>
        <w:pStyle w:val="TDC3"/>
        <w:tabs>
          <w:tab w:val="right" w:leader="dot" w:pos="9060"/>
        </w:tabs>
        <w:rPr>
          <w:rFonts w:asciiTheme="minorHAnsi" w:eastAsiaTheme="minorEastAsia" w:hAnsiTheme="minorHAnsi" w:cstheme="minorBidi"/>
          <w:noProof/>
          <w:lang w:eastAsia="es-ES"/>
        </w:rPr>
      </w:pPr>
      <w:hyperlink w:anchor="_Toc82895787" w:history="1">
        <w:r w:rsidR="001D2BC5" w:rsidRPr="00777CE6">
          <w:rPr>
            <w:rStyle w:val="Hipervnculo"/>
            <w:noProof/>
          </w:rPr>
          <w:t>2.3.2. Posición y trayectoria del ser humano</w:t>
        </w:r>
        <w:r w:rsidR="001D2BC5">
          <w:rPr>
            <w:noProof/>
            <w:webHidden/>
          </w:rPr>
          <w:tab/>
        </w:r>
        <w:r w:rsidR="001D2BC5">
          <w:rPr>
            <w:noProof/>
            <w:webHidden/>
          </w:rPr>
          <w:fldChar w:fldCharType="begin"/>
        </w:r>
        <w:r w:rsidR="001D2BC5">
          <w:rPr>
            <w:noProof/>
            <w:webHidden/>
          </w:rPr>
          <w:instrText xml:space="preserve"> PAGEREF _Toc82895787 \h </w:instrText>
        </w:r>
        <w:r w:rsidR="001D2BC5">
          <w:rPr>
            <w:noProof/>
            <w:webHidden/>
          </w:rPr>
        </w:r>
        <w:r w:rsidR="001D2BC5">
          <w:rPr>
            <w:noProof/>
            <w:webHidden/>
          </w:rPr>
          <w:fldChar w:fldCharType="separate"/>
        </w:r>
        <w:r w:rsidR="001D2BC5">
          <w:rPr>
            <w:noProof/>
            <w:webHidden/>
          </w:rPr>
          <w:t>15</w:t>
        </w:r>
        <w:r w:rsidR="001D2BC5">
          <w:rPr>
            <w:noProof/>
            <w:webHidden/>
          </w:rPr>
          <w:fldChar w:fldCharType="end"/>
        </w:r>
      </w:hyperlink>
    </w:p>
    <w:p w14:paraId="3A8F006E" w14:textId="569AA7AB" w:rsidR="001D2BC5" w:rsidRDefault="006E4627">
      <w:pPr>
        <w:pStyle w:val="TDC2"/>
        <w:tabs>
          <w:tab w:val="right" w:leader="dot" w:pos="9060"/>
        </w:tabs>
        <w:rPr>
          <w:rFonts w:asciiTheme="minorHAnsi" w:eastAsiaTheme="minorEastAsia" w:hAnsiTheme="minorHAnsi" w:cstheme="minorBidi"/>
          <w:noProof/>
          <w:lang w:eastAsia="es-ES"/>
        </w:rPr>
      </w:pPr>
      <w:hyperlink w:anchor="_Toc82895788" w:history="1">
        <w:r w:rsidR="001D2BC5" w:rsidRPr="00777CE6">
          <w:rPr>
            <w:rStyle w:val="Hipervnculo"/>
            <w:noProof/>
          </w:rPr>
          <w:t>2.4 Resumen</w:t>
        </w:r>
        <w:r w:rsidR="001D2BC5">
          <w:rPr>
            <w:noProof/>
            <w:webHidden/>
          </w:rPr>
          <w:tab/>
        </w:r>
        <w:r w:rsidR="001D2BC5">
          <w:rPr>
            <w:noProof/>
            <w:webHidden/>
          </w:rPr>
          <w:fldChar w:fldCharType="begin"/>
        </w:r>
        <w:r w:rsidR="001D2BC5">
          <w:rPr>
            <w:noProof/>
            <w:webHidden/>
          </w:rPr>
          <w:instrText xml:space="preserve"> PAGEREF _Toc82895788 \h </w:instrText>
        </w:r>
        <w:r w:rsidR="001D2BC5">
          <w:rPr>
            <w:noProof/>
            <w:webHidden/>
          </w:rPr>
        </w:r>
        <w:r w:rsidR="001D2BC5">
          <w:rPr>
            <w:noProof/>
            <w:webHidden/>
          </w:rPr>
          <w:fldChar w:fldCharType="separate"/>
        </w:r>
        <w:r w:rsidR="001D2BC5">
          <w:rPr>
            <w:noProof/>
            <w:webHidden/>
          </w:rPr>
          <w:t>18</w:t>
        </w:r>
        <w:r w:rsidR="001D2BC5">
          <w:rPr>
            <w:noProof/>
            <w:webHidden/>
          </w:rPr>
          <w:fldChar w:fldCharType="end"/>
        </w:r>
      </w:hyperlink>
    </w:p>
    <w:p w14:paraId="1B10544E" w14:textId="156EECB4" w:rsidR="001D2BC5" w:rsidRDefault="006E4627">
      <w:pPr>
        <w:pStyle w:val="TDC1"/>
        <w:tabs>
          <w:tab w:val="right" w:leader="dot" w:pos="9060"/>
        </w:tabs>
        <w:rPr>
          <w:rFonts w:asciiTheme="minorHAnsi" w:eastAsiaTheme="minorEastAsia" w:hAnsiTheme="minorHAnsi" w:cstheme="minorBidi"/>
          <w:noProof/>
          <w:lang w:eastAsia="es-ES"/>
        </w:rPr>
      </w:pPr>
      <w:hyperlink w:anchor="_Toc82895789" w:history="1">
        <w:r w:rsidR="001D2BC5" w:rsidRPr="00777CE6">
          <w:rPr>
            <w:rStyle w:val="Hipervnculo"/>
            <w:noProof/>
            <w:lang w:bidi="en-US"/>
          </w:rPr>
          <w:t>3. Objetivos y metodología de trabajo</w:t>
        </w:r>
        <w:r w:rsidR="001D2BC5">
          <w:rPr>
            <w:noProof/>
            <w:webHidden/>
          </w:rPr>
          <w:tab/>
        </w:r>
        <w:r w:rsidR="001D2BC5">
          <w:rPr>
            <w:noProof/>
            <w:webHidden/>
          </w:rPr>
          <w:fldChar w:fldCharType="begin"/>
        </w:r>
        <w:r w:rsidR="001D2BC5">
          <w:rPr>
            <w:noProof/>
            <w:webHidden/>
          </w:rPr>
          <w:instrText xml:space="preserve"> PAGEREF _Toc82895789 \h </w:instrText>
        </w:r>
        <w:r w:rsidR="001D2BC5">
          <w:rPr>
            <w:noProof/>
            <w:webHidden/>
          </w:rPr>
        </w:r>
        <w:r w:rsidR="001D2BC5">
          <w:rPr>
            <w:noProof/>
            <w:webHidden/>
          </w:rPr>
          <w:fldChar w:fldCharType="separate"/>
        </w:r>
        <w:r w:rsidR="001D2BC5">
          <w:rPr>
            <w:noProof/>
            <w:webHidden/>
          </w:rPr>
          <w:t>19</w:t>
        </w:r>
        <w:r w:rsidR="001D2BC5">
          <w:rPr>
            <w:noProof/>
            <w:webHidden/>
          </w:rPr>
          <w:fldChar w:fldCharType="end"/>
        </w:r>
      </w:hyperlink>
    </w:p>
    <w:p w14:paraId="5C7EEDBB" w14:textId="1F337C00" w:rsidR="001D2BC5" w:rsidRDefault="006E4627">
      <w:pPr>
        <w:pStyle w:val="TDC2"/>
        <w:tabs>
          <w:tab w:val="right" w:leader="dot" w:pos="9060"/>
        </w:tabs>
        <w:rPr>
          <w:rFonts w:asciiTheme="minorHAnsi" w:eastAsiaTheme="minorEastAsia" w:hAnsiTheme="minorHAnsi" w:cstheme="minorBidi"/>
          <w:noProof/>
          <w:lang w:eastAsia="es-ES"/>
        </w:rPr>
      </w:pPr>
      <w:hyperlink w:anchor="_Toc82895790" w:history="1">
        <w:r w:rsidR="001D2BC5" w:rsidRPr="00777CE6">
          <w:rPr>
            <w:rStyle w:val="Hipervnculo"/>
            <w:noProof/>
          </w:rPr>
          <w:t>3.1. Objetivo general</w:t>
        </w:r>
        <w:r w:rsidR="001D2BC5">
          <w:rPr>
            <w:noProof/>
            <w:webHidden/>
          </w:rPr>
          <w:tab/>
        </w:r>
        <w:r w:rsidR="001D2BC5">
          <w:rPr>
            <w:noProof/>
            <w:webHidden/>
          </w:rPr>
          <w:fldChar w:fldCharType="begin"/>
        </w:r>
        <w:r w:rsidR="001D2BC5">
          <w:rPr>
            <w:noProof/>
            <w:webHidden/>
          </w:rPr>
          <w:instrText xml:space="preserve"> PAGEREF _Toc82895790 \h </w:instrText>
        </w:r>
        <w:r w:rsidR="001D2BC5">
          <w:rPr>
            <w:noProof/>
            <w:webHidden/>
          </w:rPr>
        </w:r>
        <w:r w:rsidR="001D2BC5">
          <w:rPr>
            <w:noProof/>
            <w:webHidden/>
          </w:rPr>
          <w:fldChar w:fldCharType="separate"/>
        </w:r>
        <w:r w:rsidR="001D2BC5">
          <w:rPr>
            <w:noProof/>
            <w:webHidden/>
          </w:rPr>
          <w:t>19</w:t>
        </w:r>
        <w:r w:rsidR="001D2BC5">
          <w:rPr>
            <w:noProof/>
            <w:webHidden/>
          </w:rPr>
          <w:fldChar w:fldCharType="end"/>
        </w:r>
      </w:hyperlink>
    </w:p>
    <w:p w14:paraId="0C72FE05" w14:textId="2A51C564" w:rsidR="001D2BC5" w:rsidRDefault="006E4627">
      <w:pPr>
        <w:pStyle w:val="TDC2"/>
        <w:tabs>
          <w:tab w:val="right" w:leader="dot" w:pos="9060"/>
        </w:tabs>
        <w:rPr>
          <w:rFonts w:asciiTheme="minorHAnsi" w:eastAsiaTheme="minorEastAsia" w:hAnsiTheme="minorHAnsi" w:cstheme="minorBidi"/>
          <w:noProof/>
          <w:lang w:eastAsia="es-ES"/>
        </w:rPr>
      </w:pPr>
      <w:hyperlink w:anchor="_Toc82895791" w:history="1">
        <w:r w:rsidR="001D2BC5" w:rsidRPr="00777CE6">
          <w:rPr>
            <w:rStyle w:val="Hipervnculo"/>
            <w:noProof/>
          </w:rPr>
          <w:t>3.2. Objetivos específicos</w:t>
        </w:r>
        <w:r w:rsidR="001D2BC5">
          <w:rPr>
            <w:noProof/>
            <w:webHidden/>
          </w:rPr>
          <w:tab/>
        </w:r>
        <w:r w:rsidR="001D2BC5">
          <w:rPr>
            <w:noProof/>
            <w:webHidden/>
          </w:rPr>
          <w:fldChar w:fldCharType="begin"/>
        </w:r>
        <w:r w:rsidR="001D2BC5">
          <w:rPr>
            <w:noProof/>
            <w:webHidden/>
          </w:rPr>
          <w:instrText xml:space="preserve"> PAGEREF _Toc82895791 \h </w:instrText>
        </w:r>
        <w:r w:rsidR="001D2BC5">
          <w:rPr>
            <w:noProof/>
            <w:webHidden/>
          </w:rPr>
        </w:r>
        <w:r w:rsidR="001D2BC5">
          <w:rPr>
            <w:noProof/>
            <w:webHidden/>
          </w:rPr>
          <w:fldChar w:fldCharType="separate"/>
        </w:r>
        <w:r w:rsidR="001D2BC5">
          <w:rPr>
            <w:noProof/>
            <w:webHidden/>
          </w:rPr>
          <w:t>19</w:t>
        </w:r>
        <w:r w:rsidR="001D2BC5">
          <w:rPr>
            <w:noProof/>
            <w:webHidden/>
          </w:rPr>
          <w:fldChar w:fldCharType="end"/>
        </w:r>
      </w:hyperlink>
    </w:p>
    <w:p w14:paraId="3287CC8D" w14:textId="57C81BBD" w:rsidR="001D2BC5" w:rsidRDefault="006E4627">
      <w:pPr>
        <w:pStyle w:val="TDC2"/>
        <w:tabs>
          <w:tab w:val="right" w:leader="dot" w:pos="9060"/>
        </w:tabs>
        <w:rPr>
          <w:rFonts w:asciiTheme="minorHAnsi" w:eastAsiaTheme="minorEastAsia" w:hAnsiTheme="minorHAnsi" w:cstheme="minorBidi"/>
          <w:noProof/>
          <w:lang w:eastAsia="es-ES"/>
        </w:rPr>
      </w:pPr>
      <w:hyperlink w:anchor="_Toc82895792" w:history="1">
        <w:r w:rsidR="001D2BC5" w:rsidRPr="00777CE6">
          <w:rPr>
            <w:rStyle w:val="Hipervnculo"/>
            <w:noProof/>
          </w:rPr>
          <w:t>3.3. Metodología del trabajo</w:t>
        </w:r>
        <w:r w:rsidR="001D2BC5">
          <w:rPr>
            <w:noProof/>
            <w:webHidden/>
          </w:rPr>
          <w:tab/>
        </w:r>
        <w:r w:rsidR="001D2BC5">
          <w:rPr>
            <w:noProof/>
            <w:webHidden/>
          </w:rPr>
          <w:fldChar w:fldCharType="begin"/>
        </w:r>
        <w:r w:rsidR="001D2BC5">
          <w:rPr>
            <w:noProof/>
            <w:webHidden/>
          </w:rPr>
          <w:instrText xml:space="preserve"> PAGEREF _Toc82895792 \h </w:instrText>
        </w:r>
        <w:r w:rsidR="001D2BC5">
          <w:rPr>
            <w:noProof/>
            <w:webHidden/>
          </w:rPr>
        </w:r>
        <w:r w:rsidR="001D2BC5">
          <w:rPr>
            <w:noProof/>
            <w:webHidden/>
          </w:rPr>
          <w:fldChar w:fldCharType="separate"/>
        </w:r>
        <w:r w:rsidR="001D2BC5">
          <w:rPr>
            <w:noProof/>
            <w:webHidden/>
          </w:rPr>
          <w:t>20</w:t>
        </w:r>
        <w:r w:rsidR="001D2BC5">
          <w:rPr>
            <w:noProof/>
            <w:webHidden/>
          </w:rPr>
          <w:fldChar w:fldCharType="end"/>
        </w:r>
      </w:hyperlink>
    </w:p>
    <w:p w14:paraId="1EBF02AF" w14:textId="36F07089" w:rsidR="001D2BC5" w:rsidRDefault="006E4627">
      <w:pPr>
        <w:pStyle w:val="TDC1"/>
        <w:tabs>
          <w:tab w:val="right" w:leader="dot" w:pos="9060"/>
        </w:tabs>
        <w:rPr>
          <w:rFonts w:asciiTheme="minorHAnsi" w:eastAsiaTheme="minorEastAsia" w:hAnsiTheme="minorHAnsi" w:cstheme="minorBidi"/>
          <w:noProof/>
          <w:lang w:eastAsia="es-ES"/>
        </w:rPr>
      </w:pPr>
      <w:hyperlink w:anchor="_Toc82895793" w:history="1">
        <w:r w:rsidR="001D2BC5" w:rsidRPr="00777CE6">
          <w:rPr>
            <w:rStyle w:val="Hipervnculo"/>
            <w:noProof/>
            <w:lang w:bidi="en-US"/>
          </w:rPr>
          <w:t>4. Identificación de requisitos</w:t>
        </w:r>
        <w:r w:rsidR="001D2BC5">
          <w:rPr>
            <w:noProof/>
            <w:webHidden/>
          </w:rPr>
          <w:tab/>
        </w:r>
        <w:r w:rsidR="001D2BC5">
          <w:rPr>
            <w:noProof/>
            <w:webHidden/>
          </w:rPr>
          <w:fldChar w:fldCharType="begin"/>
        </w:r>
        <w:r w:rsidR="001D2BC5">
          <w:rPr>
            <w:noProof/>
            <w:webHidden/>
          </w:rPr>
          <w:instrText xml:space="preserve"> PAGEREF _Toc82895793 \h </w:instrText>
        </w:r>
        <w:r w:rsidR="001D2BC5">
          <w:rPr>
            <w:noProof/>
            <w:webHidden/>
          </w:rPr>
        </w:r>
        <w:r w:rsidR="001D2BC5">
          <w:rPr>
            <w:noProof/>
            <w:webHidden/>
          </w:rPr>
          <w:fldChar w:fldCharType="separate"/>
        </w:r>
        <w:r w:rsidR="001D2BC5">
          <w:rPr>
            <w:noProof/>
            <w:webHidden/>
          </w:rPr>
          <w:t>23</w:t>
        </w:r>
        <w:r w:rsidR="001D2BC5">
          <w:rPr>
            <w:noProof/>
            <w:webHidden/>
          </w:rPr>
          <w:fldChar w:fldCharType="end"/>
        </w:r>
      </w:hyperlink>
    </w:p>
    <w:p w14:paraId="20D6B5AA" w14:textId="1E3540F8" w:rsidR="001D2BC5" w:rsidRDefault="006E4627">
      <w:pPr>
        <w:pStyle w:val="TDC1"/>
        <w:tabs>
          <w:tab w:val="right" w:leader="dot" w:pos="9060"/>
        </w:tabs>
        <w:rPr>
          <w:rFonts w:asciiTheme="minorHAnsi" w:eastAsiaTheme="minorEastAsia" w:hAnsiTheme="minorHAnsi" w:cstheme="minorBidi"/>
          <w:noProof/>
          <w:lang w:eastAsia="es-ES"/>
        </w:rPr>
      </w:pPr>
      <w:hyperlink w:anchor="_Toc82895794" w:history="1">
        <w:r w:rsidR="001D2BC5" w:rsidRPr="00777CE6">
          <w:rPr>
            <w:rStyle w:val="Hipervnculo"/>
            <w:noProof/>
            <w:lang w:bidi="en-US"/>
          </w:rPr>
          <w:t>5. Descripción de la herramienta software desarrollada</w:t>
        </w:r>
        <w:r w:rsidR="001D2BC5">
          <w:rPr>
            <w:noProof/>
            <w:webHidden/>
          </w:rPr>
          <w:tab/>
        </w:r>
        <w:r w:rsidR="001D2BC5">
          <w:rPr>
            <w:noProof/>
            <w:webHidden/>
          </w:rPr>
          <w:fldChar w:fldCharType="begin"/>
        </w:r>
        <w:r w:rsidR="001D2BC5">
          <w:rPr>
            <w:noProof/>
            <w:webHidden/>
          </w:rPr>
          <w:instrText xml:space="preserve"> PAGEREF _Toc82895794 \h </w:instrText>
        </w:r>
        <w:r w:rsidR="001D2BC5">
          <w:rPr>
            <w:noProof/>
            <w:webHidden/>
          </w:rPr>
        </w:r>
        <w:r w:rsidR="001D2BC5">
          <w:rPr>
            <w:noProof/>
            <w:webHidden/>
          </w:rPr>
          <w:fldChar w:fldCharType="separate"/>
        </w:r>
        <w:r w:rsidR="001D2BC5">
          <w:rPr>
            <w:noProof/>
            <w:webHidden/>
          </w:rPr>
          <w:t>26</w:t>
        </w:r>
        <w:r w:rsidR="001D2BC5">
          <w:rPr>
            <w:noProof/>
            <w:webHidden/>
          </w:rPr>
          <w:fldChar w:fldCharType="end"/>
        </w:r>
      </w:hyperlink>
    </w:p>
    <w:p w14:paraId="6803F62D" w14:textId="057E9C78" w:rsidR="001D2BC5" w:rsidRDefault="006E4627">
      <w:pPr>
        <w:pStyle w:val="TDC2"/>
        <w:tabs>
          <w:tab w:val="right" w:leader="dot" w:pos="9060"/>
        </w:tabs>
        <w:rPr>
          <w:rFonts w:asciiTheme="minorHAnsi" w:eastAsiaTheme="minorEastAsia" w:hAnsiTheme="minorHAnsi" w:cstheme="minorBidi"/>
          <w:noProof/>
          <w:lang w:eastAsia="es-ES"/>
        </w:rPr>
      </w:pPr>
      <w:hyperlink w:anchor="_Toc82895795" w:history="1">
        <w:r w:rsidR="001D2BC5" w:rsidRPr="00777CE6">
          <w:rPr>
            <w:rStyle w:val="Hipervnculo"/>
            <w:noProof/>
          </w:rPr>
          <w:t>5.1. Arquitectura del hardware</w:t>
        </w:r>
        <w:r w:rsidR="001D2BC5">
          <w:rPr>
            <w:noProof/>
            <w:webHidden/>
          </w:rPr>
          <w:tab/>
        </w:r>
        <w:r w:rsidR="001D2BC5">
          <w:rPr>
            <w:noProof/>
            <w:webHidden/>
          </w:rPr>
          <w:fldChar w:fldCharType="begin"/>
        </w:r>
        <w:r w:rsidR="001D2BC5">
          <w:rPr>
            <w:noProof/>
            <w:webHidden/>
          </w:rPr>
          <w:instrText xml:space="preserve"> PAGEREF _Toc82895795 \h </w:instrText>
        </w:r>
        <w:r w:rsidR="001D2BC5">
          <w:rPr>
            <w:noProof/>
            <w:webHidden/>
          </w:rPr>
        </w:r>
        <w:r w:rsidR="001D2BC5">
          <w:rPr>
            <w:noProof/>
            <w:webHidden/>
          </w:rPr>
          <w:fldChar w:fldCharType="separate"/>
        </w:r>
        <w:r w:rsidR="001D2BC5">
          <w:rPr>
            <w:noProof/>
            <w:webHidden/>
          </w:rPr>
          <w:t>27</w:t>
        </w:r>
        <w:r w:rsidR="001D2BC5">
          <w:rPr>
            <w:noProof/>
            <w:webHidden/>
          </w:rPr>
          <w:fldChar w:fldCharType="end"/>
        </w:r>
      </w:hyperlink>
    </w:p>
    <w:p w14:paraId="7B07F7C2" w14:textId="5778BDC3" w:rsidR="001D2BC5" w:rsidRDefault="006E4627">
      <w:pPr>
        <w:pStyle w:val="TDC2"/>
        <w:tabs>
          <w:tab w:val="right" w:leader="dot" w:pos="9060"/>
        </w:tabs>
        <w:rPr>
          <w:rFonts w:asciiTheme="minorHAnsi" w:eastAsiaTheme="minorEastAsia" w:hAnsiTheme="minorHAnsi" w:cstheme="minorBidi"/>
          <w:noProof/>
          <w:lang w:eastAsia="es-ES"/>
        </w:rPr>
      </w:pPr>
      <w:hyperlink w:anchor="_Toc82895796" w:history="1">
        <w:r w:rsidR="001D2BC5" w:rsidRPr="00777CE6">
          <w:rPr>
            <w:rStyle w:val="Hipervnculo"/>
            <w:noProof/>
          </w:rPr>
          <w:t>5.2. Utilización de la cámara Intel-Realsense</w:t>
        </w:r>
        <w:r w:rsidR="001D2BC5">
          <w:rPr>
            <w:noProof/>
            <w:webHidden/>
          </w:rPr>
          <w:tab/>
        </w:r>
        <w:r w:rsidR="001D2BC5">
          <w:rPr>
            <w:noProof/>
            <w:webHidden/>
          </w:rPr>
          <w:fldChar w:fldCharType="begin"/>
        </w:r>
        <w:r w:rsidR="001D2BC5">
          <w:rPr>
            <w:noProof/>
            <w:webHidden/>
          </w:rPr>
          <w:instrText xml:space="preserve"> PAGEREF _Toc82895796 \h </w:instrText>
        </w:r>
        <w:r w:rsidR="001D2BC5">
          <w:rPr>
            <w:noProof/>
            <w:webHidden/>
          </w:rPr>
        </w:r>
        <w:r w:rsidR="001D2BC5">
          <w:rPr>
            <w:noProof/>
            <w:webHidden/>
          </w:rPr>
          <w:fldChar w:fldCharType="separate"/>
        </w:r>
        <w:r w:rsidR="001D2BC5">
          <w:rPr>
            <w:noProof/>
            <w:webHidden/>
          </w:rPr>
          <w:t>27</w:t>
        </w:r>
        <w:r w:rsidR="001D2BC5">
          <w:rPr>
            <w:noProof/>
            <w:webHidden/>
          </w:rPr>
          <w:fldChar w:fldCharType="end"/>
        </w:r>
      </w:hyperlink>
    </w:p>
    <w:p w14:paraId="7BB8BE64" w14:textId="2C3048F1" w:rsidR="001D2BC5" w:rsidRDefault="006E4627">
      <w:pPr>
        <w:pStyle w:val="TDC2"/>
        <w:tabs>
          <w:tab w:val="right" w:leader="dot" w:pos="9060"/>
        </w:tabs>
        <w:rPr>
          <w:rFonts w:asciiTheme="minorHAnsi" w:eastAsiaTheme="minorEastAsia" w:hAnsiTheme="minorHAnsi" w:cstheme="minorBidi"/>
          <w:noProof/>
          <w:lang w:eastAsia="es-ES"/>
        </w:rPr>
      </w:pPr>
      <w:hyperlink w:anchor="_Toc82895797" w:history="1">
        <w:r w:rsidR="001D2BC5" w:rsidRPr="00777CE6">
          <w:rPr>
            <w:rStyle w:val="Hipervnculo"/>
            <w:noProof/>
          </w:rPr>
          <w:t>5.3. Elección del algoritmo de segmentación semántica RGB-D</w:t>
        </w:r>
        <w:r w:rsidR="001D2BC5">
          <w:rPr>
            <w:noProof/>
            <w:webHidden/>
          </w:rPr>
          <w:tab/>
        </w:r>
        <w:r w:rsidR="001D2BC5">
          <w:rPr>
            <w:noProof/>
            <w:webHidden/>
          </w:rPr>
          <w:fldChar w:fldCharType="begin"/>
        </w:r>
        <w:r w:rsidR="001D2BC5">
          <w:rPr>
            <w:noProof/>
            <w:webHidden/>
          </w:rPr>
          <w:instrText xml:space="preserve"> PAGEREF _Toc82895797 \h </w:instrText>
        </w:r>
        <w:r w:rsidR="001D2BC5">
          <w:rPr>
            <w:noProof/>
            <w:webHidden/>
          </w:rPr>
        </w:r>
        <w:r w:rsidR="001D2BC5">
          <w:rPr>
            <w:noProof/>
            <w:webHidden/>
          </w:rPr>
          <w:fldChar w:fldCharType="separate"/>
        </w:r>
        <w:r w:rsidR="001D2BC5">
          <w:rPr>
            <w:noProof/>
            <w:webHidden/>
          </w:rPr>
          <w:t>30</w:t>
        </w:r>
        <w:r w:rsidR="001D2BC5">
          <w:rPr>
            <w:noProof/>
            <w:webHidden/>
          </w:rPr>
          <w:fldChar w:fldCharType="end"/>
        </w:r>
      </w:hyperlink>
    </w:p>
    <w:p w14:paraId="796CF856" w14:textId="774CD15B" w:rsidR="001D2BC5" w:rsidRDefault="006E4627">
      <w:pPr>
        <w:pStyle w:val="TDC2"/>
        <w:tabs>
          <w:tab w:val="right" w:leader="dot" w:pos="9060"/>
        </w:tabs>
        <w:rPr>
          <w:rFonts w:asciiTheme="minorHAnsi" w:eastAsiaTheme="minorEastAsia" w:hAnsiTheme="minorHAnsi" w:cstheme="minorBidi"/>
          <w:noProof/>
          <w:lang w:eastAsia="es-ES"/>
        </w:rPr>
      </w:pPr>
      <w:hyperlink w:anchor="_Toc82895798" w:history="1">
        <w:r w:rsidR="001D2BC5" w:rsidRPr="00777CE6">
          <w:rPr>
            <w:rStyle w:val="Hipervnculo"/>
            <w:noProof/>
          </w:rPr>
          <w:t>5.4 Entrenamiento del modelo de segmentación semántica</w:t>
        </w:r>
        <w:r w:rsidR="001D2BC5">
          <w:rPr>
            <w:noProof/>
            <w:webHidden/>
          </w:rPr>
          <w:tab/>
        </w:r>
        <w:r w:rsidR="001D2BC5">
          <w:rPr>
            <w:noProof/>
            <w:webHidden/>
          </w:rPr>
          <w:fldChar w:fldCharType="begin"/>
        </w:r>
        <w:r w:rsidR="001D2BC5">
          <w:rPr>
            <w:noProof/>
            <w:webHidden/>
          </w:rPr>
          <w:instrText xml:space="preserve"> PAGEREF _Toc82895798 \h </w:instrText>
        </w:r>
        <w:r w:rsidR="001D2BC5">
          <w:rPr>
            <w:noProof/>
            <w:webHidden/>
          </w:rPr>
        </w:r>
        <w:r w:rsidR="001D2BC5">
          <w:rPr>
            <w:noProof/>
            <w:webHidden/>
          </w:rPr>
          <w:fldChar w:fldCharType="separate"/>
        </w:r>
        <w:r w:rsidR="001D2BC5">
          <w:rPr>
            <w:noProof/>
            <w:webHidden/>
          </w:rPr>
          <w:t>34</w:t>
        </w:r>
        <w:r w:rsidR="001D2BC5">
          <w:rPr>
            <w:noProof/>
            <w:webHidden/>
          </w:rPr>
          <w:fldChar w:fldCharType="end"/>
        </w:r>
      </w:hyperlink>
    </w:p>
    <w:p w14:paraId="647FFEBD" w14:textId="50BA55DF" w:rsidR="001D2BC5" w:rsidRDefault="006E4627">
      <w:pPr>
        <w:pStyle w:val="TDC3"/>
        <w:tabs>
          <w:tab w:val="right" w:leader="dot" w:pos="9060"/>
        </w:tabs>
        <w:rPr>
          <w:rFonts w:asciiTheme="minorHAnsi" w:eastAsiaTheme="minorEastAsia" w:hAnsiTheme="minorHAnsi" w:cstheme="minorBidi"/>
          <w:noProof/>
          <w:lang w:eastAsia="es-ES"/>
        </w:rPr>
      </w:pPr>
      <w:hyperlink w:anchor="_Toc82895799" w:history="1">
        <w:r w:rsidR="001D2BC5" w:rsidRPr="00777CE6">
          <w:rPr>
            <w:rStyle w:val="Hipervnculo"/>
            <w:noProof/>
          </w:rPr>
          <w:t>5.4.1 Datasets</w:t>
        </w:r>
        <w:r w:rsidR="001D2BC5">
          <w:rPr>
            <w:noProof/>
            <w:webHidden/>
          </w:rPr>
          <w:tab/>
        </w:r>
        <w:r w:rsidR="001D2BC5">
          <w:rPr>
            <w:noProof/>
            <w:webHidden/>
          </w:rPr>
          <w:fldChar w:fldCharType="begin"/>
        </w:r>
        <w:r w:rsidR="001D2BC5">
          <w:rPr>
            <w:noProof/>
            <w:webHidden/>
          </w:rPr>
          <w:instrText xml:space="preserve"> PAGEREF _Toc82895799 \h </w:instrText>
        </w:r>
        <w:r w:rsidR="001D2BC5">
          <w:rPr>
            <w:noProof/>
            <w:webHidden/>
          </w:rPr>
        </w:r>
        <w:r w:rsidR="001D2BC5">
          <w:rPr>
            <w:noProof/>
            <w:webHidden/>
          </w:rPr>
          <w:fldChar w:fldCharType="separate"/>
        </w:r>
        <w:r w:rsidR="001D2BC5">
          <w:rPr>
            <w:noProof/>
            <w:webHidden/>
          </w:rPr>
          <w:t>34</w:t>
        </w:r>
        <w:r w:rsidR="001D2BC5">
          <w:rPr>
            <w:noProof/>
            <w:webHidden/>
          </w:rPr>
          <w:fldChar w:fldCharType="end"/>
        </w:r>
      </w:hyperlink>
    </w:p>
    <w:p w14:paraId="1D5C9079" w14:textId="557CAA5E" w:rsidR="001D2BC5" w:rsidRDefault="006E4627">
      <w:pPr>
        <w:pStyle w:val="TDC3"/>
        <w:tabs>
          <w:tab w:val="right" w:leader="dot" w:pos="9060"/>
        </w:tabs>
        <w:rPr>
          <w:rFonts w:asciiTheme="minorHAnsi" w:eastAsiaTheme="minorEastAsia" w:hAnsiTheme="minorHAnsi" w:cstheme="minorBidi"/>
          <w:noProof/>
          <w:lang w:eastAsia="es-ES"/>
        </w:rPr>
      </w:pPr>
      <w:hyperlink w:anchor="_Toc82895800" w:history="1">
        <w:r w:rsidR="001D2BC5" w:rsidRPr="00777CE6">
          <w:rPr>
            <w:rStyle w:val="Hipervnculo"/>
            <w:noProof/>
          </w:rPr>
          <w:t>5.4.2 Modelo 1</w:t>
        </w:r>
        <w:r w:rsidR="001D2BC5">
          <w:rPr>
            <w:noProof/>
            <w:webHidden/>
          </w:rPr>
          <w:tab/>
        </w:r>
        <w:r w:rsidR="001D2BC5">
          <w:rPr>
            <w:noProof/>
            <w:webHidden/>
          </w:rPr>
          <w:fldChar w:fldCharType="begin"/>
        </w:r>
        <w:r w:rsidR="001D2BC5">
          <w:rPr>
            <w:noProof/>
            <w:webHidden/>
          </w:rPr>
          <w:instrText xml:space="preserve"> PAGEREF _Toc82895800 \h </w:instrText>
        </w:r>
        <w:r w:rsidR="001D2BC5">
          <w:rPr>
            <w:noProof/>
            <w:webHidden/>
          </w:rPr>
        </w:r>
        <w:r w:rsidR="001D2BC5">
          <w:rPr>
            <w:noProof/>
            <w:webHidden/>
          </w:rPr>
          <w:fldChar w:fldCharType="separate"/>
        </w:r>
        <w:r w:rsidR="001D2BC5">
          <w:rPr>
            <w:noProof/>
            <w:webHidden/>
          </w:rPr>
          <w:t>36</w:t>
        </w:r>
        <w:r w:rsidR="001D2BC5">
          <w:rPr>
            <w:noProof/>
            <w:webHidden/>
          </w:rPr>
          <w:fldChar w:fldCharType="end"/>
        </w:r>
      </w:hyperlink>
    </w:p>
    <w:p w14:paraId="031F3672" w14:textId="250DE4AF" w:rsidR="001D2BC5" w:rsidRDefault="006E4627">
      <w:pPr>
        <w:pStyle w:val="TDC3"/>
        <w:tabs>
          <w:tab w:val="right" w:leader="dot" w:pos="9060"/>
        </w:tabs>
        <w:rPr>
          <w:rFonts w:asciiTheme="minorHAnsi" w:eastAsiaTheme="minorEastAsia" w:hAnsiTheme="minorHAnsi" w:cstheme="minorBidi"/>
          <w:noProof/>
          <w:lang w:eastAsia="es-ES"/>
        </w:rPr>
      </w:pPr>
      <w:hyperlink w:anchor="_Toc82895801" w:history="1">
        <w:r w:rsidR="001D2BC5" w:rsidRPr="00777CE6">
          <w:rPr>
            <w:rStyle w:val="Hipervnculo"/>
            <w:noProof/>
          </w:rPr>
          <w:t>5.4.3 Modelo 2</w:t>
        </w:r>
        <w:r w:rsidR="001D2BC5">
          <w:rPr>
            <w:noProof/>
            <w:webHidden/>
          </w:rPr>
          <w:tab/>
        </w:r>
        <w:r w:rsidR="001D2BC5">
          <w:rPr>
            <w:noProof/>
            <w:webHidden/>
          </w:rPr>
          <w:fldChar w:fldCharType="begin"/>
        </w:r>
        <w:r w:rsidR="001D2BC5">
          <w:rPr>
            <w:noProof/>
            <w:webHidden/>
          </w:rPr>
          <w:instrText xml:space="preserve"> PAGEREF _Toc82895801 \h </w:instrText>
        </w:r>
        <w:r w:rsidR="001D2BC5">
          <w:rPr>
            <w:noProof/>
            <w:webHidden/>
          </w:rPr>
        </w:r>
        <w:r w:rsidR="001D2BC5">
          <w:rPr>
            <w:noProof/>
            <w:webHidden/>
          </w:rPr>
          <w:fldChar w:fldCharType="separate"/>
        </w:r>
        <w:r w:rsidR="001D2BC5">
          <w:rPr>
            <w:noProof/>
            <w:webHidden/>
          </w:rPr>
          <w:t>38</w:t>
        </w:r>
        <w:r w:rsidR="001D2BC5">
          <w:rPr>
            <w:noProof/>
            <w:webHidden/>
          </w:rPr>
          <w:fldChar w:fldCharType="end"/>
        </w:r>
      </w:hyperlink>
    </w:p>
    <w:p w14:paraId="5F7867A3" w14:textId="6F304F2C" w:rsidR="001D2BC5" w:rsidRDefault="006E4627">
      <w:pPr>
        <w:pStyle w:val="TDC2"/>
        <w:tabs>
          <w:tab w:val="right" w:leader="dot" w:pos="9060"/>
        </w:tabs>
        <w:rPr>
          <w:rFonts w:asciiTheme="minorHAnsi" w:eastAsiaTheme="minorEastAsia" w:hAnsiTheme="minorHAnsi" w:cstheme="minorBidi"/>
          <w:noProof/>
          <w:lang w:eastAsia="es-ES"/>
        </w:rPr>
      </w:pPr>
      <w:hyperlink w:anchor="_Toc82895802" w:history="1">
        <w:r w:rsidR="001D2BC5" w:rsidRPr="00777CE6">
          <w:rPr>
            <w:rStyle w:val="Hipervnculo"/>
            <w:noProof/>
          </w:rPr>
          <w:t>5.5 Adaptación del modelo de segmentación para predecir escenarios futuros</w:t>
        </w:r>
        <w:r w:rsidR="001D2BC5">
          <w:rPr>
            <w:noProof/>
            <w:webHidden/>
          </w:rPr>
          <w:tab/>
        </w:r>
        <w:r w:rsidR="001D2BC5">
          <w:rPr>
            <w:noProof/>
            <w:webHidden/>
          </w:rPr>
          <w:fldChar w:fldCharType="begin"/>
        </w:r>
        <w:r w:rsidR="001D2BC5">
          <w:rPr>
            <w:noProof/>
            <w:webHidden/>
          </w:rPr>
          <w:instrText xml:space="preserve"> PAGEREF _Toc82895802 \h </w:instrText>
        </w:r>
        <w:r w:rsidR="001D2BC5">
          <w:rPr>
            <w:noProof/>
            <w:webHidden/>
          </w:rPr>
        </w:r>
        <w:r w:rsidR="001D2BC5">
          <w:rPr>
            <w:noProof/>
            <w:webHidden/>
          </w:rPr>
          <w:fldChar w:fldCharType="separate"/>
        </w:r>
        <w:r w:rsidR="001D2BC5">
          <w:rPr>
            <w:noProof/>
            <w:webHidden/>
          </w:rPr>
          <w:t>40</w:t>
        </w:r>
        <w:r w:rsidR="001D2BC5">
          <w:rPr>
            <w:noProof/>
            <w:webHidden/>
          </w:rPr>
          <w:fldChar w:fldCharType="end"/>
        </w:r>
      </w:hyperlink>
    </w:p>
    <w:p w14:paraId="292CC936" w14:textId="28E61D4E" w:rsidR="001D2BC5" w:rsidRDefault="006E4627">
      <w:pPr>
        <w:pStyle w:val="TDC2"/>
        <w:tabs>
          <w:tab w:val="right" w:leader="dot" w:pos="9060"/>
        </w:tabs>
        <w:rPr>
          <w:rFonts w:asciiTheme="minorHAnsi" w:eastAsiaTheme="minorEastAsia" w:hAnsiTheme="minorHAnsi" w:cstheme="minorBidi"/>
          <w:noProof/>
          <w:lang w:eastAsia="es-ES"/>
        </w:rPr>
      </w:pPr>
      <w:hyperlink w:anchor="_Toc82895803" w:history="1">
        <w:r w:rsidR="001D2BC5" w:rsidRPr="00777CE6">
          <w:rPr>
            <w:rStyle w:val="Hipervnculo"/>
            <w:noProof/>
          </w:rPr>
          <w:t>5.6 Entrenamiento de la red neuronal predictor de trayectoria</w:t>
        </w:r>
        <w:r w:rsidR="001D2BC5">
          <w:rPr>
            <w:noProof/>
            <w:webHidden/>
          </w:rPr>
          <w:tab/>
        </w:r>
        <w:r w:rsidR="001D2BC5">
          <w:rPr>
            <w:noProof/>
            <w:webHidden/>
          </w:rPr>
          <w:fldChar w:fldCharType="begin"/>
        </w:r>
        <w:r w:rsidR="001D2BC5">
          <w:rPr>
            <w:noProof/>
            <w:webHidden/>
          </w:rPr>
          <w:instrText xml:space="preserve"> PAGEREF _Toc82895803 \h </w:instrText>
        </w:r>
        <w:r w:rsidR="001D2BC5">
          <w:rPr>
            <w:noProof/>
            <w:webHidden/>
          </w:rPr>
        </w:r>
        <w:r w:rsidR="001D2BC5">
          <w:rPr>
            <w:noProof/>
            <w:webHidden/>
          </w:rPr>
          <w:fldChar w:fldCharType="separate"/>
        </w:r>
        <w:r w:rsidR="001D2BC5">
          <w:rPr>
            <w:noProof/>
            <w:webHidden/>
          </w:rPr>
          <w:t>40</w:t>
        </w:r>
        <w:r w:rsidR="001D2BC5">
          <w:rPr>
            <w:noProof/>
            <w:webHidden/>
          </w:rPr>
          <w:fldChar w:fldCharType="end"/>
        </w:r>
      </w:hyperlink>
    </w:p>
    <w:p w14:paraId="362FE3CD" w14:textId="49E6F3C9" w:rsidR="001D2BC5" w:rsidRDefault="006E4627">
      <w:pPr>
        <w:pStyle w:val="TDC3"/>
        <w:tabs>
          <w:tab w:val="right" w:leader="dot" w:pos="9060"/>
        </w:tabs>
        <w:rPr>
          <w:rFonts w:asciiTheme="minorHAnsi" w:eastAsiaTheme="minorEastAsia" w:hAnsiTheme="minorHAnsi" w:cstheme="minorBidi"/>
          <w:noProof/>
          <w:lang w:eastAsia="es-ES"/>
        </w:rPr>
      </w:pPr>
      <w:hyperlink w:anchor="_Toc82895804" w:history="1">
        <w:r w:rsidR="001D2BC5" w:rsidRPr="00777CE6">
          <w:rPr>
            <w:rStyle w:val="Hipervnculo"/>
            <w:noProof/>
          </w:rPr>
          <w:t>5.6.1 Datasets</w:t>
        </w:r>
        <w:r w:rsidR="001D2BC5">
          <w:rPr>
            <w:noProof/>
            <w:webHidden/>
          </w:rPr>
          <w:tab/>
        </w:r>
        <w:r w:rsidR="001D2BC5">
          <w:rPr>
            <w:noProof/>
            <w:webHidden/>
          </w:rPr>
          <w:fldChar w:fldCharType="begin"/>
        </w:r>
        <w:r w:rsidR="001D2BC5">
          <w:rPr>
            <w:noProof/>
            <w:webHidden/>
          </w:rPr>
          <w:instrText xml:space="preserve"> PAGEREF _Toc82895804 \h </w:instrText>
        </w:r>
        <w:r w:rsidR="001D2BC5">
          <w:rPr>
            <w:noProof/>
            <w:webHidden/>
          </w:rPr>
        </w:r>
        <w:r w:rsidR="001D2BC5">
          <w:rPr>
            <w:noProof/>
            <w:webHidden/>
          </w:rPr>
          <w:fldChar w:fldCharType="separate"/>
        </w:r>
        <w:r w:rsidR="001D2BC5">
          <w:rPr>
            <w:noProof/>
            <w:webHidden/>
          </w:rPr>
          <w:t>41</w:t>
        </w:r>
        <w:r w:rsidR="001D2BC5">
          <w:rPr>
            <w:noProof/>
            <w:webHidden/>
          </w:rPr>
          <w:fldChar w:fldCharType="end"/>
        </w:r>
      </w:hyperlink>
    </w:p>
    <w:p w14:paraId="6642F860" w14:textId="51EBEE12" w:rsidR="001D2BC5" w:rsidRDefault="006E4627">
      <w:pPr>
        <w:pStyle w:val="TDC3"/>
        <w:tabs>
          <w:tab w:val="right" w:leader="dot" w:pos="9060"/>
        </w:tabs>
        <w:rPr>
          <w:rFonts w:asciiTheme="minorHAnsi" w:eastAsiaTheme="minorEastAsia" w:hAnsiTheme="minorHAnsi" w:cstheme="minorBidi"/>
          <w:noProof/>
          <w:lang w:eastAsia="es-ES"/>
        </w:rPr>
      </w:pPr>
      <w:hyperlink w:anchor="_Toc82895805" w:history="1">
        <w:r w:rsidR="001D2BC5" w:rsidRPr="00777CE6">
          <w:rPr>
            <w:rStyle w:val="Hipervnculo"/>
            <w:noProof/>
          </w:rPr>
          <w:t>5.4.2 Modelo LSTM 1</w:t>
        </w:r>
        <w:r w:rsidR="001D2BC5">
          <w:rPr>
            <w:noProof/>
            <w:webHidden/>
          </w:rPr>
          <w:tab/>
        </w:r>
        <w:r w:rsidR="001D2BC5">
          <w:rPr>
            <w:noProof/>
            <w:webHidden/>
          </w:rPr>
          <w:fldChar w:fldCharType="begin"/>
        </w:r>
        <w:r w:rsidR="001D2BC5">
          <w:rPr>
            <w:noProof/>
            <w:webHidden/>
          </w:rPr>
          <w:instrText xml:space="preserve"> PAGEREF _Toc82895805 \h </w:instrText>
        </w:r>
        <w:r w:rsidR="001D2BC5">
          <w:rPr>
            <w:noProof/>
            <w:webHidden/>
          </w:rPr>
        </w:r>
        <w:r w:rsidR="001D2BC5">
          <w:rPr>
            <w:noProof/>
            <w:webHidden/>
          </w:rPr>
          <w:fldChar w:fldCharType="separate"/>
        </w:r>
        <w:r w:rsidR="001D2BC5">
          <w:rPr>
            <w:noProof/>
            <w:webHidden/>
          </w:rPr>
          <w:t>43</w:t>
        </w:r>
        <w:r w:rsidR="001D2BC5">
          <w:rPr>
            <w:noProof/>
            <w:webHidden/>
          </w:rPr>
          <w:fldChar w:fldCharType="end"/>
        </w:r>
      </w:hyperlink>
    </w:p>
    <w:p w14:paraId="323F70F7" w14:textId="71DB21C0" w:rsidR="001D2BC5" w:rsidRDefault="006E4627">
      <w:pPr>
        <w:pStyle w:val="TDC3"/>
        <w:tabs>
          <w:tab w:val="right" w:leader="dot" w:pos="9060"/>
        </w:tabs>
        <w:rPr>
          <w:rFonts w:asciiTheme="minorHAnsi" w:eastAsiaTheme="minorEastAsia" w:hAnsiTheme="minorHAnsi" w:cstheme="minorBidi"/>
          <w:noProof/>
          <w:lang w:eastAsia="es-ES"/>
        </w:rPr>
      </w:pPr>
      <w:hyperlink w:anchor="_Toc82895806" w:history="1">
        <w:r w:rsidR="001D2BC5" w:rsidRPr="00777CE6">
          <w:rPr>
            <w:rStyle w:val="Hipervnculo"/>
            <w:noProof/>
          </w:rPr>
          <w:t>5.4.3 Modelo LSTM 2</w:t>
        </w:r>
        <w:r w:rsidR="001D2BC5">
          <w:rPr>
            <w:noProof/>
            <w:webHidden/>
          </w:rPr>
          <w:tab/>
        </w:r>
        <w:r w:rsidR="001D2BC5">
          <w:rPr>
            <w:noProof/>
            <w:webHidden/>
          </w:rPr>
          <w:fldChar w:fldCharType="begin"/>
        </w:r>
        <w:r w:rsidR="001D2BC5">
          <w:rPr>
            <w:noProof/>
            <w:webHidden/>
          </w:rPr>
          <w:instrText xml:space="preserve"> PAGEREF _Toc82895806 \h </w:instrText>
        </w:r>
        <w:r w:rsidR="001D2BC5">
          <w:rPr>
            <w:noProof/>
            <w:webHidden/>
          </w:rPr>
        </w:r>
        <w:r w:rsidR="001D2BC5">
          <w:rPr>
            <w:noProof/>
            <w:webHidden/>
          </w:rPr>
          <w:fldChar w:fldCharType="separate"/>
        </w:r>
        <w:r w:rsidR="001D2BC5">
          <w:rPr>
            <w:noProof/>
            <w:webHidden/>
          </w:rPr>
          <w:t>44</w:t>
        </w:r>
        <w:r w:rsidR="001D2BC5">
          <w:rPr>
            <w:noProof/>
            <w:webHidden/>
          </w:rPr>
          <w:fldChar w:fldCharType="end"/>
        </w:r>
      </w:hyperlink>
    </w:p>
    <w:p w14:paraId="46DD7165" w14:textId="333C82EA" w:rsidR="001D2BC5" w:rsidRDefault="006E4627">
      <w:pPr>
        <w:pStyle w:val="TDC3"/>
        <w:tabs>
          <w:tab w:val="right" w:leader="dot" w:pos="9060"/>
        </w:tabs>
        <w:rPr>
          <w:rFonts w:asciiTheme="minorHAnsi" w:eastAsiaTheme="minorEastAsia" w:hAnsiTheme="minorHAnsi" w:cstheme="minorBidi"/>
          <w:noProof/>
          <w:lang w:eastAsia="es-ES"/>
        </w:rPr>
      </w:pPr>
      <w:hyperlink w:anchor="_Toc82895807" w:history="1">
        <w:r w:rsidR="001D2BC5" w:rsidRPr="00777CE6">
          <w:rPr>
            <w:rStyle w:val="Hipervnculo"/>
            <w:noProof/>
          </w:rPr>
          <w:t>5.4.2 Modelo LSTM 3</w:t>
        </w:r>
        <w:r w:rsidR="001D2BC5">
          <w:rPr>
            <w:noProof/>
            <w:webHidden/>
          </w:rPr>
          <w:tab/>
        </w:r>
        <w:r w:rsidR="001D2BC5">
          <w:rPr>
            <w:noProof/>
            <w:webHidden/>
          </w:rPr>
          <w:fldChar w:fldCharType="begin"/>
        </w:r>
        <w:r w:rsidR="001D2BC5">
          <w:rPr>
            <w:noProof/>
            <w:webHidden/>
          </w:rPr>
          <w:instrText xml:space="preserve"> PAGEREF _Toc82895807 \h </w:instrText>
        </w:r>
        <w:r w:rsidR="001D2BC5">
          <w:rPr>
            <w:noProof/>
            <w:webHidden/>
          </w:rPr>
        </w:r>
        <w:r w:rsidR="001D2BC5">
          <w:rPr>
            <w:noProof/>
            <w:webHidden/>
          </w:rPr>
          <w:fldChar w:fldCharType="separate"/>
        </w:r>
        <w:r w:rsidR="001D2BC5">
          <w:rPr>
            <w:noProof/>
            <w:webHidden/>
          </w:rPr>
          <w:t>45</w:t>
        </w:r>
        <w:r w:rsidR="001D2BC5">
          <w:rPr>
            <w:noProof/>
            <w:webHidden/>
          </w:rPr>
          <w:fldChar w:fldCharType="end"/>
        </w:r>
      </w:hyperlink>
    </w:p>
    <w:p w14:paraId="38541C57" w14:textId="166234D6" w:rsidR="001D2BC5" w:rsidRDefault="006E4627">
      <w:pPr>
        <w:pStyle w:val="TDC2"/>
        <w:tabs>
          <w:tab w:val="right" w:leader="dot" w:pos="9060"/>
        </w:tabs>
        <w:rPr>
          <w:rFonts w:asciiTheme="minorHAnsi" w:eastAsiaTheme="minorEastAsia" w:hAnsiTheme="minorHAnsi" w:cstheme="minorBidi"/>
          <w:noProof/>
          <w:lang w:eastAsia="es-ES"/>
        </w:rPr>
      </w:pPr>
      <w:hyperlink w:anchor="_Toc82895808" w:history="1">
        <w:r w:rsidR="001D2BC5" w:rsidRPr="00777CE6">
          <w:rPr>
            <w:rStyle w:val="Hipervnculo"/>
            <w:noProof/>
          </w:rPr>
          <w:t>5.7 Preparando el modelo para Jetson Nano</w:t>
        </w:r>
        <w:r w:rsidR="001D2BC5">
          <w:rPr>
            <w:noProof/>
            <w:webHidden/>
          </w:rPr>
          <w:tab/>
        </w:r>
        <w:r w:rsidR="001D2BC5">
          <w:rPr>
            <w:noProof/>
            <w:webHidden/>
          </w:rPr>
          <w:fldChar w:fldCharType="begin"/>
        </w:r>
        <w:r w:rsidR="001D2BC5">
          <w:rPr>
            <w:noProof/>
            <w:webHidden/>
          </w:rPr>
          <w:instrText xml:space="preserve"> PAGEREF _Toc82895808 \h </w:instrText>
        </w:r>
        <w:r w:rsidR="001D2BC5">
          <w:rPr>
            <w:noProof/>
            <w:webHidden/>
          </w:rPr>
        </w:r>
        <w:r w:rsidR="001D2BC5">
          <w:rPr>
            <w:noProof/>
            <w:webHidden/>
          </w:rPr>
          <w:fldChar w:fldCharType="separate"/>
        </w:r>
        <w:r w:rsidR="001D2BC5">
          <w:rPr>
            <w:noProof/>
            <w:webHidden/>
          </w:rPr>
          <w:t>46</w:t>
        </w:r>
        <w:r w:rsidR="001D2BC5">
          <w:rPr>
            <w:noProof/>
            <w:webHidden/>
          </w:rPr>
          <w:fldChar w:fldCharType="end"/>
        </w:r>
      </w:hyperlink>
    </w:p>
    <w:p w14:paraId="0DCFF79F" w14:textId="241C6EE5" w:rsidR="001D2BC5" w:rsidRDefault="006E4627">
      <w:pPr>
        <w:pStyle w:val="TDC1"/>
        <w:tabs>
          <w:tab w:val="right" w:leader="dot" w:pos="9060"/>
        </w:tabs>
        <w:rPr>
          <w:rFonts w:asciiTheme="minorHAnsi" w:eastAsiaTheme="minorEastAsia" w:hAnsiTheme="minorHAnsi" w:cstheme="minorBidi"/>
          <w:noProof/>
          <w:lang w:eastAsia="es-ES"/>
        </w:rPr>
      </w:pPr>
      <w:hyperlink w:anchor="_Toc82895809" w:history="1">
        <w:r w:rsidR="001D2BC5" w:rsidRPr="00777CE6">
          <w:rPr>
            <w:rStyle w:val="Hipervnculo"/>
            <w:noProof/>
            <w:lang w:bidi="en-US"/>
          </w:rPr>
          <w:t>6. Evaluación</w:t>
        </w:r>
        <w:r w:rsidR="001D2BC5">
          <w:rPr>
            <w:noProof/>
            <w:webHidden/>
          </w:rPr>
          <w:tab/>
        </w:r>
        <w:r w:rsidR="001D2BC5">
          <w:rPr>
            <w:noProof/>
            <w:webHidden/>
          </w:rPr>
          <w:fldChar w:fldCharType="begin"/>
        </w:r>
        <w:r w:rsidR="001D2BC5">
          <w:rPr>
            <w:noProof/>
            <w:webHidden/>
          </w:rPr>
          <w:instrText xml:space="preserve"> PAGEREF _Toc82895809 \h </w:instrText>
        </w:r>
        <w:r w:rsidR="001D2BC5">
          <w:rPr>
            <w:noProof/>
            <w:webHidden/>
          </w:rPr>
        </w:r>
        <w:r w:rsidR="001D2BC5">
          <w:rPr>
            <w:noProof/>
            <w:webHidden/>
          </w:rPr>
          <w:fldChar w:fldCharType="separate"/>
        </w:r>
        <w:r w:rsidR="001D2BC5">
          <w:rPr>
            <w:noProof/>
            <w:webHidden/>
          </w:rPr>
          <w:t>47</w:t>
        </w:r>
        <w:r w:rsidR="001D2BC5">
          <w:rPr>
            <w:noProof/>
            <w:webHidden/>
          </w:rPr>
          <w:fldChar w:fldCharType="end"/>
        </w:r>
      </w:hyperlink>
    </w:p>
    <w:p w14:paraId="7E5B4335" w14:textId="6F2481EC" w:rsidR="001D2BC5" w:rsidRDefault="006E4627">
      <w:pPr>
        <w:pStyle w:val="TDC2"/>
        <w:tabs>
          <w:tab w:val="right" w:leader="dot" w:pos="9060"/>
        </w:tabs>
        <w:rPr>
          <w:rFonts w:asciiTheme="minorHAnsi" w:eastAsiaTheme="minorEastAsia" w:hAnsiTheme="minorHAnsi" w:cstheme="minorBidi"/>
          <w:noProof/>
          <w:lang w:eastAsia="es-ES"/>
        </w:rPr>
      </w:pPr>
      <w:hyperlink w:anchor="_Toc82895810" w:history="1">
        <w:r w:rsidR="001D2BC5" w:rsidRPr="00777CE6">
          <w:rPr>
            <w:rStyle w:val="Hipervnculo"/>
            <w:noProof/>
            <w:lang w:bidi="en-US"/>
          </w:rPr>
          <w:t>6.1 Métricas obtenidas de los modelos</w:t>
        </w:r>
        <w:r w:rsidR="001D2BC5">
          <w:rPr>
            <w:noProof/>
            <w:webHidden/>
          </w:rPr>
          <w:tab/>
        </w:r>
        <w:r w:rsidR="001D2BC5">
          <w:rPr>
            <w:noProof/>
            <w:webHidden/>
          </w:rPr>
          <w:fldChar w:fldCharType="begin"/>
        </w:r>
        <w:r w:rsidR="001D2BC5">
          <w:rPr>
            <w:noProof/>
            <w:webHidden/>
          </w:rPr>
          <w:instrText xml:space="preserve"> PAGEREF _Toc82895810 \h </w:instrText>
        </w:r>
        <w:r w:rsidR="001D2BC5">
          <w:rPr>
            <w:noProof/>
            <w:webHidden/>
          </w:rPr>
        </w:r>
        <w:r w:rsidR="001D2BC5">
          <w:rPr>
            <w:noProof/>
            <w:webHidden/>
          </w:rPr>
          <w:fldChar w:fldCharType="separate"/>
        </w:r>
        <w:r w:rsidR="001D2BC5">
          <w:rPr>
            <w:noProof/>
            <w:webHidden/>
          </w:rPr>
          <w:t>47</w:t>
        </w:r>
        <w:r w:rsidR="001D2BC5">
          <w:rPr>
            <w:noProof/>
            <w:webHidden/>
          </w:rPr>
          <w:fldChar w:fldCharType="end"/>
        </w:r>
      </w:hyperlink>
    </w:p>
    <w:p w14:paraId="0E2E4E27" w14:textId="0E1914D2" w:rsidR="001D2BC5" w:rsidRDefault="006E4627">
      <w:pPr>
        <w:pStyle w:val="TDC1"/>
        <w:tabs>
          <w:tab w:val="right" w:leader="dot" w:pos="9060"/>
        </w:tabs>
        <w:rPr>
          <w:rFonts w:asciiTheme="minorHAnsi" w:eastAsiaTheme="minorEastAsia" w:hAnsiTheme="minorHAnsi" w:cstheme="minorBidi"/>
          <w:noProof/>
          <w:lang w:eastAsia="es-ES"/>
        </w:rPr>
      </w:pPr>
      <w:hyperlink w:anchor="_Toc82895811" w:history="1">
        <w:r w:rsidR="001D2BC5" w:rsidRPr="00777CE6">
          <w:rPr>
            <w:rStyle w:val="Hipervnculo"/>
            <w:noProof/>
            <w:lang w:bidi="en-US"/>
          </w:rPr>
          <w:t>7. Conclusiones y trabajo futuro</w:t>
        </w:r>
        <w:r w:rsidR="001D2BC5">
          <w:rPr>
            <w:noProof/>
            <w:webHidden/>
          </w:rPr>
          <w:tab/>
        </w:r>
        <w:r w:rsidR="001D2BC5">
          <w:rPr>
            <w:noProof/>
            <w:webHidden/>
          </w:rPr>
          <w:fldChar w:fldCharType="begin"/>
        </w:r>
        <w:r w:rsidR="001D2BC5">
          <w:rPr>
            <w:noProof/>
            <w:webHidden/>
          </w:rPr>
          <w:instrText xml:space="preserve"> PAGEREF _Toc82895811 \h </w:instrText>
        </w:r>
        <w:r w:rsidR="001D2BC5">
          <w:rPr>
            <w:noProof/>
            <w:webHidden/>
          </w:rPr>
        </w:r>
        <w:r w:rsidR="001D2BC5">
          <w:rPr>
            <w:noProof/>
            <w:webHidden/>
          </w:rPr>
          <w:fldChar w:fldCharType="separate"/>
        </w:r>
        <w:r w:rsidR="001D2BC5">
          <w:rPr>
            <w:noProof/>
            <w:webHidden/>
          </w:rPr>
          <w:t>51</w:t>
        </w:r>
        <w:r w:rsidR="001D2BC5">
          <w:rPr>
            <w:noProof/>
            <w:webHidden/>
          </w:rPr>
          <w:fldChar w:fldCharType="end"/>
        </w:r>
      </w:hyperlink>
    </w:p>
    <w:p w14:paraId="2178F86D" w14:textId="2601B367" w:rsidR="001D2BC5" w:rsidRDefault="006E4627">
      <w:pPr>
        <w:pStyle w:val="TDC2"/>
        <w:tabs>
          <w:tab w:val="right" w:leader="dot" w:pos="9060"/>
        </w:tabs>
        <w:rPr>
          <w:rFonts w:asciiTheme="minorHAnsi" w:eastAsiaTheme="minorEastAsia" w:hAnsiTheme="minorHAnsi" w:cstheme="minorBidi"/>
          <w:noProof/>
          <w:lang w:eastAsia="es-ES"/>
        </w:rPr>
      </w:pPr>
      <w:hyperlink w:anchor="_Toc82895812" w:history="1">
        <w:r w:rsidR="001D2BC5" w:rsidRPr="00777CE6">
          <w:rPr>
            <w:rStyle w:val="Hipervnculo"/>
            <w:rFonts w:eastAsia="Times New Roman"/>
            <w:noProof/>
            <w:lang w:eastAsia="es-ES"/>
          </w:rPr>
          <w:t>7.1. Conclusiones</w:t>
        </w:r>
        <w:r w:rsidR="001D2BC5">
          <w:rPr>
            <w:noProof/>
            <w:webHidden/>
          </w:rPr>
          <w:tab/>
        </w:r>
        <w:r w:rsidR="001D2BC5">
          <w:rPr>
            <w:noProof/>
            <w:webHidden/>
          </w:rPr>
          <w:fldChar w:fldCharType="begin"/>
        </w:r>
        <w:r w:rsidR="001D2BC5">
          <w:rPr>
            <w:noProof/>
            <w:webHidden/>
          </w:rPr>
          <w:instrText xml:space="preserve"> PAGEREF _Toc82895812 \h </w:instrText>
        </w:r>
        <w:r w:rsidR="001D2BC5">
          <w:rPr>
            <w:noProof/>
            <w:webHidden/>
          </w:rPr>
        </w:r>
        <w:r w:rsidR="001D2BC5">
          <w:rPr>
            <w:noProof/>
            <w:webHidden/>
          </w:rPr>
          <w:fldChar w:fldCharType="separate"/>
        </w:r>
        <w:r w:rsidR="001D2BC5">
          <w:rPr>
            <w:noProof/>
            <w:webHidden/>
          </w:rPr>
          <w:t>51</w:t>
        </w:r>
        <w:r w:rsidR="001D2BC5">
          <w:rPr>
            <w:noProof/>
            <w:webHidden/>
          </w:rPr>
          <w:fldChar w:fldCharType="end"/>
        </w:r>
      </w:hyperlink>
    </w:p>
    <w:p w14:paraId="38DF214D" w14:textId="529BCF06" w:rsidR="001D2BC5" w:rsidRDefault="006E4627">
      <w:pPr>
        <w:pStyle w:val="TDC2"/>
        <w:tabs>
          <w:tab w:val="right" w:leader="dot" w:pos="9060"/>
        </w:tabs>
        <w:rPr>
          <w:rFonts w:asciiTheme="minorHAnsi" w:eastAsiaTheme="minorEastAsia" w:hAnsiTheme="minorHAnsi" w:cstheme="minorBidi"/>
          <w:noProof/>
          <w:lang w:eastAsia="es-ES"/>
        </w:rPr>
      </w:pPr>
      <w:hyperlink w:anchor="_Toc82895813" w:history="1">
        <w:r w:rsidR="001D2BC5" w:rsidRPr="00777CE6">
          <w:rPr>
            <w:rStyle w:val="Hipervnculo"/>
            <w:rFonts w:eastAsia="Times New Roman"/>
            <w:noProof/>
            <w:lang w:eastAsia="es-ES"/>
          </w:rPr>
          <w:t>7.2. Líneas de trabajo futuro</w:t>
        </w:r>
        <w:r w:rsidR="001D2BC5">
          <w:rPr>
            <w:noProof/>
            <w:webHidden/>
          </w:rPr>
          <w:tab/>
        </w:r>
        <w:r w:rsidR="001D2BC5">
          <w:rPr>
            <w:noProof/>
            <w:webHidden/>
          </w:rPr>
          <w:fldChar w:fldCharType="begin"/>
        </w:r>
        <w:r w:rsidR="001D2BC5">
          <w:rPr>
            <w:noProof/>
            <w:webHidden/>
          </w:rPr>
          <w:instrText xml:space="preserve"> PAGEREF _Toc82895813 \h </w:instrText>
        </w:r>
        <w:r w:rsidR="001D2BC5">
          <w:rPr>
            <w:noProof/>
            <w:webHidden/>
          </w:rPr>
        </w:r>
        <w:r w:rsidR="001D2BC5">
          <w:rPr>
            <w:noProof/>
            <w:webHidden/>
          </w:rPr>
          <w:fldChar w:fldCharType="separate"/>
        </w:r>
        <w:r w:rsidR="001D2BC5">
          <w:rPr>
            <w:noProof/>
            <w:webHidden/>
          </w:rPr>
          <w:t>52</w:t>
        </w:r>
        <w:r w:rsidR="001D2BC5">
          <w:rPr>
            <w:noProof/>
            <w:webHidden/>
          </w:rPr>
          <w:fldChar w:fldCharType="end"/>
        </w:r>
      </w:hyperlink>
    </w:p>
    <w:p w14:paraId="630D472F" w14:textId="192FEADF" w:rsidR="001D2BC5" w:rsidRDefault="006E4627">
      <w:pPr>
        <w:pStyle w:val="TDC1"/>
        <w:tabs>
          <w:tab w:val="right" w:leader="dot" w:pos="9060"/>
        </w:tabs>
        <w:rPr>
          <w:rFonts w:asciiTheme="minorHAnsi" w:eastAsiaTheme="minorEastAsia" w:hAnsiTheme="minorHAnsi" w:cstheme="minorBidi"/>
          <w:noProof/>
          <w:lang w:eastAsia="es-ES"/>
        </w:rPr>
      </w:pPr>
      <w:hyperlink w:anchor="_Toc82895814" w:history="1">
        <w:r w:rsidR="001D2BC5" w:rsidRPr="00777CE6">
          <w:rPr>
            <w:rStyle w:val="Hipervnculo"/>
            <w:noProof/>
            <w:lang w:bidi="en-US"/>
          </w:rPr>
          <w:t>8. Bibliografía</w:t>
        </w:r>
        <w:r w:rsidR="001D2BC5">
          <w:rPr>
            <w:noProof/>
            <w:webHidden/>
          </w:rPr>
          <w:tab/>
        </w:r>
        <w:r w:rsidR="001D2BC5">
          <w:rPr>
            <w:noProof/>
            <w:webHidden/>
          </w:rPr>
          <w:fldChar w:fldCharType="begin"/>
        </w:r>
        <w:r w:rsidR="001D2BC5">
          <w:rPr>
            <w:noProof/>
            <w:webHidden/>
          </w:rPr>
          <w:instrText xml:space="preserve"> PAGEREF _Toc82895814 \h </w:instrText>
        </w:r>
        <w:r w:rsidR="001D2BC5">
          <w:rPr>
            <w:noProof/>
            <w:webHidden/>
          </w:rPr>
        </w:r>
        <w:r w:rsidR="001D2BC5">
          <w:rPr>
            <w:noProof/>
            <w:webHidden/>
          </w:rPr>
          <w:fldChar w:fldCharType="separate"/>
        </w:r>
        <w:r w:rsidR="001D2BC5">
          <w:rPr>
            <w:noProof/>
            <w:webHidden/>
          </w:rPr>
          <w:t>53</w:t>
        </w:r>
        <w:r w:rsidR="001D2BC5">
          <w:rPr>
            <w:noProof/>
            <w:webHidden/>
          </w:rPr>
          <w:fldChar w:fldCharType="end"/>
        </w:r>
      </w:hyperlink>
    </w:p>
    <w:p w14:paraId="0F70C978" w14:textId="27856A05" w:rsidR="001D2BC5" w:rsidRDefault="006E4627">
      <w:pPr>
        <w:pStyle w:val="TDC1"/>
        <w:tabs>
          <w:tab w:val="right" w:leader="dot" w:pos="9060"/>
        </w:tabs>
        <w:rPr>
          <w:rFonts w:asciiTheme="minorHAnsi" w:eastAsiaTheme="minorEastAsia" w:hAnsiTheme="minorHAnsi" w:cstheme="minorBidi"/>
          <w:noProof/>
          <w:lang w:eastAsia="es-ES"/>
        </w:rPr>
      </w:pPr>
      <w:hyperlink w:anchor="_Toc82895815" w:history="1">
        <w:r w:rsidR="001D2BC5" w:rsidRPr="00777CE6">
          <w:rPr>
            <w:rStyle w:val="Hipervnculo"/>
            <w:noProof/>
            <w:lang w:eastAsia="es-ES" w:bidi="en-US"/>
          </w:rPr>
          <w:t>Anexos</w:t>
        </w:r>
        <w:r w:rsidR="001D2BC5">
          <w:rPr>
            <w:noProof/>
            <w:webHidden/>
          </w:rPr>
          <w:tab/>
        </w:r>
        <w:r w:rsidR="001D2BC5">
          <w:rPr>
            <w:noProof/>
            <w:webHidden/>
          </w:rPr>
          <w:fldChar w:fldCharType="begin"/>
        </w:r>
        <w:r w:rsidR="001D2BC5">
          <w:rPr>
            <w:noProof/>
            <w:webHidden/>
          </w:rPr>
          <w:instrText xml:space="preserve"> PAGEREF _Toc82895815 \h </w:instrText>
        </w:r>
        <w:r w:rsidR="001D2BC5">
          <w:rPr>
            <w:noProof/>
            <w:webHidden/>
          </w:rPr>
        </w:r>
        <w:r w:rsidR="001D2BC5">
          <w:rPr>
            <w:noProof/>
            <w:webHidden/>
          </w:rPr>
          <w:fldChar w:fldCharType="separate"/>
        </w:r>
        <w:r w:rsidR="001D2BC5">
          <w:rPr>
            <w:noProof/>
            <w:webHidden/>
          </w:rPr>
          <w:t>59</w:t>
        </w:r>
        <w:r w:rsidR="001D2BC5">
          <w:rPr>
            <w:noProof/>
            <w:webHidden/>
          </w:rPr>
          <w:fldChar w:fldCharType="end"/>
        </w:r>
      </w:hyperlink>
    </w:p>
    <w:p w14:paraId="74EDA994" w14:textId="6EE772A0" w:rsidR="001D2BC5" w:rsidRDefault="006E4627">
      <w:pPr>
        <w:pStyle w:val="TDC2"/>
        <w:tabs>
          <w:tab w:val="right" w:leader="dot" w:pos="9060"/>
        </w:tabs>
        <w:rPr>
          <w:rFonts w:asciiTheme="minorHAnsi" w:eastAsiaTheme="minorEastAsia" w:hAnsiTheme="minorHAnsi" w:cstheme="minorBidi"/>
          <w:noProof/>
          <w:lang w:eastAsia="es-ES"/>
        </w:rPr>
      </w:pPr>
      <w:hyperlink w:anchor="_Toc82895816" w:history="1">
        <w:r w:rsidR="001D2BC5" w:rsidRPr="00777CE6">
          <w:rPr>
            <w:rStyle w:val="Hipervnculo"/>
            <w:rFonts w:eastAsia="Times New Roman"/>
            <w:noProof/>
            <w:lang w:eastAsia="es-ES"/>
          </w:rPr>
          <w:t>Anexo I. Título del anexo I</w:t>
        </w:r>
        <w:r w:rsidR="001D2BC5">
          <w:rPr>
            <w:noProof/>
            <w:webHidden/>
          </w:rPr>
          <w:tab/>
        </w:r>
        <w:r w:rsidR="001D2BC5">
          <w:rPr>
            <w:noProof/>
            <w:webHidden/>
          </w:rPr>
          <w:fldChar w:fldCharType="begin"/>
        </w:r>
        <w:r w:rsidR="001D2BC5">
          <w:rPr>
            <w:noProof/>
            <w:webHidden/>
          </w:rPr>
          <w:instrText xml:space="preserve"> PAGEREF _Toc82895816 \h </w:instrText>
        </w:r>
        <w:r w:rsidR="001D2BC5">
          <w:rPr>
            <w:noProof/>
            <w:webHidden/>
          </w:rPr>
        </w:r>
        <w:r w:rsidR="001D2BC5">
          <w:rPr>
            <w:noProof/>
            <w:webHidden/>
          </w:rPr>
          <w:fldChar w:fldCharType="separate"/>
        </w:r>
        <w:r w:rsidR="001D2BC5">
          <w:rPr>
            <w:noProof/>
            <w:webHidden/>
          </w:rPr>
          <w:t>59</w:t>
        </w:r>
        <w:r w:rsidR="001D2BC5">
          <w:rPr>
            <w:noProof/>
            <w:webHidden/>
          </w:rPr>
          <w:fldChar w:fldCharType="end"/>
        </w:r>
      </w:hyperlink>
    </w:p>
    <w:p w14:paraId="5C8F7A51" w14:textId="0361EE1A" w:rsidR="001D2BC5" w:rsidRDefault="006E4627">
      <w:pPr>
        <w:pStyle w:val="TDC2"/>
        <w:tabs>
          <w:tab w:val="right" w:leader="dot" w:pos="9060"/>
        </w:tabs>
        <w:rPr>
          <w:rFonts w:asciiTheme="minorHAnsi" w:eastAsiaTheme="minorEastAsia" w:hAnsiTheme="minorHAnsi" w:cstheme="minorBidi"/>
          <w:noProof/>
          <w:lang w:eastAsia="es-ES"/>
        </w:rPr>
      </w:pPr>
      <w:hyperlink w:anchor="_Toc82895817" w:history="1">
        <w:r w:rsidR="001D2BC5" w:rsidRPr="00777CE6">
          <w:rPr>
            <w:rStyle w:val="Hipervnculo"/>
            <w:rFonts w:eastAsia="Times New Roman"/>
            <w:noProof/>
            <w:lang w:eastAsia="es-ES"/>
          </w:rPr>
          <w:t>Anexo II. Título del anexo II</w:t>
        </w:r>
        <w:r w:rsidR="001D2BC5">
          <w:rPr>
            <w:noProof/>
            <w:webHidden/>
          </w:rPr>
          <w:tab/>
        </w:r>
        <w:r w:rsidR="001D2BC5">
          <w:rPr>
            <w:noProof/>
            <w:webHidden/>
          </w:rPr>
          <w:fldChar w:fldCharType="begin"/>
        </w:r>
        <w:r w:rsidR="001D2BC5">
          <w:rPr>
            <w:noProof/>
            <w:webHidden/>
          </w:rPr>
          <w:instrText xml:space="preserve"> PAGEREF _Toc82895817 \h </w:instrText>
        </w:r>
        <w:r w:rsidR="001D2BC5">
          <w:rPr>
            <w:noProof/>
            <w:webHidden/>
          </w:rPr>
        </w:r>
        <w:r w:rsidR="001D2BC5">
          <w:rPr>
            <w:noProof/>
            <w:webHidden/>
          </w:rPr>
          <w:fldChar w:fldCharType="separate"/>
        </w:r>
        <w:r w:rsidR="001D2BC5">
          <w:rPr>
            <w:noProof/>
            <w:webHidden/>
          </w:rPr>
          <w:t>59</w:t>
        </w:r>
        <w:r w:rsidR="001D2BC5">
          <w:rPr>
            <w:noProof/>
            <w:webHidden/>
          </w:rPr>
          <w:fldChar w:fldCharType="end"/>
        </w:r>
      </w:hyperlink>
    </w:p>
    <w:p w14:paraId="07545078" w14:textId="1A828290" w:rsidR="001D2BC5" w:rsidRDefault="006E4627">
      <w:pPr>
        <w:pStyle w:val="TDC2"/>
        <w:tabs>
          <w:tab w:val="right" w:leader="dot" w:pos="9060"/>
        </w:tabs>
        <w:rPr>
          <w:rFonts w:asciiTheme="minorHAnsi" w:eastAsiaTheme="minorEastAsia" w:hAnsiTheme="minorHAnsi" w:cstheme="minorBidi"/>
          <w:noProof/>
          <w:lang w:eastAsia="es-ES"/>
        </w:rPr>
      </w:pPr>
      <w:hyperlink w:anchor="_Toc82895818" w:history="1">
        <w:r w:rsidR="001D2BC5" w:rsidRPr="00777CE6">
          <w:rPr>
            <w:rStyle w:val="Hipervnculo"/>
            <w:rFonts w:eastAsia="Times New Roman"/>
            <w:noProof/>
            <w:lang w:eastAsia="es-ES"/>
          </w:rPr>
          <w:t>Anexo. Artículo de investigación</w:t>
        </w:r>
        <w:r w:rsidR="001D2BC5">
          <w:rPr>
            <w:noProof/>
            <w:webHidden/>
          </w:rPr>
          <w:tab/>
        </w:r>
        <w:r w:rsidR="001D2BC5">
          <w:rPr>
            <w:noProof/>
            <w:webHidden/>
          </w:rPr>
          <w:fldChar w:fldCharType="begin"/>
        </w:r>
        <w:r w:rsidR="001D2BC5">
          <w:rPr>
            <w:noProof/>
            <w:webHidden/>
          </w:rPr>
          <w:instrText xml:space="preserve"> PAGEREF _Toc82895818 \h </w:instrText>
        </w:r>
        <w:r w:rsidR="001D2BC5">
          <w:rPr>
            <w:noProof/>
            <w:webHidden/>
          </w:rPr>
        </w:r>
        <w:r w:rsidR="001D2BC5">
          <w:rPr>
            <w:noProof/>
            <w:webHidden/>
          </w:rPr>
          <w:fldChar w:fldCharType="separate"/>
        </w:r>
        <w:r w:rsidR="001D2BC5">
          <w:rPr>
            <w:noProof/>
            <w:webHidden/>
          </w:rPr>
          <w:t>59</w:t>
        </w:r>
        <w:r w:rsidR="001D2BC5">
          <w:rPr>
            <w:noProof/>
            <w:webHidden/>
          </w:rPr>
          <w:fldChar w:fldCharType="end"/>
        </w:r>
      </w:hyperlink>
    </w:p>
    <w:p w14:paraId="5C82B4F0" w14:textId="489FB34E" w:rsidR="00E464E0" w:rsidRDefault="00BA5509" w:rsidP="00E464E0">
      <w:pPr>
        <w:spacing w:after="0" w:line="240" w:lineRule="auto"/>
        <w:jc w:val="left"/>
        <w:rPr>
          <w:rFonts w:cs="Arial"/>
          <w:b/>
          <w:sz w:val="36"/>
          <w:szCs w:val="36"/>
        </w:rPr>
      </w:pPr>
      <w:r>
        <w:rPr>
          <w:rFonts w:eastAsia="Calibri" w:cs="Arial"/>
          <w:lang w:val="es-ES"/>
        </w:rPr>
        <w:fldChar w:fldCharType="end"/>
      </w:r>
    </w:p>
    <w:p w14:paraId="1D6439F9" w14:textId="77777777" w:rsidR="00E464E0" w:rsidRPr="008037ED" w:rsidRDefault="00E464E0" w:rsidP="00E464E0">
      <w:pPr>
        <w:spacing w:after="0"/>
        <w:jc w:val="center"/>
        <w:rPr>
          <w:rFonts w:cs="Arial"/>
          <w:b/>
          <w:sz w:val="36"/>
          <w:szCs w:val="36"/>
        </w:rPr>
      </w:pPr>
    </w:p>
    <w:p w14:paraId="2910D6AE" w14:textId="77777777" w:rsidR="00E464E0" w:rsidRDefault="00E464E0" w:rsidP="00E464E0">
      <w:pPr>
        <w:spacing w:after="0" w:line="240" w:lineRule="auto"/>
        <w:jc w:val="left"/>
        <w:rPr>
          <w:rFonts w:cs="Arial"/>
          <w:b/>
          <w:sz w:val="36"/>
          <w:szCs w:val="36"/>
        </w:rPr>
      </w:pPr>
      <w:r>
        <w:rPr>
          <w:rFonts w:cs="Arial"/>
          <w:b/>
          <w:sz w:val="36"/>
          <w:szCs w:val="36"/>
        </w:rPr>
        <w:br w:type="page"/>
      </w:r>
    </w:p>
    <w:p w14:paraId="0608A728" w14:textId="4ACDCA88" w:rsidR="00E464E0" w:rsidRPr="007B2C11" w:rsidRDefault="00532355" w:rsidP="00532355">
      <w:pPr>
        <w:tabs>
          <w:tab w:val="left" w:pos="1080"/>
          <w:tab w:val="center" w:pos="4535"/>
        </w:tabs>
        <w:jc w:val="left"/>
        <w:rPr>
          <w:b/>
          <w:sz w:val="36"/>
          <w:szCs w:val="36"/>
        </w:rPr>
      </w:pPr>
      <w:r>
        <w:rPr>
          <w:b/>
          <w:sz w:val="36"/>
          <w:szCs w:val="36"/>
        </w:rPr>
        <w:lastRenderedPageBreak/>
        <w:tab/>
      </w:r>
      <w:r>
        <w:rPr>
          <w:b/>
          <w:sz w:val="36"/>
          <w:szCs w:val="36"/>
        </w:rPr>
        <w:tab/>
      </w:r>
      <w:r w:rsidR="00E464E0" w:rsidRPr="007B2C11">
        <w:rPr>
          <w:b/>
          <w:sz w:val="36"/>
          <w:szCs w:val="36"/>
        </w:rPr>
        <w:t>Índice de tablas</w:t>
      </w:r>
    </w:p>
    <w:p w14:paraId="409B7162" w14:textId="7612EEBB" w:rsidR="001D2BC5"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2895819" w:history="1">
        <w:r w:rsidR="001D2BC5" w:rsidRPr="005665F4">
          <w:rPr>
            <w:rStyle w:val="Hipervnculo"/>
            <w:noProof/>
          </w:rPr>
          <w:t>Tabla 1. Medidas de acelerómetro</w:t>
        </w:r>
        <w:r w:rsidR="001D2BC5">
          <w:rPr>
            <w:noProof/>
            <w:webHidden/>
          </w:rPr>
          <w:tab/>
        </w:r>
        <w:r w:rsidR="001D2BC5">
          <w:rPr>
            <w:noProof/>
            <w:webHidden/>
          </w:rPr>
          <w:fldChar w:fldCharType="begin"/>
        </w:r>
        <w:r w:rsidR="001D2BC5">
          <w:rPr>
            <w:noProof/>
            <w:webHidden/>
          </w:rPr>
          <w:instrText xml:space="preserve"> PAGEREF _Toc82895819 \h </w:instrText>
        </w:r>
        <w:r w:rsidR="001D2BC5">
          <w:rPr>
            <w:noProof/>
            <w:webHidden/>
          </w:rPr>
        </w:r>
        <w:r w:rsidR="001D2BC5">
          <w:rPr>
            <w:noProof/>
            <w:webHidden/>
          </w:rPr>
          <w:fldChar w:fldCharType="separate"/>
        </w:r>
        <w:r w:rsidR="001D2BC5">
          <w:rPr>
            <w:noProof/>
            <w:webHidden/>
          </w:rPr>
          <w:t>10</w:t>
        </w:r>
        <w:r w:rsidR="001D2BC5">
          <w:rPr>
            <w:noProof/>
            <w:webHidden/>
          </w:rPr>
          <w:fldChar w:fldCharType="end"/>
        </w:r>
      </w:hyperlink>
    </w:p>
    <w:p w14:paraId="265995B1" w14:textId="118A18B1" w:rsidR="001D2BC5" w:rsidRDefault="006E4627">
      <w:pPr>
        <w:pStyle w:val="Tabladeilustraciones"/>
        <w:tabs>
          <w:tab w:val="right" w:leader="dot" w:pos="9060"/>
        </w:tabs>
        <w:rPr>
          <w:rFonts w:asciiTheme="minorHAnsi" w:eastAsiaTheme="minorEastAsia" w:hAnsiTheme="minorHAnsi" w:cstheme="minorBidi"/>
          <w:noProof/>
          <w:lang w:eastAsia="es-ES"/>
        </w:rPr>
      </w:pPr>
      <w:hyperlink w:anchor="_Toc82895820" w:history="1">
        <w:r w:rsidR="001D2BC5" w:rsidRPr="005665F4">
          <w:rPr>
            <w:rStyle w:val="Hipervnculo"/>
            <w:noProof/>
          </w:rPr>
          <w:t>Tabla 2. Medidas del giroscopio</w:t>
        </w:r>
        <w:r w:rsidR="001D2BC5">
          <w:rPr>
            <w:noProof/>
            <w:webHidden/>
          </w:rPr>
          <w:tab/>
        </w:r>
        <w:r w:rsidR="001D2BC5">
          <w:rPr>
            <w:noProof/>
            <w:webHidden/>
          </w:rPr>
          <w:fldChar w:fldCharType="begin"/>
        </w:r>
        <w:r w:rsidR="001D2BC5">
          <w:rPr>
            <w:noProof/>
            <w:webHidden/>
          </w:rPr>
          <w:instrText xml:space="preserve"> PAGEREF _Toc82895820 \h </w:instrText>
        </w:r>
        <w:r w:rsidR="001D2BC5">
          <w:rPr>
            <w:noProof/>
            <w:webHidden/>
          </w:rPr>
        </w:r>
        <w:r w:rsidR="001D2BC5">
          <w:rPr>
            <w:noProof/>
            <w:webHidden/>
          </w:rPr>
          <w:fldChar w:fldCharType="separate"/>
        </w:r>
        <w:r w:rsidR="001D2BC5">
          <w:rPr>
            <w:noProof/>
            <w:webHidden/>
          </w:rPr>
          <w:t>10</w:t>
        </w:r>
        <w:r w:rsidR="001D2BC5">
          <w:rPr>
            <w:noProof/>
            <w:webHidden/>
          </w:rPr>
          <w:fldChar w:fldCharType="end"/>
        </w:r>
      </w:hyperlink>
    </w:p>
    <w:p w14:paraId="55D08004" w14:textId="1AC04A4A" w:rsidR="001D2BC5" w:rsidRDefault="006E4627">
      <w:pPr>
        <w:pStyle w:val="Tabladeilustraciones"/>
        <w:tabs>
          <w:tab w:val="right" w:leader="dot" w:pos="9060"/>
        </w:tabs>
        <w:rPr>
          <w:rFonts w:asciiTheme="minorHAnsi" w:eastAsiaTheme="minorEastAsia" w:hAnsiTheme="minorHAnsi" w:cstheme="minorBidi"/>
          <w:noProof/>
          <w:lang w:eastAsia="es-ES"/>
        </w:rPr>
      </w:pPr>
      <w:hyperlink w:anchor="_Toc82895821" w:history="1">
        <w:r w:rsidR="001D2BC5" w:rsidRPr="005665F4">
          <w:rPr>
            <w:rStyle w:val="Hipervnculo"/>
            <w:noProof/>
          </w:rPr>
          <w:t>Tabla 3: Planificación de esprints para el proyecto</w:t>
        </w:r>
        <w:r w:rsidR="001D2BC5">
          <w:rPr>
            <w:noProof/>
            <w:webHidden/>
          </w:rPr>
          <w:tab/>
        </w:r>
        <w:r w:rsidR="001D2BC5">
          <w:rPr>
            <w:noProof/>
            <w:webHidden/>
          </w:rPr>
          <w:fldChar w:fldCharType="begin"/>
        </w:r>
        <w:r w:rsidR="001D2BC5">
          <w:rPr>
            <w:noProof/>
            <w:webHidden/>
          </w:rPr>
          <w:instrText xml:space="preserve"> PAGEREF _Toc82895821 \h </w:instrText>
        </w:r>
        <w:r w:rsidR="001D2BC5">
          <w:rPr>
            <w:noProof/>
            <w:webHidden/>
          </w:rPr>
        </w:r>
        <w:r w:rsidR="001D2BC5">
          <w:rPr>
            <w:noProof/>
            <w:webHidden/>
          </w:rPr>
          <w:fldChar w:fldCharType="separate"/>
        </w:r>
        <w:r w:rsidR="001D2BC5">
          <w:rPr>
            <w:noProof/>
            <w:webHidden/>
          </w:rPr>
          <w:t>22</w:t>
        </w:r>
        <w:r w:rsidR="001D2BC5">
          <w:rPr>
            <w:noProof/>
            <w:webHidden/>
          </w:rPr>
          <w:fldChar w:fldCharType="end"/>
        </w:r>
      </w:hyperlink>
    </w:p>
    <w:p w14:paraId="3ACBF5B1" w14:textId="29A990A8" w:rsidR="001D2BC5" w:rsidRDefault="006E4627">
      <w:pPr>
        <w:pStyle w:val="Tabladeilustraciones"/>
        <w:tabs>
          <w:tab w:val="right" w:leader="dot" w:pos="9060"/>
        </w:tabs>
        <w:rPr>
          <w:rFonts w:asciiTheme="minorHAnsi" w:eastAsiaTheme="minorEastAsia" w:hAnsiTheme="minorHAnsi" w:cstheme="minorBidi"/>
          <w:noProof/>
          <w:lang w:eastAsia="es-ES"/>
        </w:rPr>
      </w:pPr>
      <w:hyperlink w:anchor="_Toc82895822" w:history="1">
        <w:r w:rsidR="001D2BC5" w:rsidRPr="005665F4">
          <w:rPr>
            <w:rStyle w:val="Hipervnculo"/>
            <w:noProof/>
          </w:rPr>
          <w:t>Tabla 4. Tabla de requisitos</w:t>
        </w:r>
        <w:r w:rsidR="001D2BC5">
          <w:rPr>
            <w:noProof/>
            <w:webHidden/>
          </w:rPr>
          <w:tab/>
        </w:r>
        <w:r w:rsidR="001D2BC5">
          <w:rPr>
            <w:noProof/>
            <w:webHidden/>
          </w:rPr>
          <w:fldChar w:fldCharType="begin"/>
        </w:r>
        <w:r w:rsidR="001D2BC5">
          <w:rPr>
            <w:noProof/>
            <w:webHidden/>
          </w:rPr>
          <w:instrText xml:space="preserve"> PAGEREF _Toc82895822 \h </w:instrText>
        </w:r>
        <w:r w:rsidR="001D2BC5">
          <w:rPr>
            <w:noProof/>
            <w:webHidden/>
          </w:rPr>
        </w:r>
        <w:r w:rsidR="001D2BC5">
          <w:rPr>
            <w:noProof/>
            <w:webHidden/>
          </w:rPr>
          <w:fldChar w:fldCharType="separate"/>
        </w:r>
        <w:r w:rsidR="001D2BC5">
          <w:rPr>
            <w:noProof/>
            <w:webHidden/>
          </w:rPr>
          <w:t>23</w:t>
        </w:r>
        <w:r w:rsidR="001D2BC5">
          <w:rPr>
            <w:noProof/>
            <w:webHidden/>
          </w:rPr>
          <w:fldChar w:fldCharType="end"/>
        </w:r>
      </w:hyperlink>
    </w:p>
    <w:p w14:paraId="3D9D51C8" w14:textId="5670301D" w:rsidR="001D2BC5" w:rsidRDefault="006E4627">
      <w:pPr>
        <w:pStyle w:val="Tabladeilustraciones"/>
        <w:tabs>
          <w:tab w:val="right" w:leader="dot" w:pos="9060"/>
        </w:tabs>
        <w:rPr>
          <w:rFonts w:asciiTheme="minorHAnsi" w:eastAsiaTheme="minorEastAsia" w:hAnsiTheme="minorHAnsi" w:cstheme="minorBidi"/>
          <w:noProof/>
          <w:lang w:eastAsia="es-ES"/>
        </w:rPr>
      </w:pPr>
      <w:hyperlink w:anchor="_Toc82895823" w:history="1">
        <w:r w:rsidR="001D2BC5" w:rsidRPr="005665F4">
          <w:rPr>
            <w:rStyle w:val="Hipervnculo"/>
            <w:noProof/>
          </w:rPr>
          <w:t>Tabla 5. Técnicas de la herramienta</w:t>
        </w:r>
        <w:r w:rsidR="001D2BC5">
          <w:rPr>
            <w:noProof/>
            <w:webHidden/>
          </w:rPr>
          <w:tab/>
        </w:r>
        <w:r w:rsidR="001D2BC5">
          <w:rPr>
            <w:noProof/>
            <w:webHidden/>
          </w:rPr>
          <w:fldChar w:fldCharType="begin"/>
        </w:r>
        <w:r w:rsidR="001D2BC5">
          <w:rPr>
            <w:noProof/>
            <w:webHidden/>
          </w:rPr>
          <w:instrText xml:space="preserve"> PAGEREF _Toc82895823 \h </w:instrText>
        </w:r>
        <w:r w:rsidR="001D2BC5">
          <w:rPr>
            <w:noProof/>
            <w:webHidden/>
          </w:rPr>
        </w:r>
        <w:r w:rsidR="001D2BC5">
          <w:rPr>
            <w:noProof/>
            <w:webHidden/>
          </w:rPr>
          <w:fldChar w:fldCharType="separate"/>
        </w:r>
        <w:r w:rsidR="001D2BC5">
          <w:rPr>
            <w:noProof/>
            <w:webHidden/>
          </w:rPr>
          <w:t>24</w:t>
        </w:r>
        <w:r w:rsidR="001D2BC5">
          <w:rPr>
            <w:noProof/>
            <w:webHidden/>
          </w:rPr>
          <w:fldChar w:fldCharType="end"/>
        </w:r>
      </w:hyperlink>
    </w:p>
    <w:p w14:paraId="57572E43" w14:textId="65FBD1D0" w:rsidR="001D2BC5" w:rsidRDefault="006E4627">
      <w:pPr>
        <w:pStyle w:val="Tabladeilustraciones"/>
        <w:tabs>
          <w:tab w:val="right" w:leader="dot" w:pos="9060"/>
        </w:tabs>
        <w:rPr>
          <w:rFonts w:asciiTheme="minorHAnsi" w:eastAsiaTheme="minorEastAsia" w:hAnsiTheme="minorHAnsi" w:cstheme="minorBidi"/>
          <w:noProof/>
          <w:lang w:eastAsia="es-ES"/>
        </w:rPr>
      </w:pPr>
      <w:hyperlink w:anchor="_Toc82895824" w:history="1">
        <w:r w:rsidR="001D2BC5" w:rsidRPr="005665F4">
          <w:rPr>
            <w:rStyle w:val="Hipervnculo"/>
            <w:noProof/>
          </w:rPr>
          <w:t>Tabla 6. Especificaciones de la tarjeta Jetson Nano</w:t>
        </w:r>
        <w:r w:rsidR="001D2BC5">
          <w:rPr>
            <w:noProof/>
            <w:webHidden/>
          </w:rPr>
          <w:tab/>
        </w:r>
        <w:r w:rsidR="001D2BC5">
          <w:rPr>
            <w:noProof/>
            <w:webHidden/>
          </w:rPr>
          <w:fldChar w:fldCharType="begin"/>
        </w:r>
        <w:r w:rsidR="001D2BC5">
          <w:rPr>
            <w:noProof/>
            <w:webHidden/>
          </w:rPr>
          <w:instrText xml:space="preserve"> PAGEREF _Toc82895824 \h </w:instrText>
        </w:r>
        <w:r w:rsidR="001D2BC5">
          <w:rPr>
            <w:noProof/>
            <w:webHidden/>
          </w:rPr>
        </w:r>
        <w:r w:rsidR="001D2BC5">
          <w:rPr>
            <w:noProof/>
            <w:webHidden/>
          </w:rPr>
          <w:fldChar w:fldCharType="separate"/>
        </w:r>
        <w:r w:rsidR="001D2BC5">
          <w:rPr>
            <w:noProof/>
            <w:webHidden/>
          </w:rPr>
          <w:t>26</w:t>
        </w:r>
        <w:r w:rsidR="001D2BC5">
          <w:rPr>
            <w:noProof/>
            <w:webHidden/>
          </w:rPr>
          <w:fldChar w:fldCharType="end"/>
        </w:r>
      </w:hyperlink>
    </w:p>
    <w:p w14:paraId="46969A8E" w14:textId="09F4F04F" w:rsidR="001D2BC5" w:rsidRDefault="006E4627">
      <w:pPr>
        <w:pStyle w:val="Tabladeilustraciones"/>
        <w:tabs>
          <w:tab w:val="right" w:leader="dot" w:pos="9060"/>
        </w:tabs>
        <w:rPr>
          <w:rFonts w:asciiTheme="minorHAnsi" w:eastAsiaTheme="minorEastAsia" w:hAnsiTheme="minorHAnsi" w:cstheme="minorBidi"/>
          <w:noProof/>
          <w:lang w:eastAsia="es-ES"/>
        </w:rPr>
      </w:pPr>
      <w:hyperlink w:anchor="_Toc82895825" w:history="1">
        <w:r w:rsidR="001D2BC5" w:rsidRPr="005665F4">
          <w:rPr>
            <w:rStyle w:val="Hipervnculo"/>
            <w:noProof/>
          </w:rPr>
          <w:t>Tabla 7. Especificaciones de la cámara Intel-Realsense D435i</w:t>
        </w:r>
        <w:r w:rsidR="001D2BC5">
          <w:rPr>
            <w:noProof/>
            <w:webHidden/>
          </w:rPr>
          <w:tab/>
        </w:r>
        <w:r w:rsidR="001D2BC5">
          <w:rPr>
            <w:noProof/>
            <w:webHidden/>
          </w:rPr>
          <w:fldChar w:fldCharType="begin"/>
        </w:r>
        <w:r w:rsidR="001D2BC5">
          <w:rPr>
            <w:noProof/>
            <w:webHidden/>
          </w:rPr>
          <w:instrText xml:space="preserve"> PAGEREF _Toc82895825 \h </w:instrText>
        </w:r>
        <w:r w:rsidR="001D2BC5">
          <w:rPr>
            <w:noProof/>
            <w:webHidden/>
          </w:rPr>
        </w:r>
        <w:r w:rsidR="001D2BC5">
          <w:rPr>
            <w:noProof/>
            <w:webHidden/>
          </w:rPr>
          <w:fldChar w:fldCharType="separate"/>
        </w:r>
        <w:r w:rsidR="001D2BC5">
          <w:rPr>
            <w:noProof/>
            <w:webHidden/>
          </w:rPr>
          <w:t>26</w:t>
        </w:r>
        <w:r w:rsidR="001D2BC5">
          <w:rPr>
            <w:noProof/>
            <w:webHidden/>
          </w:rPr>
          <w:fldChar w:fldCharType="end"/>
        </w:r>
      </w:hyperlink>
    </w:p>
    <w:p w14:paraId="1AB407BD" w14:textId="6B8833D6" w:rsidR="001D2BC5" w:rsidRDefault="006E4627">
      <w:pPr>
        <w:pStyle w:val="Tabladeilustraciones"/>
        <w:tabs>
          <w:tab w:val="right" w:leader="dot" w:pos="9060"/>
        </w:tabs>
        <w:rPr>
          <w:rFonts w:asciiTheme="minorHAnsi" w:eastAsiaTheme="minorEastAsia" w:hAnsiTheme="minorHAnsi" w:cstheme="minorBidi"/>
          <w:noProof/>
          <w:lang w:eastAsia="es-ES"/>
        </w:rPr>
      </w:pPr>
      <w:hyperlink w:anchor="_Toc82895826" w:history="1">
        <w:r w:rsidR="001D2BC5" w:rsidRPr="005665F4">
          <w:rPr>
            <w:rStyle w:val="Hipervnculo"/>
            <w:noProof/>
          </w:rPr>
          <w:t>Tabla 8: Métricas del modelo de segmentación semántica sin predicción.</w:t>
        </w:r>
        <w:r w:rsidR="001D2BC5">
          <w:rPr>
            <w:noProof/>
            <w:webHidden/>
          </w:rPr>
          <w:tab/>
        </w:r>
        <w:r w:rsidR="001D2BC5">
          <w:rPr>
            <w:noProof/>
            <w:webHidden/>
          </w:rPr>
          <w:fldChar w:fldCharType="begin"/>
        </w:r>
        <w:r w:rsidR="001D2BC5">
          <w:rPr>
            <w:noProof/>
            <w:webHidden/>
          </w:rPr>
          <w:instrText xml:space="preserve"> PAGEREF _Toc82895826 \h </w:instrText>
        </w:r>
        <w:r w:rsidR="001D2BC5">
          <w:rPr>
            <w:noProof/>
            <w:webHidden/>
          </w:rPr>
        </w:r>
        <w:r w:rsidR="001D2BC5">
          <w:rPr>
            <w:noProof/>
            <w:webHidden/>
          </w:rPr>
          <w:fldChar w:fldCharType="separate"/>
        </w:r>
        <w:r w:rsidR="001D2BC5">
          <w:rPr>
            <w:noProof/>
            <w:webHidden/>
          </w:rPr>
          <w:t>47</w:t>
        </w:r>
        <w:r w:rsidR="001D2BC5">
          <w:rPr>
            <w:noProof/>
            <w:webHidden/>
          </w:rPr>
          <w:fldChar w:fldCharType="end"/>
        </w:r>
      </w:hyperlink>
    </w:p>
    <w:p w14:paraId="0799A273" w14:textId="50D36FCB" w:rsidR="001D2BC5" w:rsidRDefault="006E4627">
      <w:pPr>
        <w:pStyle w:val="Tabladeilustraciones"/>
        <w:tabs>
          <w:tab w:val="right" w:leader="dot" w:pos="9060"/>
        </w:tabs>
        <w:rPr>
          <w:rFonts w:asciiTheme="minorHAnsi" w:eastAsiaTheme="minorEastAsia" w:hAnsiTheme="minorHAnsi" w:cstheme="minorBidi"/>
          <w:noProof/>
          <w:lang w:eastAsia="es-ES"/>
        </w:rPr>
      </w:pPr>
      <w:hyperlink w:anchor="_Toc82895827" w:history="1">
        <w:r w:rsidR="001D2BC5" w:rsidRPr="005665F4">
          <w:rPr>
            <w:rStyle w:val="Hipervnculo"/>
            <w:noProof/>
          </w:rPr>
          <w:t>Tabla 9: Métricas del modelo 1 de segmentación semántica con predicción.</w:t>
        </w:r>
        <w:r w:rsidR="001D2BC5">
          <w:rPr>
            <w:noProof/>
            <w:webHidden/>
          </w:rPr>
          <w:tab/>
        </w:r>
        <w:r w:rsidR="001D2BC5">
          <w:rPr>
            <w:noProof/>
            <w:webHidden/>
          </w:rPr>
          <w:fldChar w:fldCharType="begin"/>
        </w:r>
        <w:r w:rsidR="001D2BC5">
          <w:rPr>
            <w:noProof/>
            <w:webHidden/>
          </w:rPr>
          <w:instrText xml:space="preserve"> PAGEREF _Toc82895827 \h </w:instrText>
        </w:r>
        <w:r w:rsidR="001D2BC5">
          <w:rPr>
            <w:noProof/>
            <w:webHidden/>
          </w:rPr>
        </w:r>
        <w:r w:rsidR="001D2BC5">
          <w:rPr>
            <w:noProof/>
            <w:webHidden/>
          </w:rPr>
          <w:fldChar w:fldCharType="separate"/>
        </w:r>
        <w:r w:rsidR="001D2BC5">
          <w:rPr>
            <w:noProof/>
            <w:webHidden/>
          </w:rPr>
          <w:t>48</w:t>
        </w:r>
        <w:r w:rsidR="001D2BC5">
          <w:rPr>
            <w:noProof/>
            <w:webHidden/>
          </w:rPr>
          <w:fldChar w:fldCharType="end"/>
        </w:r>
      </w:hyperlink>
    </w:p>
    <w:p w14:paraId="2BF9BF84" w14:textId="635D5414" w:rsidR="001D2BC5" w:rsidRDefault="006E4627">
      <w:pPr>
        <w:pStyle w:val="Tabladeilustraciones"/>
        <w:tabs>
          <w:tab w:val="right" w:leader="dot" w:pos="9060"/>
        </w:tabs>
        <w:rPr>
          <w:rFonts w:asciiTheme="minorHAnsi" w:eastAsiaTheme="minorEastAsia" w:hAnsiTheme="minorHAnsi" w:cstheme="minorBidi"/>
          <w:noProof/>
          <w:lang w:eastAsia="es-ES"/>
        </w:rPr>
      </w:pPr>
      <w:hyperlink w:anchor="_Toc82895828" w:history="1">
        <w:r w:rsidR="001D2BC5" w:rsidRPr="005665F4">
          <w:rPr>
            <w:rStyle w:val="Hipervnculo"/>
            <w:noProof/>
          </w:rPr>
          <w:t>Tabla 10: Métricas del modelo 3 de segmentación semántica con predicción.</w:t>
        </w:r>
        <w:r w:rsidR="001D2BC5">
          <w:rPr>
            <w:noProof/>
            <w:webHidden/>
          </w:rPr>
          <w:tab/>
        </w:r>
        <w:r w:rsidR="001D2BC5">
          <w:rPr>
            <w:noProof/>
            <w:webHidden/>
          </w:rPr>
          <w:fldChar w:fldCharType="begin"/>
        </w:r>
        <w:r w:rsidR="001D2BC5">
          <w:rPr>
            <w:noProof/>
            <w:webHidden/>
          </w:rPr>
          <w:instrText xml:space="preserve"> PAGEREF _Toc82895828 \h </w:instrText>
        </w:r>
        <w:r w:rsidR="001D2BC5">
          <w:rPr>
            <w:noProof/>
            <w:webHidden/>
          </w:rPr>
        </w:r>
        <w:r w:rsidR="001D2BC5">
          <w:rPr>
            <w:noProof/>
            <w:webHidden/>
          </w:rPr>
          <w:fldChar w:fldCharType="separate"/>
        </w:r>
        <w:r w:rsidR="001D2BC5">
          <w:rPr>
            <w:noProof/>
            <w:webHidden/>
          </w:rPr>
          <w:t>48</w:t>
        </w:r>
        <w:r w:rsidR="001D2BC5">
          <w:rPr>
            <w:noProof/>
            <w:webHidden/>
          </w:rPr>
          <w:fldChar w:fldCharType="end"/>
        </w:r>
      </w:hyperlink>
    </w:p>
    <w:p w14:paraId="2734E519" w14:textId="4D141F86" w:rsidR="001D2BC5" w:rsidRDefault="006E4627">
      <w:pPr>
        <w:pStyle w:val="Tabladeilustraciones"/>
        <w:tabs>
          <w:tab w:val="right" w:leader="dot" w:pos="9060"/>
        </w:tabs>
        <w:rPr>
          <w:rFonts w:asciiTheme="minorHAnsi" w:eastAsiaTheme="minorEastAsia" w:hAnsiTheme="minorHAnsi" w:cstheme="minorBidi"/>
          <w:noProof/>
          <w:lang w:eastAsia="es-ES"/>
        </w:rPr>
      </w:pPr>
      <w:hyperlink w:anchor="_Toc82895829" w:history="1">
        <w:r w:rsidR="001D2BC5" w:rsidRPr="005665F4">
          <w:rPr>
            <w:rStyle w:val="Hipervnculo"/>
            <w:noProof/>
          </w:rPr>
          <w:t>Tabla 11: Métricas del modelo 3 de segmentación semántica con predicción.</w:t>
        </w:r>
        <w:r w:rsidR="001D2BC5">
          <w:rPr>
            <w:noProof/>
            <w:webHidden/>
          </w:rPr>
          <w:tab/>
        </w:r>
        <w:r w:rsidR="001D2BC5">
          <w:rPr>
            <w:noProof/>
            <w:webHidden/>
          </w:rPr>
          <w:fldChar w:fldCharType="begin"/>
        </w:r>
        <w:r w:rsidR="001D2BC5">
          <w:rPr>
            <w:noProof/>
            <w:webHidden/>
          </w:rPr>
          <w:instrText xml:space="preserve"> PAGEREF _Toc82895829 \h </w:instrText>
        </w:r>
        <w:r w:rsidR="001D2BC5">
          <w:rPr>
            <w:noProof/>
            <w:webHidden/>
          </w:rPr>
        </w:r>
        <w:r w:rsidR="001D2BC5">
          <w:rPr>
            <w:noProof/>
            <w:webHidden/>
          </w:rPr>
          <w:fldChar w:fldCharType="separate"/>
        </w:r>
        <w:r w:rsidR="001D2BC5">
          <w:rPr>
            <w:noProof/>
            <w:webHidden/>
          </w:rPr>
          <w:t>48</w:t>
        </w:r>
        <w:r w:rsidR="001D2BC5">
          <w:rPr>
            <w:noProof/>
            <w:webHidden/>
          </w:rPr>
          <w:fldChar w:fldCharType="end"/>
        </w:r>
      </w:hyperlink>
    </w:p>
    <w:p w14:paraId="7250F0C3" w14:textId="3345C820" w:rsidR="00E464E0" w:rsidRDefault="00E464E0" w:rsidP="00E464E0">
      <w:pPr>
        <w:spacing w:after="0" w:line="240" w:lineRule="auto"/>
        <w:jc w:val="left"/>
        <w:rPr>
          <w:rFonts w:cs="Arial"/>
          <w:b/>
          <w:sz w:val="36"/>
          <w:szCs w:val="36"/>
        </w:rPr>
      </w:pPr>
      <w:r>
        <w:rPr>
          <w:rFonts w:cs="Arial"/>
          <w:b/>
          <w:sz w:val="36"/>
          <w:szCs w:val="36"/>
        </w:rPr>
        <w:fldChar w:fldCharType="end"/>
      </w:r>
    </w:p>
    <w:p w14:paraId="26317050" w14:textId="77777777" w:rsidR="00E464E0" w:rsidRDefault="00E464E0" w:rsidP="00E464E0">
      <w:pPr>
        <w:spacing w:after="0" w:line="240" w:lineRule="auto"/>
        <w:jc w:val="left"/>
        <w:rPr>
          <w:rFonts w:cs="Arial"/>
          <w:b/>
          <w:sz w:val="36"/>
          <w:szCs w:val="36"/>
        </w:rPr>
      </w:pPr>
      <w:r>
        <w:rPr>
          <w:rFonts w:cs="Arial"/>
          <w:b/>
          <w:sz w:val="36"/>
          <w:szCs w:val="36"/>
        </w:rPr>
        <w:br w:type="page"/>
      </w:r>
    </w:p>
    <w:p w14:paraId="51AE701F" w14:textId="77777777" w:rsidR="00E464E0" w:rsidRPr="007B2C11" w:rsidRDefault="00E464E0" w:rsidP="00E464E0">
      <w:pPr>
        <w:jc w:val="center"/>
        <w:rPr>
          <w:b/>
          <w:sz w:val="36"/>
          <w:szCs w:val="36"/>
        </w:rPr>
      </w:pPr>
      <w:r w:rsidRPr="007B2C11">
        <w:rPr>
          <w:b/>
          <w:sz w:val="36"/>
          <w:szCs w:val="36"/>
        </w:rPr>
        <w:lastRenderedPageBreak/>
        <w:t>Índice de figuras</w:t>
      </w:r>
    </w:p>
    <w:p w14:paraId="5F06A0C2" w14:textId="57C69D8A" w:rsidR="00097D20" w:rsidRDefault="00E464E0">
      <w:pPr>
        <w:pStyle w:val="Tabladeilustraciones"/>
        <w:tabs>
          <w:tab w:val="right" w:leader="dot" w:pos="9060"/>
        </w:tabs>
        <w:rPr>
          <w:rFonts w:asciiTheme="minorHAnsi" w:eastAsiaTheme="minorEastAsia" w:hAnsiTheme="minorHAnsi" w:cstheme="minorBidi"/>
          <w:noProof/>
          <w:lang w:eastAsia="es-ES"/>
        </w:rPr>
      </w:pPr>
      <w:r w:rsidRPr="008037ED">
        <w:rPr>
          <w:rStyle w:val="Hipervnculo"/>
          <w:rFonts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cs="Arial"/>
          <w:bCs/>
          <w:noProof/>
          <w:color w:val="auto"/>
        </w:rPr>
        <w:fldChar w:fldCharType="separate"/>
      </w:r>
      <w:hyperlink w:anchor="_Toc82900459" w:history="1">
        <w:r w:rsidR="00097D20" w:rsidRPr="00362B0B">
          <w:rPr>
            <w:rStyle w:val="Hipervnculo"/>
            <w:noProof/>
          </w:rPr>
          <w:t>Figura 1: Imagen utilizando el algoritmo ORB para detectar objetos mediante características.</w:t>
        </w:r>
        <w:r w:rsidR="00097D20">
          <w:rPr>
            <w:noProof/>
            <w:webHidden/>
          </w:rPr>
          <w:tab/>
        </w:r>
        <w:r w:rsidR="00097D20">
          <w:rPr>
            <w:noProof/>
            <w:webHidden/>
          </w:rPr>
          <w:fldChar w:fldCharType="begin"/>
        </w:r>
        <w:r w:rsidR="00097D20">
          <w:rPr>
            <w:noProof/>
            <w:webHidden/>
          </w:rPr>
          <w:instrText xml:space="preserve"> PAGEREF _Toc82900459 \h </w:instrText>
        </w:r>
        <w:r w:rsidR="00097D20">
          <w:rPr>
            <w:noProof/>
            <w:webHidden/>
          </w:rPr>
        </w:r>
        <w:r w:rsidR="00097D20">
          <w:rPr>
            <w:noProof/>
            <w:webHidden/>
          </w:rPr>
          <w:fldChar w:fldCharType="separate"/>
        </w:r>
        <w:r w:rsidR="00097D20">
          <w:rPr>
            <w:noProof/>
            <w:webHidden/>
          </w:rPr>
          <w:t>5</w:t>
        </w:r>
        <w:r w:rsidR="00097D20">
          <w:rPr>
            <w:noProof/>
            <w:webHidden/>
          </w:rPr>
          <w:fldChar w:fldCharType="end"/>
        </w:r>
      </w:hyperlink>
    </w:p>
    <w:p w14:paraId="1C522113" w14:textId="67333A33"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60" w:history="1">
        <w:r w:rsidR="00097D20" w:rsidRPr="00362B0B">
          <w:rPr>
            <w:rStyle w:val="Hipervnculo"/>
            <w:noProof/>
          </w:rPr>
          <w:t>Figura 2: Simulación ORB SLAM de desde diferentes prespectivas (</w:t>
        </w:r>
        <w:r w:rsidR="00097D20" w:rsidRPr="00362B0B">
          <w:rPr>
            <w:rStyle w:val="Hipervnculo"/>
            <w:i/>
            <w:noProof/>
          </w:rPr>
          <w:t>ORB SLAM Proposal for NTU GPU Programming Course 2016</w:t>
        </w:r>
        <w:r w:rsidR="00097D20" w:rsidRPr="00362B0B">
          <w:rPr>
            <w:rStyle w:val="Hipervnculo"/>
            <w:noProof/>
          </w:rPr>
          <w:t>, n.d.).</w:t>
        </w:r>
        <w:r w:rsidR="00097D20">
          <w:rPr>
            <w:noProof/>
            <w:webHidden/>
          </w:rPr>
          <w:tab/>
        </w:r>
        <w:r w:rsidR="00097D20">
          <w:rPr>
            <w:noProof/>
            <w:webHidden/>
          </w:rPr>
          <w:fldChar w:fldCharType="begin"/>
        </w:r>
        <w:r w:rsidR="00097D20">
          <w:rPr>
            <w:noProof/>
            <w:webHidden/>
          </w:rPr>
          <w:instrText xml:space="preserve"> PAGEREF _Toc82900460 \h </w:instrText>
        </w:r>
        <w:r w:rsidR="00097D20">
          <w:rPr>
            <w:noProof/>
            <w:webHidden/>
          </w:rPr>
        </w:r>
        <w:r w:rsidR="00097D20">
          <w:rPr>
            <w:noProof/>
            <w:webHidden/>
          </w:rPr>
          <w:fldChar w:fldCharType="separate"/>
        </w:r>
        <w:r w:rsidR="00097D20">
          <w:rPr>
            <w:noProof/>
            <w:webHidden/>
          </w:rPr>
          <w:t>5</w:t>
        </w:r>
        <w:r w:rsidR="00097D20">
          <w:rPr>
            <w:noProof/>
            <w:webHidden/>
          </w:rPr>
          <w:fldChar w:fldCharType="end"/>
        </w:r>
      </w:hyperlink>
    </w:p>
    <w:p w14:paraId="15CB8D47" w14:textId="72D2808B"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61" w:history="1">
        <w:r w:rsidR="00097D20" w:rsidRPr="00362B0B">
          <w:rPr>
            <w:rStyle w:val="Hipervnculo"/>
            <w:noProof/>
          </w:rPr>
          <w:t>Figura 3: Sistema 3D creado por ORB-SLAM (</w:t>
        </w:r>
        <w:r w:rsidR="00097D20" w:rsidRPr="00362B0B">
          <w:rPr>
            <w:rStyle w:val="Hipervnculo"/>
            <w:i/>
            <w:noProof/>
          </w:rPr>
          <w:t>ORB SLAM Proposal for NTU GPU Programming Course 2016</w:t>
        </w:r>
        <w:r w:rsidR="00097D20" w:rsidRPr="00362B0B">
          <w:rPr>
            <w:rStyle w:val="Hipervnculo"/>
            <w:noProof/>
          </w:rPr>
          <w:t>, n.d.).</w:t>
        </w:r>
        <w:r w:rsidR="00097D20">
          <w:rPr>
            <w:noProof/>
            <w:webHidden/>
          </w:rPr>
          <w:tab/>
        </w:r>
        <w:r w:rsidR="00097D20">
          <w:rPr>
            <w:noProof/>
            <w:webHidden/>
          </w:rPr>
          <w:fldChar w:fldCharType="begin"/>
        </w:r>
        <w:r w:rsidR="00097D20">
          <w:rPr>
            <w:noProof/>
            <w:webHidden/>
          </w:rPr>
          <w:instrText xml:space="preserve"> PAGEREF _Toc82900461 \h </w:instrText>
        </w:r>
        <w:r w:rsidR="00097D20">
          <w:rPr>
            <w:noProof/>
            <w:webHidden/>
          </w:rPr>
        </w:r>
        <w:r w:rsidR="00097D20">
          <w:rPr>
            <w:noProof/>
            <w:webHidden/>
          </w:rPr>
          <w:fldChar w:fldCharType="separate"/>
        </w:r>
        <w:r w:rsidR="00097D20">
          <w:rPr>
            <w:noProof/>
            <w:webHidden/>
          </w:rPr>
          <w:t>6</w:t>
        </w:r>
        <w:r w:rsidR="00097D20">
          <w:rPr>
            <w:noProof/>
            <w:webHidden/>
          </w:rPr>
          <w:fldChar w:fldCharType="end"/>
        </w:r>
      </w:hyperlink>
    </w:p>
    <w:p w14:paraId="3CF79930" w14:textId="7A037CD5"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62" w:history="1">
        <w:r w:rsidR="00097D20" w:rsidRPr="00362B0B">
          <w:rPr>
            <w:rStyle w:val="Hipervnculo"/>
            <w:noProof/>
          </w:rPr>
          <w:t>Figura 4: Principios de ajuste para cámaras estéreo (</w:t>
        </w:r>
        <w:r w:rsidR="00097D20" w:rsidRPr="00362B0B">
          <w:rPr>
            <w:rStyle w:val="Hipervnculo"/>
            <w:i/>
            <w:noProof/>
          </w:rPr>
          <w:t>Principle Drawing of a Stereo Camera Setup. Objects (1,2) in Various... | Download Scientific Diagram</w:t>
        </w:r>
        <w:r w:rsidR="00097D20" w:rsidRPr="00362B0B">
          <w:rPr>
            <w:rStyle w:val="Hipervnculo"/>
            <w:noProof/>
          </w:rPr>
          <w:t>, n.d.).</w:t>
        </w:r>
        <w:r w:rsidR="00097D20">
          <w:rPr>
            <w:noProof/>
            <w:webHidden/>
          </w:rPr>
          <w:tab/>
        </w:r>
        <w:r w:rsidR="00097D20">
          <w:rPr>
            <w:noProof/>
            <w:webHidden/>
          </w:rPr>
          <w:fldChar w:fldCharType="begin"/>
        </w:r>
        <w:r w:rsidR="00097D20">
          <w:rPr>
            <w:noProof/>
            <w:webHidden/>
          </w:rPr>
          <w:instrText xml:space="preserve"> PAGEREF _Toc82900462 \h </w:instrText>
        </w:r>
        <w:r w:rsidR="00097D20">
          <w:rPr>
            <w:noProof/>
            <w:webHidden/>
          </w:rPr>
        </w:r>
        <w:r w:rsidR="00097D20">
          <w:rPr>
            <w:noProof/>
            <w:webHidden/>
          </w:rPr>
          <w:fldChar w:fldCharType="separate"/>
        </w:r>
        <w:r w:rsidR="00097D20">
          <w:rPr>
            <w:noProof/>
            <w:webHidden/>
          </w:rPr>
          <w:t>6</w:t>
        </w:r>
        <w:r w:rsidR="00097D20">
          <w:rPr>
            <w:noProof/>
            <w:webHidden/>
          </w:rPr>
          <w:fldChar w:fldCharType="end"/>
        </w:r>
      </w:hyperlink>
    </w:p>
    <w:p w14:paraId="01BC895A" w14:textId="6C9A3D55"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63" w:history="1">
        <w:r w:rsidR="00097D20" w:rsidRPr="00362B0B">
          <w:rPr>
            <w:rStyle w:val="Hipervnculo"/>
            <w:noProof/>
            <w:lang w:val="en-GB"/>
          </w:rPr>
          <w:t>Figura 5: Generando un mapa de cámaras estéreas (</w:t>
        </w:r>
        <w:r w:rsidR="00097D20" w:rsidRPr="00362B0B">
          <w:rPr>
            <w:rStyle w:val="Hipervnculo"/>
            <w:i/>
            <w:noProof/>
            <w:lang w:val="en-GB"/>
          </w:rPr>
          <w:t xml:space="preserve">Stereo Visual SLAM System Overview: First, We Undistort and Rectify the... </w:t>
        </w:r>
        <w:r w:rsidR="00097D20" w:rsidRPr="00362B0B">
          <w:rPr>
            <w:rStyle w:val="Hipervnculo"/>
            <w:i/>
            <w:noProof/>
          </w:rPr>
          <w:t>| Download Scientific Diagram</w:t>
        </w:r>
        <w:r w:rsidR="00097D20" w:rsidRPr="00362B0B">
          <w:rPr>
            <w:rStyle w:val="Hipervnculo"/>
            <w:noProof/>
          </w:rPr>
          <w:t>, n.d.).</w:t>
        </w:r>
        <w:r w:rsidR="00097D20">
          <w:rPr>
            <w:noProof/>
            <w:webHidden/>
          </w:rPr>
          <w:tab/>
        </w:r>
        <w:r w:rsidR="00097D20">
          <w:rPr>
            <w:noProof/>
            <w:webHidden/>
          </w:rPr>
          <w:fldChar w:fldCharType="begin"/>
        </w:r>
        <w:r w:rsidR="00097D20">
          <w:rPr>
            <w:noProof/>
            <w:webHidden/>
          </w:rPr>
          <w:instrText xml:space="preserve"> PAGEREF _Toc82900463 \h </w:instrText>
        </w:r>
        <w:r w:rsidR="00097D20">
          <w:rPr>
            <w:noProof/>
            <w:webHidden/>
          </w:rPr>
        </w:r>
        <w:r w:rsidR="00097D20">
          <w:rPr>
            <w:noProof/>
            <w:webHidden/>
          </w:rPr>
          <w:fldChar w:fldCharType="separate"/>
        </w:r>
        <w:r w:rsidR="00097D20">
          <w:rPr>
            <w:noProof/>
            <w:webHidden/>
          </w:rPr>
          <w:t>7</w:t>
        </w:r>
        <w:r w:rsidR="00097D20">
          <w:rPr>
            <w:noProof/>
            <w:webHidden/>
          </w:rPr>
          <w:fldChar w:fldCharType="end"/>
        </w:r>
      </w:hyperlink>
    </w:p>
    <w:p w14:paraId="38EDFD0A" w14:textId="68C86C87"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64" w:history="1">
        <w:r w:rsidR="00097D20" w:rsidRPr="00362B0B">
          <w:rPr>
            <w:rStyle w:val="Hipervnculo"/>
            <w:noProof/>
          </w:rPr>
          <w:t>Figura 6: Tipo cámara estéreo ZED (</w:t>
        </w:r>
        <w:r w:rsidR="00097D20" w:rsidRPr="00362B0B">
          <w:rPr>
            <w:rStyle w:val="Hipervnculo"/>
            <w:i/>
            <w:noProof/>
          </w:rPr>
          <w:t>ZED 2 - AI Stereo Camera | Stereolabs</w:t>
        </w:r>
        <w:r w:rsidR="00097D20" w:rsidRPr="00362B0B">
          <w:rPr>
            <w:rStyle w:val="Hipervnculo"/>
            <w:noProof/>
          </w:rPr>
          <w:t>, n.d.).</w:t>
        </w:r>
        <w:r w:rsidR="00097D20">
          <w:rPr>
            <w:noProof/>
            <w:webHidden/>
          </w:rPr>
          <w:tab/>
        </w:r>
        <w:r w:rsidR="00097D20">
          <w:rPr>
            <w:noProof/>
            <w:webHidden/>
          </w:rPr>
          <w:fldChar w:fldCharType="begin"/>
        </w:r>
        <w:r w:rsidR="00097D20">
          <w:rPr>
            <w:noProof/>
            <w:webHidden/>
          </w:rPr>
          <w:instrText xml:space="preserve"> PAGEREF _Toc82900464 \h </w:instrText>
        </w:r>
        <w:r w:rsidR="00097D20">
          <w:rPr>
            <w:noProof/>
            <w:webHidden/>
          </w:rPr>
        </w:r>
        <w:r w:rsidR="00097D20">
          <w:rPr>
            <w:noProof/>
            <w:webHidden/>
          </w:rPr>
          <w:fldChar w:fldCharType="separate"/>
        </w:r>
        <w:r w:rsidR="00097D20">
          <w:rPr>
            <w:noProof/>
            <w:webHidden/>
          </w:rPr>
          <w:t>7</w:t>
        </w:r>
        <w:r w:rsidR="00097D20">
          <w:rPr>
            <w:noProof/>
            <w:webHidden/>
          </w:rPr>
          <w:fldChar w:fldCharType="end"/>
        </w:r>
      </w:hyperlink>
    </w:p>
    <w:p w14:paraId="1D113D15" w14:textId="65C2253F"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65" w:history="1">
        <w:r w:rsidR="00097D20" w:rsidRPr="00362B0B">
          <w:rPr>
            <w:rStyle w:val="Hipervnculo"/>
            <w:noProof/>
          </w:rPr>
          <w:t>Figura 7: cámara Intel-RealSense-D435i (Intel, 2019).</w:t>
        </w:r>
        <w:r w:rsidR="00097D20">
          <w:rPr>
            <w:noProof/>
            <w:webHidden/>
          </w:rPr>
          <w:tab/>
        </w:r>
        <w:r w:rsidR="00097D20">
          <w:rPr>
            <w:noProof/>
            <w:webHidden/>
          </w:rPr>
          <w:fldChar w:fldCharType="begin"/>
        </w:r>
        <w:r w:rsidR="00097D20">
          <w:rPr>
            <w:noProof/>
            <w:webHidden/>
          </w:rPr>
          <w:instrText xml:space="preserve"> PAGEREF _Toc82900465 \h </w:instrText>
        </w:r>
        <w:r w:rsidR="00097D20">
          <w:rPr>
            <w:noProof/>
            <w:webHidden/>
          </w:rPr>
        </w:r>
        <w:r w:rsidR="00097D20">
          <w:rPr>
            <w:noProof/>
            <w:webHidden/>
          </w:rPr>
          <w:fldChar w:fldCharType="separate"/>
        </w:r>
        <w:r w:rsidR="00097D20">
          <w:rPr>
            <w:noProof/>
            <w:webHidden/>
          </w:rPr>
          <w:t>8</w:t>
        </w:r>
        <w:r w:rsidR="00097D20">
          <w:rPr>
            <w:noProof/>
            <w:webHidden/>
          </w:rPr>
          <w:fldChar w:fldCharType="end"/>
        </w:r>
      </w:hyperlink>
    </w:p>
    <w:p w14:paraId="39610DF2" w14:textId="277DC996"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66" w:history="1">
        <w:r w:rsidR="00097D20" w:rsidRPr="00362B0B">
          <w:rPr>
            <w:rStyle w:val="Hipervnculo"/>
            <w:noProof/>
          </w:rPr>
          <w:t>Figura 8: Imagen de profundidad de la cámara estereoscópica.</w:t>
        </w:r>
        <w:r w:rsidR="00097D20">
          <w:rPr>
            <w:noProof/>
            <w:webHidden/>
          </w:rPr>
          <w:tab/>
        </w:r>
        <w:r w:rsidR="00097D20">
          <w:rPr>
            <w:noProof/>
            <w:webHidden/>
          </w:rPr>
          <w:fldChar w:fldCharType="begin"/>
        </w:r>
        <w:r w:rsidR="00097D20">
          <w:rPr>
            <w:noProof/>
            <w:webHidden/>
          </w:rPr>
          <w:instrText xml:space="preserve"> PAGEREF _Toc82900466 \h </w:instrText>
        </w:r>
        <w:r w:rsidR="00097D20">
          <w:rPr>
            <w:noProof/>
            <w:webHidden/>
          </w:rPr>
        </w:r>
        <w:r w:rsidR="00097D20">
          <w:rPr>
            <w:noProof/>
            <w:webHidden/>
          </w:rPr>
          <w:fldChar w:fldCharType="separate"/>
        </w:r>
        <w:r w:rsidR="00097D20">
          <w:rPr>
            <w:noProof/>
            <w:webHidden/>
          </w:rPr>
          <w:t>8</w:t>
        </w:r>
        <w:r w:rsidR="00097D20">
          <w:rPr>
            <w:noProof/>
            <w:webHidden/>
          </w:rPr>
          <w:fldChar w:fldCharType="end"/>
        </w:r>
      </w:hyperlink>
    </w:p>
    <w:p w14:paraId="5B60C30C" w14:textId="22515A2D"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67" w:history="1">
        <w:r w:rsidR="00097D20" w:rsidRPr="00362B0B">
          <w:rPr>
            <w:rStyle w:val="Hipervnculo"/>
            <w:noProof/>
          </w:rPr>
          <w:t>Figura 9: Creación de SLAM mediante cámaras estereoscópicas (Zhang et al., 2021).</w:t>
        </w:r>
        <w:r w:rsidR="00097D20">
          <w:rPr>
            <w:noProof/>
            <w:webHidden/>
          </w:rPr>
          <w:tab/>
        </w:r>
        <w:r w:rsidR="00097D20">
          <w:rPr>
            <w:noProof/>
            <w:webHidden/>
          </w:rPr>
          <w:fldChar w:fldCharType="begin"/>
        </w:r>
        <w:r w:rsidR="00097D20">
          <w:rPr>
            <w:noProof/>
            <w:webHidden/>
          </w:rPr>
          <w:instrText xml:space="preserve"> PAGEREF _Toc82900467 \h </w:instrText>
        </w:r>
        <w:r w:rsidR="00097D20">
          <w:rPr>
            <w:noProof/>
            <w:webHidden/>
          </w:rPr>
        </w:r>
        <w:r w:rsidR="00097D20">
          <w:rPr>
            <w:noProof/>
            <w:webHidden/>
          </w:rPr>
          <w:fldChar w:fldCharType="separate"/>
        </w:r>
        <w:r w:rsidR="00097D20">
          <w:rPr>
            <w:noProof/>
            <w:webHidden/>
          </w:rPr>
          <w:t>9</w:t>
        </w:r>
        <w:r w:rsidR="00097D20">
          <w:rPr>
            <w:noProof/>
            <w:webHidden/>
          </w:rPr>
          <w:fldChar w:fldCharType="end"/>
        </w:r>
      </w:hyperlink>
    </w:p>
    <w:p w14:paraId="2A277DCD" w14:textId="5B139C9B"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68" w:history="1">
        <w:r w:rsidR="00097D20" w:rsidRPr="00362B0B">
          <w:rPr>
            <w:rStyle w:val="Hipervnculo"/>
            <w:noProof/>
          </w:rPr>
          <w:t>Figura 10. Mapa creado en RViz por un sensor LiDAR (</w:t>
        </w:r>
        <w:r w:rsidR="00097D20" w:rsidRPr="00362B0B">
          <w:rPr>
            <w:rStyle w:val="Hipervnculo"/>
            <w:i/>
            <w:noProof/>
          </w:rPr>
          <w:t>Incorrect Visualization of LiDAR · Issue #32 · Carla-Simulator/Ros-Bridge</w:t>
        </w:r>
        <w:r w:rsidR="00097D20" w:rsidRPr="00362B0B">
          <w:rPr>
            <w:rStyle w:val="Hipervnculo"/>
            <w:noProof/>
          </w:rPr>
          <w:t>, n.d.)</w:t>
        </w:r>
        <w:r w:rsidR="00097D20">
          <w:rPr>
            <w:noProof/>
            <w:webHidden/>
          </w:rPr>
          <w:tab/>
        </w:r>
        <w:r w:rsidR="00097D20">
          <w:rPr>
            <w:noProof/>
            <w:webHidden/>
          </w:rPr>
          <w:fldChar w:fldCharType="begin"/>
        </w:r>
        <w:r w:rsidR="00097D20">
          <w:rPr>
            <w:noProof/>
            <w:webHidden/>
          </w:rPr>
          <w:instrText xml:space="preserve"> PAGEREF _Toc82900468 \h </w:instrText>
        </w:r>
        <w:r w:rsidR="00097D20">
          <w:rPr>
            <w:noProof/>
            <w:webHidden/>
          </w:rPr>
        </w:r>
        <w:r w:rsidR="00097D20">
          <w:rPr>
            <w:noProof/>
            <w:webHidden/>
          </w:rPr>
          <w:fldChar w:fldCharType="separate"/>
        </w:r>
        <w:r w:rsidR="00097D20">
          <w:rPr>
            <w:noProof/>
            <w:webHidden/>
          </w:rPr>
          <w:t>9</w:t>
        </w:r>
        <w:r w:rsidR="00097D20">
          <w:rPr>
            <w:noProof/>
            <w:webHidden/>
          </w:rPr>
          <w:fldChar w:fldCharType="end"/>
        </w:r>
      </w:hyperlink>
    </w:p>
    <w:p w14:paraId="4811DE2A" w14:textId="177B3FE0"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69" w:history="1">
        <w:r w:rsidR="00097D20" w:rsidRPr="00362B0B">
          <w:rPr>
            <w:rStyle w:val="Hipervnculo"/>
            <w:noProof/>
          </w:rPr>
          <w:t>Figura 11: Ejemplo de detector de cara con Haar Cascade (Jiwon, 2019).</w:t>
        </w:r>
        <w:r w:rsidR="00097D20">
          <w:rPr>
            <w:noProof/>
            <w:webHidden/>
          </w:rPr>
          <w:tab/>
        </w:r>
        <w:r w:rsidR="00097D20">
          <w:rPr>
            <w:noProof/>
            <w:webHidden/>
          </w:rPr>
          <w:fldChar w:fldCharType="begin"/>
        </w:r>
        <w:r w:rsidR="00097D20">
          <w:rPr>
            <w:noProof/>
            <w:webHidden/>
          </w:rPr>
          <w:instrText xml:space="preserve"> PAGEREF _Toc82900469 \h </w:instrText>
        </w:r>
        <w:r w:rsidR="00097D20">
          <w:rPr>
            <w:noProof/>
            <w:webHidden/>
          </w:rPr>
        </w:r>
        <w:r w:rsidR="00097D20">
          <w:rPr>
            <w:noProof/>
            <w:webHidden/>
          </w:rPr>
          <w:fldChar w:fldCharType="separate"/>
        </w:r>
        <w:r w:rsidR="00097D20">
          <w:rPr>
            <w:noProof/>
            <w:webHidden/>
          </w:rPr>
          <w:t>12</w:t>
        </w:r>
        <w:r w:rsidR="00097D20">
          <w:rPr>
            <w:noProof/>
            <w:webHidden/>
          </w:rPr>
          <w:fldChar w:fldCharType="end"/>
        </w:r>
      </w:hyperlink>
    </w:p>
    <w:p w14:paraId="7084D00A" w14:textId="139C97BC"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70" w:history="1">
        <w:r w:rsidR="00097D20" w:rsidRPr="00362B0B">
          <w:rPr>
            <w:rStyle w:val="Hipervnculo"/>
            <w:noProof/>
          </w:rPr>
          <w:t>Figura 12: Comparando los algoritmos de detección de objetos en base al tiempo de respuesta(Bochkovskiy et al., 2020).</w:t>
        </w:r>
        <w:r w:rsidR="00097D20">
          <w:rPr>
            <w:noProof/>
            <w:webHidden/>
          </w:rPr>
          <w:tab/>
        </w:r>
        <w:r w:rsidR="00097D20">
          <w:rPr>
            <w:noProof/>
            <w:webHidden/>
          </w:rPr>
          <w:fldChar w:fldCharType="begin"/>
        </w:r>
        <w:r w:rsidR="00097D20">
          <w:rPr>
            <w:noProof/>
            <w:webHidden/>
          </w:rPr>
          <w:instrText xml:space="preserve"> PAGEREF _Toc82900470 \h </w:instrText>
        </w:r>
        <w:r w:rsidR="00097D20">
          <w:rPr>
            <w:noProof/>
            <w:webHidden/>
          </w:rPr>
        </w:r>
        <w:r w:rsidR="00097D20">
          <w:rPr>
            <w:noProof/>
            <w:webHidden/>
          </w:rPr>
          <w:fldChar w:fldCharType="separate"/>
        </w:r>
        <w:r w:rsidR="00097D20">
          <w:rPr>
            <w:noProof/>
            <w:webHidden/>
          </w:rPr>
          <w:t>12</w:t>
        </w:r>
        <w:r w:rsidR="00097D20">
          <w:rPr>
            <w:noProof/>
            <w:webHidden/>
          </w:rPr>
          <w:fldChar w:fldCharType="end"/>
        </w:r>
      </w:hyperlink>
    </w:p>
    <w:p w14:paraId="322E0738" w14:textId="6C5EBD95"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71" w:history="1">
        <w:r w:rsidR="00097D20" w:rsidRPr="00362B0B">
          <w:rPr>
            <w:rStyle w:val="Hipervnculo"/>
            <w:noProof/>
            <w:lang w:val="en-GB"/>
          </w:rPr>
          <w:t>Figura 13: Evolución de Imagenet (</w:t>
        </w:r>
        <w:r w:rsidR="00097D20" w:rsidRPr="00362B0B">
          <w:rPr>
            <w:rStyle w:val="Hipervnculo"/>
            <w:i/>
            <w:noProof/>
            <w:lang w:val="en-GB"/>
          </w:rPr>
          <w:t>Review: SENet — Squeeze-and-Excitation Network, Winner of ILSVRC 2017 (Image Classification) | by Sik-Ho Tsang | Towards Data Science</w:t>
        </w:r>
        <w:r w:rsidR="00097D20" w:rsidRPr="00362B0B">
          <w:rPr>
            <w:rStyle w:val="Hipervnculo"/>
            <w:noProof/>
            <w:lang w:val="en-GB"/>
          </w:rPr>
          <w:t>, n.d.)</w:t>
        </w:r>
        <w:r w:rsidR="00097D20" w:rsidRPr="00362B0B">
          <w:rPr>
            <w:rStyle w:val="Hipervnculo"/>
            <w:noProof/>
          </w:rPr>
          <w:t>.</w:t>
        </w:r>
        <w:r w:rsidR="00097D20">
          <w:rPr>
            <w:noProof/>
            <w:webHidden/>
          </w:rPr>
          <w:tab/>
        </w:r>
        <w:r w:rsidR="00097D20">
          <w:rPr>
            <w:noProof/>
            <w:webHidden/>
          </w:rPr>
          <w:fldChar w:fldCharType="begin"/>
        </w:r>
        <w:r w:rsidR="00097D20">
          <w:rPr>
            <w:noProof/>
            <w:webHidden/>
          </w:rPr>
          <w:instrText xml:space="preserve"> PAGEREF _Toc82900471 \h </w:instrText>
        </w:r>
        <w:r w:rsidR="00097D20">
          <w:rPr>
            <w:noProof/>
            <w:webHidden/>
          </w:rPr>
        </w:r>
        <w:r w:rsidR="00097D20">
          <w:rPr>
            <w:noProof/>
            <w:webHidden/>
          </w:rPr>
          <w:fldChar w:fldCharType="separate"/>
        </w:r>
        <w:r w:rsidR="00097D20">
          <w:rPr>
            <w:noProof/>
            <w:webHidden/>
          </w:rPr>
          <w:t>13</w:t>
        </w:r>
        <w:r w:rsidR="00097D20">
          <w:rPr>
            <w:noProof/>
            <w:webHidden/>
          </w:rPr>
          <w:fldChar w:fldCharType="end"/>
        </w:r>
      </w:hyperlink>
    </w:p>
    <w:p w14:paraId="2AD7C54A" w14:textId="3ABA5E43"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72" w:history="1">
        <w:r w:rsidR="00097D20" w:rsidRPr="00362B0B">
          <w:rPr>
            <w:rStyle w:val="Hipervnculo"/>
            <w:noProof/>
            <w:lang w:val="en-GB"/>
          </w:rPr>
          <w:t>Figura 14: Imagen exterior segmentada (</w:t>
        </w:r>
        <w:r w:rsidR="00097D20" w:rsidRPr="00362B0B">
          <w:rPr>
            <w:rStyle w:val="Hipervnculo"/>
            <w:i/>
            <w:noProof/>
            <w:lang w:val="en-GB"/>
          </w:rPr>
          <w:t xml:space="preserve">Illustration of Challenges in Semantic Segmentation. </w:t>
        </w:r>
        <w:r w:rsidR="00097D20" w:rsidRPr="00362B0B">
          <w:rPr>
            <w:rStyle w:val="Hipervnculo"/>
            <w:i/>
            <w:noProof/>
          </w:rPr>
          <w:t>(a), Input Image.... | Download Scientific Diagram</w:t>
        </w:r>
        <w:r w:rsidR="00097D20" w:rsidRPr="00362B0B">
          <w:rPr>
            <w:rStyle w:val="Hipervnculo"/>
            <w:noProof/>
          </w:rPr>
          <w:t>, n.d.).</w:t>
        </w:r>
        <w:r w:rsidR="00097D20">
          <w:rPr>
            <w:noProof/>
            <w:webHidden/>
          </w:rPr>
          <w:tab/>
        </w:r>
        <w:r w:rsidR="00097D20">
          <w:rPr>
            <w:noProof/>
            <w:webHidden/>
          </w:rPr>
          <w:fldChar w:fldCharType="begin"/>
        </w:r>
        <w:r w:rsidR="00097D20">
          <w:rPr>
            <w:noProof/>
            <w:webHidden/>
          </w:rPr>
          <w:instrText xml:space="preserve"> PAGEREF _Toc82900472 \h </w:instrText>
        </w:r>
        <w:r w:rsidR="00097D20">
          <w:rPr>
            <w:noProof/>
            <w:webHidden/>
          </w:rPr>
        </w:r>
        <w:r w:rsidR="00097D20">
          <w:rPr>
            <w:noProof/>
            <w:webHidden/>
          </w:rPr>
          <w:fldChar w:fldCharType="separate"/>
        </w:r>
        <w:r w:rsidR="00097D20">
          <w:rPr>
            <w:noProof/>
            <w:webHidden/>
          </w:rPr>
          <w:t>13</w:t>
        </w:r>
        <w:r w:rsidR="00097D20">
          <w:rPr>
            <w:noProof/>
            <w:webHidden/>
          </w:rPr>
          <w:fldChar w:fldCharType="end"/>
        </w:r>
      </w:hyperlink>
    </w:p>
    <w:p w14:paraId="32B86879" w14:textId="37F880FA"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73" w:history="1">
        <w:r w:rsidR="00097D20" w:rsidRPr="00362B0B">
          <w:rPr>
            <w:rStyle w:val="Hipervnculo"/>
            <w:noProof/>
          </w:rPr>
          <w:t>Figura 15: Mapa semántico para navegación (Deng et al., 2020).</w:t>
        </w:r>
        <w:r w:rsidR="00097D20">
          <w:rPr>
            <w:noProof/>
            <w:webHidden/>
          </w:rPr>
          <w:tab/>
        </w:r>
        <w:r w:rsidR="00097D20">
          <w:rPr>
            <w:noProof/>
            <w:webHidden/>
          </w:rPr>
          <w:fldChar w:fldCharType="begin"/>
        </w:r>
        <w:r w:rsidR="00097D20">
          <w:rPr>
            <w:noProof/>
            <w:webHidden/>
          </w:rPr>
          <w:instrText xml:space="preserve"> PAGEREF _Toc82900473 \h </w:instrText>
        </w:r>
        <w:r w:rsidR="00097D20">
          <w:rPr>
            <w:noProof/>
            <w:webHidden/>
          </w:rPr>
        </w:r>
        <w:r w:rsidR="00097D20">
          <w:rPr>
            <w:noProof/>
            <w:webHidden/>
          </w:rPr>
          <w:fldChar w:fldCharType="separate"/>
        </w:r>
        <w:r w:rsidR="00097D20">
          <w:rPr>
            <w:noProof/>
            <w:webHidden/>
          </w:rPr>
          <w:t>14</w:t>
        </w:r>
        <w:r w:rsidR="00097D20">
          <w:rPr>
            <w:noProof/>
            <w:webHidden/>
          </w:rPr>
          <w:fldChar w:fldCharType="end"/>
        </w:r>
      </w:hyperlink>
    </w:p>
    <w:p w14:paraId="678CB376" w14:textId="68C4AC27"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74" w:history="1">
        <w:r w:rsidR="00097D20" w:rsidRPr="00362B0B">
          <w:rPr>
            <w:rStyle w:val="Hipervnculo"/>
            <w:noProof/>
          </w:rPr>
          <w:t>Figura 16: Detección de objetos y segmentación de una imagen (</w:t>
        </w:r>
        <w:r w:rsidR="00097D20" w:rsidRPr="00362B0B">
          <w:rPr>
            <w:rStyle w:val="Hipervnculo"/>
            <w:i/>
            <w:noProof/>
          </w:rPr>
          <w:t>Supercharge Your Computer Vision Models with Synthetic Datasets Built by Unity | Unity Blog</w:t>
        </w:r>
        <w:r w:rsidR="00097D20" w:rsidRPr="00362B0B">
          <w:rPr>
            <w:rStyle w:val="Hipervnculo"/>
            <w:noProof/>
          </w:rPr>
          <w:t>, n.d.).</w:t>
        </w:r>
        <w:r w:rsidR="00097D20">
          <w:rPr>
            <w:noProof/>
            <w:webHidden/>
          </w:rPr>
          <w:tab/>
        </w:r>
        <w:r w:rsidR="00097D20">
          <w:rPr>
            <w:noProof/>
            <w:webHidden/>
          </w:rPr>
          <w:fldChar w:fldCharType="begin"/>
        </w:r>
        <w:r w:rsidR="00097D20">
          <w:rPr>
            <w:noProof/>
            <w:webHidden/>
          </w:rPr>
          <w:instrText xml:space="preserve"> PAGEREF _Toc82900474 \h </w:instrText>
        </w:r>
        <w:r w:rsidR="00097D20">
          <w:rPr>
            <w:noProof/>
            <w:webHidden/>
          </w:rPr>
        </w:r>
        <w:r w:rsidR="00097D20">
          <w:rPr>
            <w:noProof/>
            <w:webHidden/>
          </w:rPr>
          <w:fldChar w:fldCharType="separate"/>
        </w:r>
        <w:r w:rsidR="00097D20">
          <w:rPr>
            <w:noProof/>
            <w:webHidden/>
          </w:rPr>
          <w:t>14</w:t>
        </w:r>
        <w:r w:rsidR="00097D20">
          <w:rPr>
            <w:noProof/>
            <w:webHidden/>
          </w:rPr>
          <w:fldChar w:fldCharType="end"/>
        </w:r>
      </w:hyperlink>
    </w:p>
    <w:p w14:paraId="1BCD96FA" w14:textId="3FE21187"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75" w:history="1">
        <w:r w:rsidR="00097D20" w:rsidRPr="00362B0B">
          <w:rPr>
            <w:rStyle w:val="Hipervnculo"/>
            <w:noProof/>
          </w:rPr>
          <w:t>Figura 17: Estimación de posicionamiento de humanos en entorno segmentado (Seichter et al., 2020).</w:t>
        </w:r>
        <w:r w:rsidR="00097D20">
          <w:rPr>
            <w:noProof/>
            <w:webHidden/>
          </w:rPr>
          <w:tab/>
        </w:r>
        <w:r w:rsidR="00097D20">
          <w:rPr>
            <w:noProof/>
            <w:webHidden/>
          </w:rPr>
          <w:fldChar w:fldCharType="begin"/>
        </w:r>
        <w:r w:rsidR="00097D20">
          <w:rPr>
            <w:noProof/>
            <w:webHidden/>
          </w:rPr>
          <w:instrText xml:space="preserve"> PAGEREF _Toc82900475 \h </w:instrText>
        </w:r>
        <w:r w:rsidR="00097D20">
          <w:rPr>
            <w:noProof/>
            <w:webHidden/>
          </w:rPr>
        </w:r>
        <w:r w:rsidR="00097D20">
          <w:rPr>
            <w:noProof/>
            <w:webHidden/>
          </w:rPr>
          <w:fldChar w:fldCharType="separate"/>
        </w:r>
        <w:r w:rsidR="00097D20">
          <w:rPr>
            <w:noProof/>
            <w:webHidden/>
          </w:rPr>
          <w:t>15</w:t>
        </w:r>
        <w:r w:rsidR="00097D20">
          <w:rPr>
            <w:noProof/>
            <w:webHidden/>
          </w:rPr>
          <w:fldChar w:fldCharType="end"/>
        </w:r>
      </w:hyperlink>
    </w:p>
    <w:p w14:paraId="3925B7E2" w14:textId="3269A960"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76" w:history="1">
        <w:r w:rsidR="00097D20" w:rsidRPr="00362B0B">
          <w:rPr>
            <w:rStyle w:val="Hipervnculo"/>
            <w:noProof/>
          </w:rPr>
          <w:t>Figura 18: Segmentación de trayectorias después de procesado (Tamaki et al., 2019).</w:t>
        </w:r>
        <w:r w:rsidR="00097D20">
          <w:rPr>
            <w:noProof/>
            <w:webHidden/>
          </w:rPr>
          <w:tab/>
        </w:r>
        <w:r w:rsidR="00097D20">
          <w:rPr>
            <w:noProof/>
            <w:webHidden/>
          </w:rPr>
          <w:fldChar w:fldCharType="begin"/>
        </w:r>
        <w:r w:rsidR="00097D20">
          <w:rPr>
            <w:noProof/>
            <w:webHidden/>
          </w:rPr>
          <w:instrText xml:space="preserve"> PAGEREF _Toc82900476 \h </w:instrText>
        </w:r>
        <w:r w:rsidR="00097D20">
          <w:rPr>
            <w:noProof/>
            <w:webHidden/>
          </w:rPr>
        </w:r>
        <w:r w:rsidR="00097D20">
          <w:rPr>
            <w:noProof/>
            <w:webHidden/>
          </w:rPr>
          <w:fldChar w:fldCharType="separate"/>
        </w:r>
        <w:r w:rsidR="00097D20">
          <w:rPr>
            <w:noProof/>
            <w:webHidden/>
          </w:rPr>
          <w:t>16</w:t>
        </w:r>
        <w:r w:rsidR="00097D20">
          <w:rPr>
            <w:noProof/>
            <w:webHidden/>
          </w:rPr>
          <w:fldChar w:fldCharType="end"/>
        </w:r>
      </w:hyperlink>
    </w:p>
    <w:p w14:paraId="770C2261" w14:textId="7C49A7D6"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77" w:history="1">
        <w:r w:rsidR="00097D20" w:rsidRPr="00362B0B">
          <w:rPr>
            <w:rStyle w:val="Hipervnculo"/>
            <w:noProof/>
          </w:rPr>
          <w:t>Figura 19. Detección de trayectoria para cálculo de navegación (Bruckschen et al., 2020).</w:t>
        </w:r>
        <w:r w:rsidR="00097D20">
          <w:rPr>
            <w:noProof/>
            <w:webHidden/>
          </w:rPr>
          <w:tab/>
        </w:r>
        <w:r w:rsidR="00097D20">
          <w:rPr>
            <w:noProof/>
            <w:webHidden/>
          </w:rPr>
          <w:fldChar w:fldCharType="begin"/>
        </w:r>
        <w:r w:rsidR="00097D20">
          <w:rPr>
            <w:noProof/>
            <w:webHidden/>
          </w:rPr>
          <w:instrText xml:space="preserve"> PAGEREF _Toc82900477 \h </w:instrText>
        </w:r>
        <w:r w:rsidR="00097D20">
          <w:rPr>
            <w:noProof/>
            <w:webHidden/>
          </w:rPr>
        </w:r>
        <w:r w:rsidR="00097D20">
          <w:rPr>
            <w:noProof/>
            <w:webHidden/>
          </w:rPr>
          <w:fldChar w:fldCharType="separate"/>
        </w:r>
        <w:r w:rsidR="00097D20">
          <w:rPr>
            <w:noProof/>
            <w:webHidden/>
          </w:rPr>
          <w:t>17</w:t>
        </w:r>
        <w:r w:rsidR="00097D20">
          <w:rPr>
            <w:noProof/>
            <w:webHidden/>
          </w:rPr>
          <w:fldChar w:fldCharType="end"/>
        </w:r>
      </w:hyperlink>
    </w:p>
    <w:p w14:paraId="278FD5CE" w14:textId="20AC675A"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78" w:history="1">
        <w:r w:rsidR="00097D20" w:rsidRPr="00362B0B">
          <w:rPr>
            <w:rStyle w:val="Hipervnculo"/>
            <w:noProof/>
          </w:rPr>
          <w:t>Figura 20. Se muestran las diferentes trayectorias de las personas.</w:t>
        </w:r>
        <w:r w:rsidR="00097D20">
          <w:rPr>
            <w:noProof/>
            <w:webHidden/>
          </w:rPr>
          <w:tab/>
        </w:r>
        <w:r w:rsidR="00097D20">
          <w:rPr>
            <w:noProof/>
            <w:webHidden/>
          </w:rPr>
          <w:fldChar w:fldCharType="begin"/>
        </w:r>
        <w:r w:rsidR="00097D20">
          <w:rPr>
            <w:noProof/>
            <w:webHidden/>
          </w:rPr>
          <w:instrText xml:space="preserve"> PAGEREF _Toc82900478 \h </w:instrText>
        </w:r>
        <w:r w:rsidR="00097D20">
          <w:rPr>
            <w:noProof/>
            <w:webHidden/>
          </w:rPr>
        </w:r>
        <w:r w:rsidR="00097D20">
          <w:rPr>
            <w:noProof/>
            <w:webHidden/>
          </w:rPr>
          <w:fldChar w:fldCharType="separate"/>
        </w:r>
        <w:r w:rsidR="00097D20">
          <w:rPr>
            <w:noProof/>
            <w:webHidden/>
          </w:rPr>
          <w:t>17</w:t>
        </w:r>
        <w:r w:rsidR="00097D20">
          <w:rPr>
            <w:noProof/>
            <w:webHidden/>
          </w:rPr>
          <w:fldChar w:fldCharType="end"/>
        </w:r>
      </w:hyperlink>
    </w:p>
    <w:p w14:paraId="540A0F55" w14:textId="334260DA"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79" w:history="1">
        <w:r w:rsidR="00097D20" w:rsidRPr="00362B0B">
          <w:rPr>
            <w:rStyle w:val="Hipervnculo"/>
            <w:noProof/>
          </w:rPr>
          <w:t>Figura 21: Ejemplo de la metodología Scrum (</w:t>
        </w:r>
        <w:r w:rsidR="00097D20" w:rsidRPr="00362B0B">
          <w:rPr>
            <w:rStyle w:val="Hipervnculo"/>
            <w:i/>
            <w:noProof/>
          </w:rPr>
          <w:t>SCRUM - ECLEE | European Center for Leadership and Entrepreneurship Education</w:t>
        </w:r>
        <w:r w:rsidR="00097D20" w:rsidRPr="00362B0B">
          <w:rPr>
            <w:rStyle w:val="Hipervnculo"/>
            <w:noProof/>
          </w:rPr>
          <w:t>, n.d.).</w:t>
        </w:r>
        <w:r w:rsidR="00097D20">
          <w:rPr>
            <w:noProof/>
            <w:webHidden/>
          </w:rPr>
          <w:tab/>
        </w:r>
        <w:r w:rsidR="00097D20">
          <w:rPr>
            <w:noProof/>
            <w:webHidden/>
          </w:rPr>
          <w:fldChar w:fldCharType="begin"/>
        </w:r>
        <w:r w:rsidR="00097D20">
          <w:rPr>
            <w:noProof/>
            <w:webHidden/>
          </w:rPr>
          <w:instrText xml:space="preserve"> PAGEREF _Toc82900479 \h </w:instrText>
        </w:r>
        <w:r w:rsidR="00097D20">
          <w:rPr>
            <w:noProof/>
            <w:webHidden/>
          </w:rPr>
        </w:r>
        <w:r w:rsidR="00097D20">
          <w:rPr>
            <w:noProof/>
            <w:webHidden/>
          </w:rPr>
          <w:fldChar w:fldCharType="separate"/>
        </w:r>
        <w:r w:rsidR="00097D20">
          <w:rPr>
            <w:noProof/>
            <w:webHidden/>
          </w:rPr>
          <w:t>20</w:t>
        </w:r>
        <w:r w:rsidR="00097D20">
          <w:rPr>
            <w:noProof/>
            <w:webHidden/>
          </w:rPr>
          <w:fldChar w:fldCharType="end"/>
        </w:r>
      </w:hyperlink>
    </w:p>
    <w:p w14:paraId="20FB255E" w14:textId="17C77604"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80" w:history="1">
        <w:r w:rsidR="00097D20" w:rsidRPr="00362B0B">
          <w:rPr>
            <w:rStyle w:val="Hipervnculo"/>
            <w:noProof/>
          </w:rPr>
          <w:t>Figura 22. Imagen de Jetbot con la cámara integrada.</w:t>
        </w:r>
        <w:r w:rsidR="00097D20">
          <w:rPr>
            <w:noProof/>
            <w:webHidden/>
          </w:rPr>
          <w:tab/>
        </w:r>
        <w:r w:rsidR="00097D20">
          <w:rPr>
            <w:noProof/>
            <w:webHidden/>
          </w:rPr>
          <w:fldChar w:fldCharType="begin"/>
        </w:r>
        <w:r w:rsidR="00097D20">
          <w:rPr>
            <w:noProof/>
            <w:webHidden/>
          </w:rPr>
          <w:instrText xml:space="preserve"> PAGEREF _Toc82900480 \h </w:instrText>
        </w:r>
        <w:r w:rsidR="00097D20">
          <w:rPr>
            <w:noProof/>
            <w:webHidden/>
          </w:rPr>
        </w:r>
        <w:r w:rsidR="00097D20">
          <w:rPr>
            <w:noProof/>
            <w:webHidden/>
          </w:rPr>
          <w:fldChar w:fldCharType="separate"/>
        </w:r>
        <w:r w:rsidR="00097D20">
          <w:rPr>
            <w:noProof/>
            <w:webHidden/>
          </w:rPr>
          <w:t>27</w:t>
        </w:r>
        <w:r w:rsidR="00097D20">
          <w:rPr>
            <w:noProof/>
            <w:webHidden/>
          </w:rPr>
          <w:fldChar w:fldCharType="end"/>
        </w:r>
      </w:hyperlink>
    </w:p>
    <w:p w14:paraId="5DD559CB" w14:textId="04E17B20"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81" w:history="1">
        <w:r w:rsidR="00097D20" w:rsidRPr="00362B0B">
          <w:rPr>
            <w:rStyle w:val="Hipervnculo"/>
            <w:noProof/>
          </w:rPr>
          <w:t>Figura 23. Imagen RGB de resolución 1920x1080</w:t>
        </w:r>
        <w:r w:rsidR="00097D20">
          <w:rPr>
            <w:noProof/>
            <w:webHidden/>
          </w:rPr>
          <w:tab/>
        </w:r>
        <w:r w:rsidR="00097D20">
          <w:rPr>
            <w:noProof/>
            <w:webHidden/>
          </w:rPr>
          <w:fldChar w:fldCharType="begin"/>
        </w:r>
        <w:r w:rsidR="00097D20">
          <w:rPr>
            <w:noProof/>
            <w:webHidden/>
          </w:rPr>
          <w:instrText xml:space="preserve"> PAGEREF _Toc82900481 \h </w:instrText>
        </w:r>
        <w:r w:rsidR="00097D20">
          <w:rPr>
            <w:noProof/>
            <w:webHidden/>
          </w:rPr>
        </w:r>
        <w:r w:rsidR="00097D20">
          <w:rPr>
            <w:noProof/>
            <w:webHidden/>
          </w:rPr>
          <w:fldChar w:fldCharType="separate"/>
        </w:r>
        <w:r w:rsidR="00097D20">
          <w:rPr>
            <w:noProof/>
            <w:webHidden/>
          </w:rPr>
          <w:t>28</w:t>
        </w:r>
        <w:r w:rsidR="00097D20">
          <w:rPr>
            <w:noProof/>
            <w:webHidden/>
          </w:rPr>
          <w:fldChar w:fldCharType="end"/>
        </w:r>
      </w:hyperlink>
    </w:p>
    <w:p w14:paraId="5CE2A7FF" w14:textId="343FF681"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82" w:history="1">
        <w:r w:rsidR="00097D20" w:rsidRPr="00362B0B">
          <w:rPr>
            <w:rStyle w:val="Hipervnculo"/>
            <w:noProof/>
          </w:rPr>
          <w:t>Figura 24. Imagen RGB de resolución 1280x960</w:t>
        </w:r>
        <w:r w:rsidR="00097D20">
          <w:rPr>
            <w:noProof/>
            <w:webHidden/>
          </w:rPr>
          <w:tab/>
        </w:r>
        <w:r w:rsidR="00097D20">
          <w:rPr>
            <w:noProof/>
            <w:webHidden/>
          </w:rPr>
          <w:fldChar w:fldCharType="begin"/>
        </w:r>
        <w:r w:rsidR="00097D20">
          <w:rPr>
            <w:noProof/>
            <w:webHidden/>
          </w:rPr>
          <w:instrText xml:space="preserve"> PAGEREF _Toc82900482 \h </w:instrText>
        </w:r>
        <w:r w:rsidR="00097D20">
          <w:rPr>
            <w:noProof/>
            <w:webHidden/>
          </w:rPr>
        </w:r>
        <w:r w:rsidR="00097D20">
          <w:rPr>
            <w:noProof/>
            <w:webHidden/>
          </w:rPr>
          <w:fldChar w:fldCharType="separate"/>
        </w:r>
        <w:r w:rsidR="00097D20">
          <w:rPr>
            <w:noProof/>
            <w:webHidden/>
          </w:rPr>
          <w:t>29</w:t>
        </w:r>
        <w:r w:rsidR="00097D20">
          <w:rPr>
            <w:noProof/>
            <w:webHidden/>
          </w:rPr>
          <w:fldChar w:fldCharType="end"/>
        </w:r>
      </w:hyperlink>
    </w:p>
    <w:p w14:paraId="7E53C703" w14:textId="2C1CF6C9"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83" w:history="1">
        <w:r w:rsidR="00097D20" w:rsidRPr="00362B0B">
          <w:rPr>
            <w:rStyle w:val="Hipervnculo"/>
            <w:noProof/>
          </w:rPr>
          <w:t>Figura 25. Imagen de profundidad de resolución 1280x960</w:t>
        </w:r>
        <w:r w:rsidR="00097D20">
          <w:rPr>
            <w:noProof/>
            <w:webHidden/>
          </w:rPr>
          <w:tab/>
        </w:r>
        <w:r w:rsidR="00097D20">
          <w:rPr>
            <w:noProof/>
            <w:webHidden/>
          </w:rPr>
          <w:fldChar w:fldCharType="begin"/>
        </w:r>
        <w:r w:rsidR="00097D20">
          <w:rPr>
            <w:noProof/>
            <w:webHidden/>
          </w:rPr>
          <w:instrText xml:space="preserve"> PAGEREF _Toc82900483 \h </w:instrText>
        </w:r>
        <w:r w:rsidR="00097D20">
          <w:rPr>
            <w:noProof/>
            <w:webHidden/>
          </w:rPr>
        </w:r>
        <w:r w:rsidR="00097D20">
          <w:rPr>
            <w:noProof/>
            <w:webHidden/>
          </w:rPr>
          <w:fldChar w:fldCharType="separate"/>
        </w:r>
        <w:r w:rsidR="00097D20">
          <w:rPr>
            <w:noProof/>
            <w:webHidden/>
          </w:rPr>
          <w:t>29</w:t>
        </w:r>
        <w:r w:rsidR="00097D20">
          <w:rPr>
            <w:noProof/>
            <w:webHidden/>
          </w:rPr>
          <w:fldChar w:fldCharType="end"/>
        </w:r>
      </w:hyperlink>
    </w:p>
    <w:p w14:paraId="6F06B513" w14:textId="489B2AA1"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84" w:history="1">
        <w:r w:rsidR="00097D20" w:rsidRPr="00362B0B">
          <w:rPr>
            <w:rStyle w:val="Hipervnculo"/>
            <w:noProof/>
          </w:rPr>
          <w:t>Figura 26. Imagen RGB de resolución 640x480</w:t>
        </w:r>
        <w:r w:rsidR="00097D20">
          <w:rPr>
            <w:noProof/>
            <w:webHidden/>
          </w:rPr>
          <w:tab/>
        </w:r>
        <w:r w:rsidR="00097D20">
          <w:rPr>
            <w:noProof/>
            <w:webHidden/>
          </w:rPr>
          <w:fldChar w:fldCharType="begin"/>
        </w:r>
        <w:r w:rsidR="00097D20">
          <w:rPr>
            <w:noProof/>
            <w:webHidden/>
          </w:rPr>
          <w:instrText xml:space="preserve"> PAGEREF _Toc82900484 \h </w:instrText>
        </w:r>
        <w:r w:rsidR="00097D20">
          <w:rPr>
            <w:noProof/>
            <w:webHidden/>
          </w:rPr>
        </w:r>
        <w:r w:rsidR="00097D20">
          <w:rPr>
            <w:noProof/>
            <w:webHidden/>
          </w:rPr>
          <w:fldChar w:fldCharType="separate"/>
        </w:r>
        <w:r w:rsidR="00097D20">
          <w:rPr>
            <w:noProof/>
            <w:webHidden/>
          </w:rPr>
          <w:t>29</w:t>
        </w:r>
        <w:r w:rsidR="00097D20">
          <w:rPr>
            <w:noProof/>
            <w:webHidden/>
          </w:rPr>
          <w:fldChar w:fldCharType="end"/>
        </w:r>
      </w:hyperlink>
    </w:p>
    <w:p w14:paraId="6F5D84D3" w14:textId="69D04AD3"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85" w:history="1">
        <w:r w:rsidR="00097D20" w:rsidRPr="00362B0B">
          <w:rPr>
            <w:rStyle w:val="Hipervnculo"/>
            <w:noProof/>
          </w:rPr>
          <w:t>Figura 27. Imagen de profundidad de resolución 640x480</w:t>
        </w:r>
        <w:r w:rsidR="00097D20">
          <w:rPr>
            <w:noProof/>
            <w:webHidden/>
          </w:rPr>
          <w:tab/>
        </w:r>
        <w:r w:rsidR="00097D20">
          <w:rPr>
            <w:noProof/>
            <w:webHidden/>
          </w:rPr>
          <w:fldChar w:fldCharType="begin"/>
        </w:r>
        <w:r w:rsidR="00097D20">
          <w:rPr>
            <w:noProof/>
            <w:webHidden/>
          </w:rPr>
          <w:instrText xml:space="preserve"> PAGEREF _Toc82900485 \h </w:instrText>
        </w:r>
        <w:r w:rsidR="00097D20">
          <w:rPr>
            <w:noProof/>
            <w:webHidden/>
          </w:rPr>
        </w:r>
        <w:r w:rsidR="00097D20">
          <w:rPr>
            <w:noProof/>
            <w:webHidden/>
          </w:rPr>
          <w:fldChar w:fldCharType="separate"/>
        </w:r>
        <w:r w:rsidR="00097D20">
          <w:rPr>
            <w:noProof/>
            <w:webHidden/>
          </w:rPr>
          <w:t>30</w:t>
        </w:r>
        <w:r w:rsidR="00097D20">
          <w:rPr>
            <w:noProof/>
            <w:webHidden/>
          </w:rPr>
          <w:fldChar w:fldCharType="end"/>
        </w:r>
      </w:hyperlink>
    </w:p>
    <w:p w14:paraId="71BD7448" w14:textId="064523D1"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86" w:history="1">
        <w:r w:rsidR="00097D20" w:rsidRPr="00362B0B">
          <w:rPr>
            <w:rStyle w:val="Hipervnculo"/>
            <w:noProof/>
          </w:rPr>
          <w:t>Figura 28: Se muestra cómo se realiza el bloque residual del aprendizaje (</w:t>
        </w:r>
        <w:r w:rsidR="00097D20" w:rsidRPr="00362B0B">
          <w:rPr>
            <w:rStyle w:val="Hipervnculo"/>
            <w:i/>
            <w:noProof/>
          </w:rPr>
          <w:t>What Is Resnet or Residual Network | How Resnet Helps?</w:t>
        </w:r>
        <w:r w:rsidR="00097D20" w:rsidRPr="00362B0B">
          <w:rPr>
            <w:rStyle w:val="Hipervnculo"/>
            <w:noProof/>
          </w:rPr>
          <w:t>, n.d.).</w:t>
        </w:r>
        <w:r w:rsidR="00097D20">
          <w:rPr>
            <w:noProof/>
            <w:webHidden/>
          </w:rPr>
          <w:tab/>
        </w:r>
        <w:r w:rsidR="00097D20">
          <w:rPr>
            <w:noProof/>
            <w:webHidden/>
          </w:rPr>
          <w:fldChar w:fldCharType="begin"/>
        </w:r>
        <w:r w:rsidR="00097D20">
          <w:rPr>
            <w:noProof/>
            <w:webHidden/>
          </w:rPr>
          <w:instrText xml:space="preserve"> PAGEREF _Toc82900486 \h </w:instrText>
        </w:r>
        <w:r w:rsidR="00097D20">
          <w:rPr>
            <w:noProof/>
            <w:webHidden/>
          </w:rPr>
        </w:r>
        <w:r w:rsidR="00097D20">
          <w:rPr>
            <w:noProof/>
            <w:webHidden/>
          </w:rPr>
          <w:fldChar w:fldCharType="separate"/>
        </w:r>
        <w:r w:rsidR="00097D20">
          <w:rPr>
            <w:noProof/>
            <w:webHidden/>
          </w:rPr>
          <w:t>31</w:t>
        </w:r>
        <w:r w:rsidR="00097D20">
          <w:rPr>
            <w:noProof/>
            <w:webHidden/>
          </w:rPr>
          <w:fldChar w:fldCharType="end"/>
        </w:r>
      </w:hyperlink>
    </w:p>
    <w:p w14:paraId="0C22E213" w14:textId="3C3F1567"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87" w:history="1">
        <w:r w:rsidR="00097D20" w:rsidRPr="00362B0B">
          <w:rPr>
            <w:rStyle w:val="Hipervnculo"/>
            <w:noProof/>
          </w:rPr>
          <w:t>Figura 29:Se muestra cómo se realiza el bloque Non-Bottleneck-1D (He et al., 2016).</w:t>
        </w:r>
        <w:r w:rsidR="00097D20">
          <w:rPr>
            <w:noProof/>
            <w:webHidden/>
          </w:rPr>
          <w:tab/>
        </w:r>
        <w:r w:rsidR="00097D20">
          <w:rPr>
            <w:noProof/>
            <w:webHidden/>
          </w:rPr>
          <w:fldChar w:fldCharType="begin"/>
        </w:r>
        <w:r w:rsidR="00097D20">
          <w:rPr>
            <w:noProof/>
            <w:webHidden/>
          </w:rPr>
          <w:instrText xml:space="preserve"> PAGEREF _Toc82900487 \h </w:instrText>
        </w:r>
        <w:r w:rsidR="00097D20">
          <w:rPr>
            <w:noProof/>
            <w:webHidden/>
          </w:rPr>
        </w:r>
        <w:r w:rsidR="00097D20">
          <w:rPr>
            <w:noProof/>
            <w:webHidden/>
          </w:rPr>
          <w:fldChar w:fldCharType="separate"/>
        </w:r>
        <w:r w:rsidR="00097D20">
          <w:rPr>
            <w:noProof/>
            <w:webHidden/>
          </w:rPr>
          <w:t>32</w:t>
        </w:r>
        <w:r w:rsidR="00097D20">
          <w:rPr>
            <w:noProof/>
            <w:webHidden/>
          </w:rPr>
          <w:fldChar w:fldCharType="end"/>
        </w:r>
      </w:hyperlink>
    </w:p>
    <w:p w14:paraId="3147A661" w14:textId="0D783C7F"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88" w:history="1">
        <w:r w:rsidR="00097D20" w:rsidRPr="00362B0B">
          <w:rPr>
            <w:rStyle w:val="Hipervnculo"/>
            <w:noProof/>
          </w:rPr>
          <w:t>Figura 30: Se muestra el modelo U-Net (Weng &amp; Zhu, 2021).</w:t>
        </w:r>
        <w:r w:rsidR="00097D20">
          <w:rPr>
            <w:noProof/>
            <w:webHidden/>
          </w:rPr>
          <w:tab/>
        </w:r>
        <w:r w:rsidR="00097D20">
          <w:rPr>
            <w:noProof/>
            <w:webHidden/>
          </w:rPr>
          <w:fldChar w:fldCharType="begin"/>
        </w:r>
        <w:r w:rsidR="00097D20">
          <w:rPr>
            <w:noProof/>
            <w:webHidden/>
          </w:rPr>
          <w:instrText xml:space="preserve"> PAGEREF _Toc82900488 \h </w:instrText>
        </w:r>
        <w:r w:rsidR="00097D20">
          <w:rPr>
            <w:noProof/>
            <w:webHidden/>
          </w:rPr>
        </w:r>
        <w:r w:rsidR="00097D20">
          <w:rPr>
            <w:noProof/>
            <w:webHidden/>
          </w:rPr>
          <w:fldChar w:fldCharType="separate"/>
        </w:r>
        <w:r w:rsidR="00097D20">
          <w:rPr>
            <w:noProof/>
            <w:webHidden/>
          </w:rPr>
          <w:t>32</w:t>
        </w:r>
        <w:r w:rsidR="00097D20">
          <w:rPr>
            <w:noProof/>
            <w:webHidden/>
          </w:rPr>
          <w:fldChar w:fldCharType="end"/>
        </w:r>
      </w:hyperlink>
    </w:p>
    <w:p w14:paraId="24C6A8E9" w14:textId="44107EA4"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89" w:history="1">
        <w:r w:rsidR="00097D20" w:rsidRPr="00362B0B">
          <w:rPr>
            <w:rStyle w:val="Hipervnculo"/>
            <w:noProof/>
          </w:rPr>
          <w:t>Figura 31: Se muestra la fusión del modelo ESANet (Seichter et al., 2020).</w:t>
        </w:r>
        <w:r w:rsidR="00097D20">
          <w:rPr>
            <w:noProof/>
            <w:webHidden/>
          </w:rPr>
          <w:tab/>
        </w:r>
        <w:r w:rsidR="00097D20">
          <w:rPr>
            <w:noProof/>
            <w:webHidden/>
          </w:rPr>
          <w:fldChar w:fldCharType="begin"/>
        </w:r>
        <w:r w:rsidR="00097D20">
          <w:rPr>
            <w:noProof/>
            <w:webHidden/>
          </w:rPr>
          <w:instrText xml:space="preserve"> PAGEREF _Toc82900489 \h </w:instrText>
        </w:r>
        <w:r w:rsidR="00097D20">
          <w:rPr>
            <w:noProof/>
            <w:webHidden/>
          </w:rPr>
        </w:r>
        <w:r w:rsidR="00097D20">
          <w:rPr>
            <w:noProof/>
            <w:webHidden/>
          </w:rPr>
          <w:fldChar w:fldCharType="separate"/>
        </w:r>
        <w:r w:rsidR="00097D20">
          <w:rPr>
            <w:noProof/>
            <w:webHidden/>
          </w:rPr>
          <w:t>33</w:t>
        </w:r>
        <w:r w:rsidR="00097D20">
          <w:rPr>
            <w:noProof/>
            <w:webHidden/>
          </w:rPr>
          <w:fldChar w:fldCharType="end"/>
        </w:r>
      </w:hyperlink>
    </w:p>
    <w:p w14:paraId="744ACC08" w14:textId="4D8CFC52"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90" w:history="1">
        <w:r w:rsidR="00097D20" w:rsidRPr="00362B0B">
          <w:rPr>
            <w:rStyle w:val="Hipervnculo"/>
            <w:noProof/>
          </w:rPr>
          <w:t>Figura 32: Ejemplo de la imagen de NYUv2.</w:t>
        </w:r>
        <w:r w:rsidR="00097D20">
          <w:rPr>
            <w:noProof/>
            <w:webHidden/>
          </w:rPr>
          <w:tab/>
        </w:r>
        <w:r w:rsidR="00097D20">
          <w:rPr>
            <w:noProof/>
            <w:webHidden/>
          </w:rPr>
          <w:fldChar w:fldCharType="begin"/>
        </w:r>
        <w:r w:rsidR="00097D20">
          <w:rPr>
            <w:noProof/>
            <w:webHidden/>
          </w:rPr>
          <w:instrText xml:space="preserve"> PAGEREF _Toc82900490 \h </w:instrText>
        </w:r>
        <w:r w:rsidR="00097D20">
          <w:rPr>
            <w:noProof/>
            <w:webHidden/>
          </w:rPr>
        </w:r>
        <w:r w:rsidR="00097D20">
          <w:rPr>
            <w:noProof/>
            <w:webHidden/>
          </w:rPr>
          <w:fldChar w:fldCharType="separate"/>
        </w:r>
        <w:r w:rsidR="00097D20">
          <w:rPr>
            <w:noProof/>
            <w:webHidden/>
          </w:rPr>
          <w:t>35</w:t>
        </w:r>
        <w:r w:rsidR="00097D20">
          <w:rPr>
            <w:noProof/>
            <w:webHidden/>
          </w:rPr>
          <w:fldChar w:fldCharType="end"/>
        </w:r>
      </w:hyperlink>
    </w:p>
    <w:p w14:paraId="7482437E" w14:textId="15BC470A"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91" w:history="1">
        <w:r w:rsidR="00097D20" w:rsidRPr="00362B0B">
          <w:rPr>
            <w:rStyle w:val="Hipervnculo"/>
            <w:noProof/>
          </w:rPr>
          <w:t>Figura 33: Ejemplo de la imagen de SUNRGBD (531x681).</w:t>
        </w:r>
        <w:r w:rsidR="00097D20">
          <w:rPr>
            <w:noProof/>
            <w:webHidden/>
          </w:rPr>
          <w:tab/>
        </w:r>
        <w:r w:rsidR="00097D20">
          <w:rPr>
            <w:noProof/>
            <w:webHidden/>
          </w:rPr>
          <w:fldChar w:fldCharType="begin"/>
        </w:r>
        <w:r w:rsidR="00097D20">
          <w:rPr>
            <w:noProof/>
            <w:webHidden/>
          </w:rPr>
          <w:instrText xml:space="preserve"> PAGEREF _Toc82900491 \h </w:instrText>
        </w:r>
        <w:r w:rsidR="00097D20">
          <w:rPr>
            <w:noProof/>
            <w:webHidden/>
          </w:rPr>
        </w:r>
        <w:r w:rsidR="00097D20">
          <w:rPr>
            <w:noProof/>
            <w:webHidden/>
          </w:rPr>
          <w:fldChar w:fldCharType="separate"/>
        </w:r>
        <w:r w:rsidR="00097D20">
          <w:rPr>
            <w:noProof/>
            <w:webHidden/>
          </w:rPr>
          <w:t>35</w:t>
        </w:r>
        <w:r w:rsidR="00097D20">
          <w:rPr>
            <w:noProof/>
            <w:webHidden/>
          </w:rPr>
          <w:fldChar w:fldCharType="end"/>
        </w:r>
      </w:hyperlink>
    </w:p>
    <w:p w14:paraId="44642AE4" w14:textId="5F1904B5"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92" w:history="1">
        <w:r w:rsidR="00097D20" w:rsidRPr="00362B0B">
          <w:rPr>
            <w:rStyle w:val="Hipervnculo"/>
            <w:noProof/>
          </w:rPr>
          <w:t>Figura 34: Ejemplo de la imagen de SUNRGBD (96x128).</w:t>
        </w:r>
        <w:r w:rsidR="00097D20">
          <w:rPr>
            <w:noProof/>
            <w:webHidden/>
          </w:rPr>
          <w:tab/>
        </w:r>
        <w:r w:rsidR="00097D20">
          <w:rPr>
            <w:noProof/>
            <w:webHidden/>
          </w:rPr>
          <w:fldChar w:fldCharType="begin"/>
        </w:r>
        <w:r w:rsidR="00097D20">
          <w:rPr>
            <w:noProof/>
            <w:webHidden/>
          </w:rPr>
          <w:instrText xml:space="preserve"> PAGEREF _Toc82900492 \h </w:instrText>
        </w:r>
        <w:r w:rsidR="00097D20">
          <w:rPr>
            <w:noProof/>
            <w:webHidden/>
          </w:rPr>
        </w:r>
        <w:r w:rsidR="00097D20">
          <w:rPr>
            <w:noProof/>
            <w:webHidden/>
          </w:rPr>
          <w:fldChar w:fldCharType="separate"/>
        </w:r>
        <w:r w:rsidR="00097D20">
          <w:rPr>
            <w:noProof/>
            <w:webHidden/>
          </w:rPr>
          <w:t>36</w:t>
        </w:r>
        <w:r w:rsidR="00097D20">
          <w:rPr>
            <w:noProof/>
            <w:webHidden/>
          </w:rPr>
          <w:fldChar w:fldCharType="end"/>
        </w:r>
      </w:hyperlink>
    </w:p>
    <w:p w14:paraId="51CE38E1" w14:textId="4AC18B92"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93" w:history="1">
        <w:r w:rsidR="00097D20" w:rsidRPr="00362B0B">
          <w:rPr>
            <w:rStyle w:val="Hipervnculo"/>
            <w:noProof/>
          </w:rPr>
          <w:t>Figura 35: Ejemplo de la imagen de SUNRGBD con 3 categorias (96x128).</w:t>
        </w:r>
        <w:r w:rsidR="00097D20">
          <w:rPr>
            <w:noProof/>
            <w:webHidden/>
          </w:rPr>
          <w:tab/>
        </w:r>
        <w:r w:rsidR="00097D20">
          <w:rPr>
            <w:noProof/>
            <w:webHidden/>
          </w:rPr>
          <w:fldChar w:fldCharType="begin"/>
        </w:r>
        <w:r w:rsidR="00097D20">
          <w:rPr>
            <w:noProof/>
            <w:webHidden/>
          </w:rPr>
          <w:instrText xml:space="preserve"> PAGEREF _Toc82900493 \h </w:instrText>
        </w:r>
        <w:r w:rsidR="00097D20">
          <w:rPr>
            <w:noProof/>
            <w:webHidden/>
          </w:rPr>
        </w:r>
        <w:r w:rsidR="00097D20">
          <w:rPr>
            <w:noProof/>
            <w:webHidden/>
          </w:rPr>
          <w:fldChar w:fldCharType="separate"/>
        </w:r>
        <w:r w:rsidR="00097D20">
          <w:rPr>
            <w:noProof/>
            <w:webHidden/>
          </w:rPr>
          <w:t>36</w:t>
        </w:r>
        <w:r w:rsidR="00097D20">
          <w:rPr>
            <w:noProof/>
            <w:webHidden/>
          </w:rPr>
          <w:fldChar w:fldCharType="end"/>
        </w:r>
      </w:hyperlink>
    </w:p>
    <w:p w14:paraId="6F68F796" w14:textId="4F9EAD98"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94" w:history="1">
        <w:r w:rsidR="00097D20" w:rsidRPr="00362B0B">
          <w:rPr>
            <w:rStyle w:val="Hipervnculo"/>
            <w:noProof/>
          </w:rPr>
          <w:t>Figura 36: exactitud y pérdida durante el entrenamiento del modelo 1 con SGD.</w:t>
        </w:r>
        <w:r w:rsidR="00097D20">
          <w:rPr>
            <w:noProof/>
            <w:webHidden/>
          </w:rPr>
          <w:tab/>
        </w:r>
        <w:r w:rsidR="00097D20">
          <w:rPr>
            <w:noProof/>
            <w:webHidden/>
          </w:rPr>
          <w:fldChar w:fldCharType="begin"/>
        </w:r>
        <w:r w:rsidR="00097D20">
          <w:rPr>
            <w:noProof/>
            <w:webHidden/>
          </w:rPr>
          <w:instrText xml:space="preserve"> PAGEREF _Toc82900494 \h </w:instrText>
        </w:r>
        <w:r w:rsidR="00097D20">
          <w:rPr>
            <w:noProof/>
            <w:webHidden/>
          </w:rPr>
        </w:r>
        <w:r w:rsidR="00097D20">
          <w:rPr>
            <w:noProof/>
            <w:webHidden/>
          </w:rPr>
          <w:fldChar w:fldCharType="separate"/>
        </w:r>
        <w:r w:rsidR="00097D20">
          <w:rPr>
            <w:noProof/>
            <w:webHidden/>
          </w:rPr>
          <w:t>37</w:t>
        </w:r>
        <w:r w:rsidR="00097D20">
          <w:rPr>
            <w:noProof/>
            <w:webHidden/>
          </w:rPr>
          <w:fldChar w:fldCharType="end"/>
        </w:r>
      </w:hyperlink>
    </w:p>
    <w:p w14:paraId="28EF2C41" w14:textId="4758F6C4"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95" w:history="1">
        <w:r w:rsidR="00097D20" w:rsidRPr="00362B0B">
          <w:rPr>
            <w:rStyle w:val="Hipervnculo"/>
            <w:noProof/>
          </w:rPr>
          <w:t>Figura 37: Exactitud y pérdida durante el entrenamiento del modelo 1 con transfer learning.</w:t>
        </w:r>
        <w:r w:rsidR="00097D20">
          <w:rPr>
            <w:noProof/>
            <w:webHidden/>
          </w:rPr>
          <w:tab/>
        </w:r>
        <w:r w:rsidR="00097D20">
          <w:rPr>
            <w:noProof/>
            <w:webHidden/>
          </w:rPr>
          <w:fldChar w:fldCharType="begin"/>
        </w:r>
        <w:r w:rsidR="00097D20">
          <w:rPr>
            <w:noProof/>
            <w:webHidden/>
          </w:rPr>
          <w:instrText xml:space="preserve"> PAGEREF _Toc82900495 \h </w:instrText>
        </w:r>
        <w:r w:rsidR="00097D20">
          <w:rPr>
            <w:noProof/>
            <w:webHidden/>
          </w:rPr>
        </w:r>
        <w:r w:rsidR="00097D20">
          <w:rPr>
            <w:noProof/>
            <w:webHidden/>
          </w:rPr>
          <w:fldChar w:fldCharType="separate"/>
        </w:r>
        <w:r w:rsidR="00097D20">
          <w:rPr>
            <w:noProof/>
            <w:webHidden/>
          </w:rPr>
          <w:t>38</w:t>
        </w:r>
        <w:r w:rsidR="00097D20">
          <w:rPr>
            <w:noProof/>
            <w:webHidden/>
          </w:rPr>
          <w:fldChar w:fldCharType="end"/>
        </w:r>
      </w:hyperlink>
    </w:p>
    <w:p w14:paraId="7A818FB4" w14:textId="75945979"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96" w:history="1">
        <w:r w:rsidR="00097D20" w:rsidRPr="00362B0B">
          <w:rPr>
            <w:rStyle w:val="Hipervnculo"/>
            <w:noProof/>
          </w:rPr>
          <w:t>Figura 38: Exactitud y pérdida durante el entrenamiento del modelo 2 con Adam.</w:t>
        </w:r>
        <w:r w:rsidR="00097D20">
          <w:rPr>
            <w:noProof/>
            <w:webHidden/>
          </w:rPr>
          <w:tab/>
        </w:r>
        <w:r w:rsidR="00097D20">
          <w:rPr>
            <w:noProof/>
            <w:webHidden/>
          </w:rPr>
          <w:fldChar w:fldCharType="begin"/>
        </w:r>
        <w:r w:rsidR="00097D20">
          <w:rPr>
            <w:noProof/>
            <w:webHidden/>
          </w:rPr>
          <w:instrText xml:space="preserve"> PAGEREF _Toc82900496 \h </w:instrText>
        </w:r>
        <w:r w:rsidR="00097D20">
          <w:rPr>
            <w:noProof/>
            <w:webHidden/>
          </w:rPr>
        </w:r>
        <w:r w:rsidR="00097D20">
          <w:rPr>
            <w:noProof/>
            <w:webHidden/>
          </w:rPr>
          <w:fldChar w:fldCharType="separate"/>
        </w:r>
        <w:r w:rsidR="00097D20">
          <w:rPr>
            <w:noProof/>
            <w:webHidden/>
          </w:rPr>
          <w:t>39</w:t>
        </w:r>
        <w:r w:rsidR="00097D20">
          <w:rPr>
            <w:noProof/>
            <w:webHidden/>
          </w:rPr>
          <w:fldChar w:fldCharType="end"/>
        </w:r>
      </w:hyperlink>
    </w:p>
    <w:p w14:paraId="5772E147" w14:textId="0610CF15"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97" w:history="1">
        <w:r w:rsidR="00097D20" w:rsidRPr="00362B0B">
          <w:rPr>
            <w:rStyle w:val="Hipervnculo"/>
            <w:noProof/>
          </w:rPr>
          <w:t>Figura 39: Exactitud y pérdida durante el entrenamiento del modelo 2 con transfer learning.</w:t>
        </w:r>
        <w:r w:rsidR="00097D20">
          <w:rPr>
            <w:noProof/>
            <w:webHidden/>
          </w:rPr>
          <w:tab/>
        </w:r>
        <w:r w:rsidR="00097D20">
          <w:rPr>
            <w:noProof/>
            <w:webHidden/>
          </w:rPr>
          <w:fldChar w:fldCharType="begin"/>
        </w:r>
        <w:r w:rsidR="00097D20">
          <w:rPr>
            <w:noProof/>
            <w:webHidden/>
          </w:rPr>
          <w:instrText xml:space="preserve"> PAGEREF _Toc82900497 \h </w:instrText>
        </w:r>
        <w:r w:rsidR="00097D20">
          <w:rPr>
            <w:noProof/>
            <w:webHidden/>
          </w:rPr>
        </w:r>
        <w:r w:rsidR="00097D20">
          <w:rPr>
            <w:noProof/>
            <w:webHidden/>
          </w:rPr>
          <w:fldChar w:fldCharType="separate"/>
        </w:r>
        <w:r w:rsidR="00097D20">
          <w:rPr>
            <w:noProof/>
            <w:webHidden/>
          </w:rPr>
          <w:t>39</w:t>
        </w:r>
        <w:r w:rsidR="00097D20">
          <w:rPr>
            <w:noProof/>
            <w:webHidden/>
          </w:rPr>
          <w:fldChar w:fldCharType="end"/>
        </w:r>
      </w:hyperlink>
    </w:p>
    <w:p w14:paraId="6D39486B" w14:textId="35067672"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98" w:history="1">
        <w:r w:rsidR="00097D20" w:rsidRPr="00362B0B">
          <w:rPr>
            <w:rStyle w:val="Hipervnculo"/>
            <w:noProof/>
          </w:rPr>
          <w:t>Figura 41: Imágenes de entrada para entrenamiento de datos para predicción 1.</w:t>
        </w:r>
        <w:r w:rsidR="00097D20">
          <w:rPr>
            <w:noProof/>
            <w:webHidden/>
          </w:rPr>
          <w:tab/>
        </w:r>
        <w:r w:rsidR="00097D20">
          <w:rPr>
            <w:noProof/>
            <w:webHidden/>
          </w:rPr>
          <w:fldChar w:fldCharType="begin"/>
        </w:r>
        <w:r w:rsidR="00097D20">
          <w:rPr>
            <w:noProof/>
            <w:webHidden/>
          </w:rPr>
          <w:instrText xml:space="preserve"> PAGEREF _Toc82900498 \h </w:instrText>
        </w:r>
        <w:r w:rsidR="00097D20">
          <w:rPr>
            <w:noProof/>
            <w:webHidden/>
          </w:rPr>
        </w:r>
        <w:r w:rsidR="00097D20">
          <w:rPr>
            <w:noProof/>
            <w:webHidden/>
          </w:rPr>
          <w:fldChar w:fldCharType="separate"/>
        </w:r>
        <w:r w:rsidR="00097D20">
          <w:rPr>
            <w:noProof/>
            <w:webHidden/>
          </w:rPr>
          <w:t>42</w:t>
        </w:r>
        <w:r w:rsidR="00097D20">
          <w:rPr>
            <w:noProof/>
            <w:webHidden/>
          </w:rPr>
          <w:fldChar w:fldCharType="end"/>
        </w:r>
      </w:hyperlink>
    </w:p>
    <w:p w14:paraId="499C12BA" w14:textId="7367D22D"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499" w:history="1">
        <w:r w:rsidR="00097D20" w:rsidRPr="00362B0B">
          <w:rPr>
            <w:rStyle w:val="Hipervnculo"/>
            <w:noProof/>
          </w:rPr>
          <w:t>Figura 42: Imágenes de entrada para entrenamiento de datos para predicción 2.</w:t>
        </w:r>
        <w:r w:rsidR="00097D20">
          <w:rPr>
            <w:noProof/>
            <w:webHidden/>
          </w:rPr>
          <w:tab/>
        </w:r>
        <w:r w:rsidR="00097D20">
          <w:rPr>
            <w:noProof/>
            <w:webHidden/>
          </w:rPr>
          <w:fldChar w:fldCharType="begin"/>
        </w:r>
        <w:r w:rsidR="00097D20">
          <w:rPr>
            <w:noProof/>
            <w:webHidden/>
          </w:rPr>
          <w:instrText xml:space="preserve"> PAGEREF _Toc82900499 \h </w:instrText>
        </w:r>
        <w:r w:rsidR="00097D20">
          <w:rPr>
            <w:noProof/>
            <w:webHidden/>
          </w:rPr>
        </w:r>
        <w:r w:rsidR="00097D20">
          <w:rPr>
            <w:noProof/>
            <w:webHidden/>
          </w:rPr>
          <w:fldChar w:fldCharType="separate"/>
        </w:r>
        <w:r w:rsidR="00097D20">
          <w:rPr>
            <w:noProof/>
            <w:webHidden/>
          </w:rPr>
          <w:t>42</w:t>
        </w:r>
        <w:r w:rsidR="00097D20">
          <w:rPr>
            <w:noProof/>
            <w:webHidden/>
          </w:rPr>
          <w:fldChar w:fldCharType="end"/>
        </w:r>
      </w:hyperlink>
    </w:p>
    <w:p w14:paraId="03874C1B" w14:textId="16B39B14"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500" w:history="1">
        <w:r w:rsidR="00097D20" w:rsidRPr="00362B0B">
          <w:rPr>
            <w:rStyle w:val="Hipervnculo"/>
            <w:noProof/>
          </w:rPr>
          <w:t>Figura 43: Imágenes de entrada para entrenamiento de datos para predicción 3.</w:t>
        </w:r>
        <w:r w:rsidR="00097D20">
          <w:rPr>
            <w:noProof/>
            <w:webHidden/>
          </w:rPr>
          <w:tab/>
        </w:r>
        <w:r w:rsidR="00097D20">
          <w:rPr>
            <w:noProof/>
            <w:webHidden/>
          </w:rPr>
          <w:fldChar w:fldCharType="begin"/>
        </w:r>
        <w:r w:rsidR="00097D20">
          <w:rPr>
            <w:noProof/>
            <w:webHidden/>
          </w:rPr>
          <w:instrText xml:space="preserve"> PAGEREF _Toc82900500 \h </w:instrText>
        </w:r>
        <w:r w:rsidR="00097D20">
          <w:rPr>
            <w:noProof/>
            <w:webHidden/>
          </w:rPr>
        </w:r>
        <w:r w:rsidR="00097D20">
          <w:rPr>
            <w:noProof/>
            <w:webHidden/>
          </w:rPr>
          <w:fldChar w:fldCharType="separate"/>
        </w:r>
        <w:r w:rsidR="00097D20">
          <w:rPr>
            <w:noProof/>
            <w:webHidden/>
          </w:rPr>
          <w:t>43</w:t>
        </w:r>
        <w:r w:rsidR="00097D20">
          <w:rPr>
            <w:noProof/>
            <w:webHidden/>
          </w:rPr>
          <w:fldChar w:fldCharType="end"/>
        </w:r>
      </w:hyperlink>
    </w:p>
    <w:p w14:paraId="787F55D0" w14:textId="5EDF1348"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501" w:history="1">
        <w:r w:rsidR="00097D20" w:rsidRPr="00362B0B">
          <w:rPr>
            <w:rStyle w:val="Hipervnculo"/>
            <w:noProof/>
          </w:rPr>
          <w:t>Figura 44: Exactitud y pérdida durante el entrenamiento del modelo de predicción 1.</w:t>
        </w:r>
        <w:r w:rsidR="00097D20">
          <w:rPr>
            <w:noProof/>
            <w:webHidden/>
          </w:rPr>
          <w:tab/>
        </w:r>
        <w:r w:rsidR="00097D20">
          <w:rPr>
            <w:noProof/>
            <w:webHidden/>
          </w:rPr>
          <w:fldChar w:fldCharType="begin"/>
        </w:r>
        <w:r w:rsidR="00097D20">
          <w:rPr>
            <w:noProof/>
            <w:webHidden/>
          </w:rPr>
          <w:instrText xml:space="preserve"> PAGEREF _Toc82900501 \h </w:instrText>
        </w:r>
        <w:r w:rsidR="00097D20">
          <w:rPr>
            <w:noProof/>
            <w:webHidden/>
          </w:rPr>
        </w:r>
        <w:r w:rsidR="00097D20">
          <w:rPr>
            <w:noProof/>
            <w:webHidden/>
          </w:rPr>
          <w:fldChar w:fldCharType="separate"/>
        </w:r>
        <w:r w:rsidR="00097D20">
          <w:rPr>
            <w:noProof/>
            <w:webHidden/>
          </w:rPr>
          <w:t>44</w:t>
        </w:r>
        <w:r w:rsidR="00097D20">
          <w:rPr>
            <w:noProof/>
            <w:webHidden/>
          </w:rPr>
          <w:fldChar w:fldCharType="end"/>
        </w:r>
      </w:hyperlink>
    </w:p>
    <w:p w14:paraId="480BFAA2" w14:textId="12B5E17E"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502" w:history="1">
        <w:r w:rsidR="00097D20" w:rsidRPr="00362B0B">
          <w:rPr>
            <w:rStyle w:val="Hipervnculo"/>
            <w:noProof/>
          </w:rPr>
          <w:t>Figura 45: Exactitud y pérdida durante el entrenamiento del modelo de predicción 2.</w:t>
        </w:r>
        <w:r w:rsidR="00097D20">
          <w:rPr>
            <w:noProof/>
            <w:webHidden/>
          </w:rPr>
          <w:tab/>
        </w:r>
        <w:r w:rsidR="00097D20">
          <w:rPr>
            <w:noProof/>
            <w:webHidden/>
          </w:rPr>
          <w:fldChar w:fldCharType="begin"/>
        </w:r>
        <w:r w:rsidR="00097D20">
          <w:rPr>
            <w:noProof/>
            <w:webHidden/>
          </w:rPr>
          <w:instrText xml:space="preserve"> PAGEREF _Toc82900502 \h </w:instrText>
        </w:r>
        <w:r w:rsidR="00097D20">
          <w:rPr>
            <w:noProof/>
            <w:webHidden/>
          </w:rPr>
        </w:r>
        <w:r w:rsidR="00097D20">
          <w:rPr>
            <w:noProof/>
            <w:webHidden/>
          </w:rPr>
          <w:fldChar w:fldCharType="separate"/>
        </w:r>
        <w:r w:rsidR="00097D20">
          <w:rPr>
            <w:noProof/>
            <w:webHidden/>
          </w:rPr>
          <w:t>45</w:t>
        </w:r>
        <w:r w:rsidR="00097D20">
          <w:rPr>
            <w:noProof/>
            <w:webHidden/>
          </w:rPr>
          <w:fldChar w:fldCharType="end"/>
        </w:r>
      </w:hyperlink>
    </w:p>
    <w:p w14:paraId="0E9AEC40" w14:textId="72C702FB"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503" w:history="1">
        <w:r w:rsidR="00097D20" w:rsidRPr="00362B0B">
          <w:rPr>
            <w:rStyle w:val="Hipervnculo"/>
            <w:noProof/>
          </w:rPr>
          <w:t>Figura 46: Imagen del Modelo simplificado para entender el funcionamiento.</w:t>
        </w:r>
        <w:r w:rsidR="00097D20">
          <w:rPr>
            <w:noProof/>
            <w:webHidden/>
          </w:rPr>
          <w:tab/>
        </w:r>
        <w:r w:rsidR="00097D20">
          <w:rPr>
            <w:noProof/>
            <w:webHidden/>
          </w:rPr>
          <w:fldChar w:fldCharType="begin"/>
        </w:r>
        <w:r w:rsidR="00097D20">
          <w:rPr>
            <w:noProof/>
            <w:webHidden/>
          </w:rPr>
          <w:instrText xml:space="preserve"> PAGEREF _Toc82900503 \h </w:instrText>
        </w:r>
        <w:r w:rsidR="00097D20">
          <w:rPr>
            <w:noProof/>
            <w:webHidden/>
          </w:rPr>
        </w:r>
        <w:r w:rsidR="00097D20">
          <w:rPr>
            <w:noProof/>
            <w:webHidden/>
          </w:rPr>
          <w:fldChar w:fldCharType="separate"/>
        </w:r>
        <w:r w:rsidR="00097D20">
          <w:rPr>
            <w:noProof/>
            <w:webHidden/>
          </w:rPr>
          <w:t>45</w:t>
        </w:r>
        <w:r w:rsidR="00097D20">
          <w:rPr>
            <w:noProof/>
            <w:webHidden/>
          </w:rPr>
          <w:fldChar w:fldCharType="end"/>
        </w:r>
      </w:hyperlink>
    </w:p>
    <w:p w14:paraId="68660D18" w14:textId="1A49F859" w:rsidR="00097D20" w:rsidRDefault="006E4627">
      <w:pPr>
        <w:pStyle w:val="Tabladeilustraciones"/>
        <w:tabs>
          <w:tab w:val="right" w:leader="dot" w:pos="9060"/>
        </w:tabs>
        <w:rPr>
          <w:rFonts w:asciiTheme="minorHAnsi" w:eastAsiaTheme="minorEastAsia" w:hAnsiTheme="minorHAnsi" w:cstheme="minorBidi"/>
          <w:noProof/>
          <w:lang w:eastAsia="es-ES"/>
        </w:rPr>
      </w:pPr>
      <w:hyperlink w:anchor="_Toc82900504" w:history="1">
        <w:r w:rsidR="00097D20" w:rsidRPr="00362B0B">
          <w:rPr>
            <w:rStyle w:val="Hipervnculo"/>
            <w:noProof/>
          </w:rPr>
          <w:t>Figura 47: Exactitud y pérdida durante el entrenamiento del modelo de predicción 3.</w:t>
        </w:r>
        <w:r w:rsidR="00097D20">
          <w:rPr>
            <w:noProof/>
            <w:webHidden/>
          </w:rPr>
          <w:tab/>
        </w:r>
        <w:r w:rsidR="00097D20">
          <w:rPr>
            <w:noProof/>
            <w:webHidden/>
          </w:rPr>
          <w:fldChar w:fldCharType="begin"/>
        </w:r>
        <w:r w:rsidR="00097D20">
          <w:rPr>
            <w:noProof/>
            <w:webHidden/>
          </w:rPr>
          <w:instrText xml:space="preserve"> PAGEREF _Toc82900504 \h </w:instrText>
        </w:r>
        <w:r w:rsidR="00097D20">
          <w:rPr>
            <w:noProof/>
            <w:webHidden/>
          </w:rPr>
        </w:r>
        <w:r w:rsidR="00097D20">
          <w:rPr>
            <w:noProof/>
            <w:webHidden/>
          </w:rPr>
          <w:fldChar w:fldCharType="separate"/>
        </w:r>
        <w:r w:rsidR="00097D20">
          <w:rPr>
            <w:noProof/>
            <w:webHidden/>
          </w:rPr>
          <w:t>46</w:t>
        </w:r>
        <w:r w:rsidR="00097D20">
          <w:rPr>
            <w:noProof/>
            <w:webHidden/>
          </w:rPr>
          <w:fldChar w:fldCharType="end"/>
        </w:r>
      </w:hyperlink>
    </w:p>
    <w:p w14:paraId="0730447D" w14:textId="2E113440" w:rsidR="0031091B" w:rsidRPr="00872F45" w:rsidRDefault="00E464E0" w:rsidP="00E464E0">
      <w:pPr>
        <w:rPr>
          <w:noProof/>
        </w:rPr>
        <w:sectPr w:rsidR="0031091B" w:rsidRPr="00872F45" w:rsidSect="00D46287">
          <w:footerReference w:type="first" r:id="rId15"/>
          <w:pgSz w:w="11906" w:h="16838"/>
          <w:pgMar w:top="1418" w:right="851" w:bottom="1418" w:left="1985" w:header="709" w:footer="709" w:gutter="0"/>
          <w:pgNumType w:fmt="lowerRoman" w:start="1"/>
          <w:cols w:space="708"/>
          <w:docGrid w:linePitch="360"/>
        </w:sectPr>
      </w:pPr>
      <w:r w:rsidRPr="008037ED">
        <w:rPr>
          <w:rStyle w:val="Hipervnculo"/>
          <w:rFonts w:cs="Arial"/>
          <w:noProof/>
          <w:color w:val="auto"/>
        </w:rPr>
        <w:fldChar w:fldCharType="end"/>
      </w:r>
      <w:r w:rsidRPr="008037ED">
        <w:rPr>
          <w:rFonts w:cs="Arial"/>
        </w:rPr>
        <w:br w:type="page"/>
      </w:r>
      <w:bookmarkStart w:id="1" w:name="_Toc432240273"/>
      <w:bookmarkStart w:id="2" w:name="_Toc432504659"/>
      <w:bookmarkStart w:id="3" w:name="_Toc435459266"/>
      <w:bookmarkStart w:id="4" w:name="_Toc435460040"/>
      <w:bookmarkStart w:id="5" w:name="_Toc435460321"/>
      <w:bookmarkStart w:id="6" w:name="_Toc435460386"/>
      <w:bookmarkStart w:id="7" w:name="_Toc435460650"/>
      <w:bookmarkStart w:id="8" w:name="_Toc435460721"/>
      <w:bookmarkStart w:id="9" w:name="_Toc435462128"/>
      <w:r w:rsidR="00532355">
        <w:rPr>
          <w:rFonts w:cs="Arial"/>
        </w:rPr>
        <w:fldChar w:fldCharType="begin"/>
      </w:r>
      <w:r w:rsidR="00532355">
        <w:rPr>
          <w:rFonts w:cs="Arial"/>
        </w:rPr>
        <w:instrText xml:space="preserve"> TOC \h \z \c "Tabla" </w:instrText>
      </w:r>
      <w:r w:rsidR="00532355">
        <w:rPr>
          <w:rFonts w:cs="Arial"/>
        </w:rPr>
        <w:fldChar w:fldCharType="end"/>
      </w:r>
    </w:p>
    <w:p w14:paraId="61C01878" w14:textId="77777777" w:rsidR="00E464E0" w:rsidRPr="008037ED" w:rsidRDefault="00E464E0" w:rsidP="007B2C11">
      <w:pPr>
        <w:pStyle w:val="Ttulo1"/>
      </w:pPr>
      <w:bookmarkStart w:id="10" w:name="_Toc437557469"/>
      <w:bookmarkStart w:id="11" w:name="_Toc439968523"/>
      <w:bookmarkStart w:id="12" w:name="_Toc439969658"/>
      <w:bookmarkStart w:id="13" w:name="_Toc441233808"/>
      <w:bookmarkStart w:id="14" w:name="_Toc82895773"/>
      <w:r w:rsidRPr="008037ED">
        <w:lastRenderedPageBreak/>
        <w:t xml:space="preserve">1. </w:t>
      </w:r>
      <w:r w:rsidRPr="007B2C11">
        <w:t>Introducción</w:t>
      </w:r>
      <w:bookmarkEnd w:id="1"/>
      <w:bookmarkEnd w:id="2"/>
      <w:bookmarkEnd w:id="3"/>
      <w:bookmarkEnd w:id="4"/>
      <w:bookmarkEnd w:id="5"/>
      <w:bookmarkEnd w:id="6"/>
      <w:bookmarkEnd w:id="7"/>
      <w:bookmarkEnd w:id="8"/>
      <w:bookmarkEnd w:id="9"/>
      <w:bookmarkEnd w:id="10"/>
      <w:bookmarkEnd w:id="11"/>
      <w:bookmarkEnd w:id="12"/>
      <w:bookmarkEnd w:id="13"/>
      <w:bookmarkEnd w:id="14"/>
    </w:p>
    <w:p w14:paraId="1ADB5A01" w14:textId="788B3F42" w:rsidR="00321B22" w:rsidRDefault="00C36EB1" w:rsidP="00321B22">
      <w:pPr>
        <w:autoSpaceDE w:val="0"/>
        <w:autoSpaceDN w:val="0"/>
        <w:adjustRightInd w:val="0"/>
        <w:spacing w:after="240"/>
        <w:rPr>
          <w:rFonts w:cs="Arial"/>
        </w:rPr>
      </w:pPr>
      <w:bookmarkStart w:id="15" w:name="_Toc432504660"/>
      <w:bookmarkStart w:id="16" w:name="_Toc435459267"/>
      <w:bookmarkStart w:id="17" w:name="_Toc435460041"/>
      <w:bookmarkStart w:id="18" w:name="_Toc435460722"/>
      <w:bookmarkStart w:id="19" w:name="_Toc435462129"/>
      <w:bookmarkStart w:id="20" w:name="_Toc437557470"/>
      <w:bookmarkStart w:id="21" w:name="_Hlk27034779"/>
      <w:bookmarkStart w:id="22" w:name="_Toc432240274"/>
      <w:bookmarkStart w:id="23" w:name="_Toc432504663"/>
      <w:bookmarkStart w:id="24" w:name="_Toc435459270"/>
      <w:bookmarkStart w:id="25" w:name="_Toc435460044"/>
      <w:bookmarkStart w:id="26" w:name="_Toc435460322"/>
      <w:bookmarkStart w:id="27" w:name="_Toc435460387"/>
      <w:bookmarkStart w:id="28" w:name="_Toc435460651"/>
      <w:bookmarkStart w:id="29" w:name="_Toc435460725"/>
      <w:bookmarkStart w:id="30" w:name="_Toc435462132"/>
      <w:bookmarkStart w:id="31" w:name="_Toc437557473"/>
      <w:bookmarkStart w:id="32" w:name="_Toc439968526"/>
      <w:bookmarkStart w:id="33" w:name="_Toc439969661"/>
      <w:bookmarkStart w:id="34" w:name="_Toc441233812"/>
      <w:r w:rsidRPr="00C36EB1">
        <w:rPr>
          <w:rFonts w:cs="Arial"/>
        </w:rPr>
        <w:t>La navegación autónoma es cada vez más popular entre los robots y los vehículos móviles. De esta manera, estos robots o vehículos pueden moverse en función de los sensores de captación que integran, siendo necesario la eficacia y la correcta limitación de navegación. Las disciplinas de visión por computador y aprendizaje automático son las que realizan la investigación en el área de navegación autónoma y cada vez realizan avances más elaborados y profundos</w:t>
      </w:r>
      <w:r w:rsidR="008B6B78">
        <w:rPr>
          <w:rFonts w:cs="Arial"/>
        </w:rPr>
        <w:t xml:space="preserve">. </w:t>
      </w:r>
    </w:p>
    <w:p w14:paraId="1644295C" w14:textId="7E7FE2EC" w:rsidR="00321B22" w:rsidRPr="00321B22" w:rsidRDefault="002D2E89" w:rsidP="00321B22">
      <w:pPr>
        <w:autoSpaceDE w:val="0"/>
        <w:autoSpaceDN w:val="0"/>
        <w:adjustRightInd w:val="0"/>
        <w:spacing w:after="240"/>
        <w:rPr>
          <w:rFonts w:cs="Arial"/>
        </w:rPr>
      </w:pPr>
      <w:r>
        <w:rPr>
          <w:rFonts w:cs="Arial"/>
        </w:rPr>
        <w:t>Estos</w:t>
      </w:r>
      <w:r w:rsidR="00C45A89">
        <w:rPr>
          <w:rFonts w:cs="Arial"/>
        </w:rPr>
        <w:t xml:space="preserve"> avances han ayudado a que los robots sean cada vez </w:t>
      </w:r>
      <w:r w:rsidR="00354049">
        <w:rPr>
          <w:rFonts w:cs="Arial"/>
        </w:rPr>
        <w:t>más</w:t>
      </w:r>
      <w:r w:rsidR="00C45A89">
        <w:rPr>
          <w:rFonts w:cs="Arial"/>
        </w:rPr>
        <w:t xml:space="preserve"> fiables en cuanto a </w:t>
      </w:r>
      <w:r>
        <w:rPr>
          <w:rFonts w:cs="Arial"/>
        </w:rPr>
        <w:t xml:space="preserve">evitar </w:t>
      </w:r>
      <w:r w:rsidR="00C45A89">
        <w:rPr>
          <w:rFonts w:cs="Arial"/>
        </w:rPr>
        <w:t xml:space="preserve">la colisión con </w:t>
      </w:r>
      <w:r>
        <w:rPr>
          <w:rFonts w:cs="Arial"/>
        </w:rPr>
        <w:t>los</w:t>
      </w:r>
      <w:r w:rsidR="00624CFE">
        <w:rPr>
          <w:rFonts w:cs="Arial"/>
        </w:rPr>
        <w:t xml:space="preserve"> obstáculos</w:t>
      </w:r>
      <w:r w:rsidR="00C45A89">
        <w:rPr>
          <w:rFonts w:cs="Arial"/>
        </w:rPr>
        <w:t xml:space="preserve"> del entorno</w:t>
      </w:r>
      <w:r w:rsidR="00624CFE">
        <w:rPr>
          <w:rFonts w:cs="Arial"/>
        </w:rPr>
        <w:t xml:space="preserve">, crear mapa de navegación, percepción de personas </w:t>
      </w:r>
      <w:r>
        <w:rPr>
          <w:rFonts w:cs="Arial"/>
        </w:rPr>
        <w:t>o</w:t>
      </w:r>
      <w:r w:rsidR="00624CFE">
        <w:rPr>
          <w:rFonts w:cs="Arial"/>
        </w:rPr>
        <w:t xml:space="preserve"> la segmentación.</w:t>
      </w:r>
      <w:r>
        <w:rPr>
          <w:rFonts w:cs="Arial"/>
        </w:rPr>
        <w:t xml:space="preserve"> </w:t>
      </w:r>
      <w:r w:rsidR="00D06B75">
        <w:rPr>
          <w:rFonts w:cs="Arial"/>
        </w:rPr>
        <w:t>Los procesos de analizar el entorno han ido cambiando y l</w:t>
      </w:r>
      <w:r w:rsidR="00321B22" w:rsidRPr="00321B22">
        <w:rPr>
          <w:rFonts w:cs="Arial"/>
        </w:rPr>
        <w:t xml:space="preserve">a seguridad de estos sistemas </w:t>
      </w:r>
      <w:r w:rsidR="00D06B75">
        <w:rPr>
          <w:rFonts w:cs="Arial"/>
        </w:rPr>
        <w:t>es esencial en los entornos donde se encuentran personas</w:t>
      </w:r>
      <w:r w:rsidR="00CF1E30">
        <w:rPr>
          <w:rFonts w:cs="Arial"/>
        </w:rPr>
        <w:t>, animales, plantas o cualquier tipo de obstáculo</w:t>
      </w:r>
      <w:r w:rsidR="00D06B75">
        <w:rPr>
          <w:rFonts w:cs="Arial"/>
        </w:rPr>
        <w:t xml:space="preserve">. La </w:t>
      </w:r>
      <w:r w:rsidR="0025038C">
        <w:rPr>
          <w:rFonts w:cs="Arial"/>
        </w:rPr>
        <w:t>navegación</w:t>
      </w:r>
      <w:r w:rsidR="00D06B75">
        <w:rPr>
          <w:rFonts w:cs="Arial"/>
        </w:rPr>
        <w:t xml:space="preserve"> puede ser dentro de un entorno aprendido o un entorno nuevo según las necesidades</w:t>
      </w:r>
      <w:r w:rsidR="0025038C">
        <w:rPr>
          <w:rFonts w:cs="Arial"/>
        </w:rPr>
        <w:t>, pero en todos los casos es necesario identificar</w:t>
      </w:r>
      <w:r w:rsidR="00CF1E30">
        <w:rPr>
          <w:rFonts w:cs="Arial"/>
        </w:rPr>
        <w:t xml:space="preserve"> o captar</w:t>
      </w:r>
      <w:r w:rsidR="0025038C">
        <w:rPr>
          <w:rFonts w:cs="Arial"/>
        </w:rPr>
        <w:t xml:space="preserve"> bien el entorno para luego poder elegir el camino adecuado. </w:t>
      </w:r>
      <w:r w:rsidR="009D4038">
        <w:rPr>
          <w:rFonts w:cs="Arial"/>
        </w:rPr>
        <w:t xml:space="preserve">En este caso se realizará una segmentación del entorno captado para que la navegación sea más fácil y fiable. También se incorporará la predicción de movimientos para que los movimientos del robot no molesten y sean más precisos, es decir, se ajusten a cada entorno y predigan los movimientos según lo aprendido. </w:t>
      </w:r>
      <w:r w:rsidR="0025038C">
        <w:rPr>
          <w:rFonts w:cs="Arial"/>
        </w:rPr>
        <w:t xml:space="preserve">Como ejemplos podemos tener diferentes tipos de entornos como oficinas, escuelas, hospitales o cualquier tipo de edificio donde se quiera introducir un robot. </w:t>
      </w:r>
    </w:p>
    <w:p w14:paraId="3C5F1587" w14:textId="77777777" w:rsidR="00F0688A" w:rsidRPr="00C253BE" w:rsidRDefault="00F0688A" w:rsidP="00F0688A">
      <w:pPr>
        <w:pStyle w:val="Ttulo2"/>
        <w:spacing w:before="480"/>
      </w:pPr>
      <w:bookmarkStart w:id="35" w:name="_Toc441233809"/>
      <w:bookmarkStart w:id="36" w:name="_Toc22814684"/>
      <w:bookmarkStart w:id="37" w:name="_Toc82895774"/>
      <w:r w:rsidRPr="00C253BE">
        <w:t xml:space="preserve">1.1 </w:t>
      </w:r>
      <w:r>
        <w:t>Motivac</w:t>
      </w:r>
      <w:r w:rsidRPr="007B2C11">
        <w:t>ión</w:t>
      </w:r>
      <w:bookmarkEnd w:id="15"/>
      <w:bookmarkEnd w:id="16"/>
      <w:bookmarkEnd w:id="17"/>
      <w:bookmarkEnd w:id="18"/>
      <w:bookmarkEnd w:id="19"/>
      <w:bookmarkEnd w:id="20"/>
      <w:bookmarkEnd w:id="35"/>
      <w:bookmarkEnd w:id="36"/>
      <w:bookmarkEnd w:id="37"/>
    </w:p>
    <w:p w14:paraId="4E6C1EC7" w14:textId="2EE61BF3" w:rsidR="00956E90" w:rsidRDefault="0025038C" w:rsidP="00F0688A">
      <w:pPr>
        <w:autoSpaceDE w:val="0"/>
        <w:autoSpaceDN w:val="0"/>
        <w:adjustRightInd w:val="0"/>
        <w:spacing w:after="240"/>
        <w:rPr>
          <w:rFonts w:cs="Arial"/>
        </w:rPr>
      </w:pPr>
      <w:bookmarkStart w:id="38" w:name="_Toc432504661"/>
      <w:bookmarkStart w:id="39" w:name="_Toc435459268"/>
      <w:bookmarkStart w:id="40" w:name="_Toc435460042"/>
      <w:bookmarkStart w:id="41" w:name="_Toc435460723"/>
      <w:bookmarkStart w:id="42" w:name="_Toc435462130"/>
      <w:bookmarkStart w:id="43" w:name="_Toc437557471"/>
      <w:bookmarkStart w:id="44" w:name="_Toc439968524"/>
      <w:bookmarkStart w:id="45" w:name="_Toc439969659"/>
      <w:r>
        <w:rPr>
          <w:rFonts w:cs="Arial"/>
        </w:rPr>
        <w:t>L</w:t>
      </w:r>
      <w:r w:rsidR="00AF7FA8">
        <w:rPr>
          <w:rFonts w:cs="Arial"/>
        </w:rPr>
        <w:t>os robots autónomos son de una gran ayuda para realizar cualquier tarea y l</w:t>
      </w:r>
      <w:r>
        <w:rPr>
          <w:rFonts w:cs="Arial"/>
        </w:rPr>
        <w:t>a navegación</w:t>
      </w:r>
      <w:r w:rsidR="00AF7FA8">
        <w:rPr>
          <w:rFonts w:cs="Arial"/>
        </w:rPr>
        <w:t xml:space="preserve"> </w:t>
      </w:r>
      <w:r w:rsidR="00531376">
        <w:rPr>
          <w:rFonts w:cs="Arial"/>
        </w:rPr>
        <w:t>y la percepción son unos</w:t>
      </w:r>
      <w:r w:rsidR="00AF7FA8">
        <w:rPr>
          <w:rFonts w:cs="Arial"/>
        </w:rPr>
        <w:t xml:space="preserve"> de los puntos en los que se está</w:t>
      </w:r>
      <w:r w:rsidR="00531376">
        <w:rPr>
          <w:rFonts w:cs="Arial"/>
        </w:rPr>
        <w:t>n realizando las</w:t>
      </w:r>
      <w:r w:rsidR="00AF7FA8">
        <w:rPr>
          <w:rFonts w:cs="Arial"/>
        </w:rPr>
        <w:t xml:space="preserve"> mejorando. Hoy en día, podemos ver cómo los robots nos limpian la casa</w:t>
      </w:r>
      <w:r w:rsidR="00531376">
        <w:rPr>
          <w:rFonts w:cs="Arial"/>
        </w:rPr>
        <w:t>, acompañan a personas, realizan búsquedas de elementos en diferentes entornos</w:t>
      </w:r>
      <w:r w:rsidR="00AF7FA8">
        <w:rPr>
          <w:rFonts w:cs="Arial"/>
        </w:rPr>
        <w:t xml:space="preserve"> o </w:t>
      </w:r>
      <w:r>
        <w:rPr>
          <w:rFonts w:cs="Arial"/>
        </w:rPr>
        <w:t xml:space="preserve">realizan las tareas de inventario de </w:t>
      </w:r>
      <w:r w:rsidR="00AF7FA8">
        <w:rPr>
          <w:rFonts w:cs="Arial"/>
        </w:rPr>
        <w:t xml:space="preserve">almacenes. </w:t>
      </w:r>
      <w:r w:rsidR="006405AE">
        <w:rPr>
          <w:rFonts w:cs="Arial"/>
        </w:rPr>
        <w:t>Estos robots tienen que ser seguros y evitar todos los obstáculos</w:t>
      </w:r>
      <w:r w:rsidR="00956E90">
        <w:rPr>
          <w:rFonts w:cs="Arial"/>
        </w:rPr>
        <w:t>. Estos obstáculos pueden ser seres vivos y pueden estar en peligro si el robot no realiza bien su trabajo.</w:t>
      </w:r>
      <w:r w:rsidR="006405AE">
        <w:rPr>
          <w:rFonts w:cs="Arial"/>
        </w:rPr>
        <w:t xml:space="preserve"> </w:t>
      </w:r>
    </w:p>
    <w:p w14:paraId="236AC6E4" w14:textId="5A988D31" w:rsidR="004E1D39" w:rsidRDefault="004E1D39" w:rsidP="00F0688A">
      <w:pPr>
        <w:autoSpaceDE w:val="0"/>
        <w:autoSpaceDN w:val="0"/>
        <w:adjustRightInd w:val="0"/>
        <w:spacing w:after="240"/>
        <w:rPr>
          <w:rFonts w:cs="Arial"/>
        </w:rPr>
      </w:pPr>
      <w:r>
        <w:rPr>
          <w:rFonts w:cs="Arial"/>
        </w:rPr>
        <w:t>La segmentación es una de las áreas en progreso para este tipo de problem</w:t>
      </w:r>
      <w:r w:rsidR="00C36EB1">
        <w:rPr>
          <w:rFonts w:cs="Arial"/>
        </w:rPr>
        <w:t>as</w:t>
      </w:r>
      <w:r>
        <w:rPr>
          <w:rFonts w:cs="Arial"/>
        </w:rPr>
        <w:t xml:space="preserve"> y los últimos avances de la navegación autónoma se centran en la visión por computador para realizarla. La segmentación mediante la captación de imágenes del entorno es esencial para que un robot navegue autónomamente con la suficiente fiabilidad y seguridad para que no </w:t>
      </w:r>
      <w:r w:rsidR="00531376">
        <w:rPr>
          <w:rFonts w:cs="Arial"/>
        </w:rPr>
        <w:t>o</w:t>
      </w:r>
      <w:r>
        <w:rPr>
          <w:rFonts w:cs="Arial"/>
        </w:rPr>
        <w:t>curra ningún imprevisto.</w:t>
      </w:r>
    </w:p>
    <w:p w14:paraId="50FC1957" w14:textId="132E9747" w:rsidR="006405AE" w:rsidRPr="00F242C5" w:rsidRDefault="00823A1A" w:rsidP="00F0688A">
      <w:pPr>
        <w:autoSpaceDE w:val="0"/>
        <w:autoSpaceDN w:val="0"/>
        <w:adjustRightInd w:val="0"/>
        <w:spacing w:after="240"/>
        <w:rPr>
          <w:rFonts w:cs="Arial"/>
        </w:rPr>
      </w:pPr>
      <w:r>
        <w:rPr>
          <w:rFonts w:cs="Arial"/>
        </w:rPr>
        <w:lastRenderedPageBreak/>
        <w:t xml:space="preserve">Es necesario entrenar a los modelos de visión por computador mediante el aprendizaje automático para que realicen una segmentación correcta de los elementos que se encuentran en el entorno </w:t>
      </w:r>
      <w:r w:rsidR="00956E90">
        <w:rPr>
          <w:rFonts w:cs="Arial"/>
        </w:rPr>
        <w:t xml:space="preserve">y los clasifique para que el robot tenga claro cuál es el sitio por donde puede circular. </w:t>
      </w:r>
      <w:r w:rsidR="004E1D39">
        <w:rPr>
          <w:rFonts w:cs="Arial"/>
        </w:rPr>
        <w:t>E</w:t>
      </w:r>
      <w:r w:rsidR="00D13772">
        <w:rPr>
          <w:rFonts w:cs="Arial"/>
        </w:rPr>
        <w:t>n este caso en concreto e</w:t>
      </w:r>
      <w:r w:rsidR="004E1D39">
        <w:rPr>
          <w:rFonts w:cs="Arial"/>
        </w:rPr>
        <w:t xml:space="preserve">l robot </w:t>
      </w:r>
      <w:r w:rsidR="00D13772">
        <w:rPr>
          <w:rFonts w:cs="Arial"/>
        </w:rPr>
        <w:t>tiene que</w:t>
      </w:r>
      <w:r w:rsidR="004E1D39">
        <w:rPr>
          <w:rFonts w:cs="Arial"/>
        </w:rPr>
        <w:t xml:space="preserve"> navegar en el interior y tiene que </w:t>
      </w:r>
      <w:r>
        <w:rPr>
          <w:rFonts w:cs="Arial"/>
        </w:rPr>
        <w:t xml:space="preserve">ser capaz de tomar decisiones correctas a la hora de realizar la </w:t>
      </w:r>
      <w:r w:rsidR="00793A5E">
        <w:rPr>
          <w:rFonts w:cs="Arial"/>
        </w:rPr>
        <w:t>navegación,</w:t>
      </w:r>
      <w:r>
        <w:rPr>
          <w:rFonts w:cs="Arial"/>
        </w:rPr>
        <w:t xml:space="preserve"> aunque </w:t>
      </w:r>
      <w:r w:rsidR="004E1D39">
        <w:rPr>
          <w:rFonts w:cs="Arial"/>
        </w:rPr>
        <w:t xml:space="preserve">el entorno </w:t>
      </w:r>
      <w:r w:rsidR="00D13772">
        <w:rPr>
          <w:rFonts w:cs="Arial"/>
        </w:rPr>
        <w:t>pueda variar según los obstáculos que se detecten</w:t>
      </w:r>
      <w:r>
        <w:rPr>
          <w:rFonts w:cs="Arial"/>
        </w:rPr>
        <w:t>.</w:t>
      </w:r>
    </w:p>
    <w:p w14:paraId="06D12A12" w14:textId="77777777" w:rsidR="00F0688A" w:rsidRPr="008037ED" w:rsidRDefault="00F0688A" w:rsidP="00F0688A">
      <w:pPr>
        <w:pStyle w:val="Ttulo2"/>
        <w:spacing w:before="480"/>
      </w:pPr>
      <w:bookmarkStart w:id="46" w:name="_Toc441233810"/>
      <w:bookmarkStart w:id="47" w:name="_Toc22814685"/>
      <w:bookmarkStart w:id="48" w:name="_Toc82895775"/>
      <w:r w:rsidRPr="008037ED">
        <w:t>1.2 Planteamiento del trabajo</w:t>
      </w:r>
      <w:bookmarkEnd w:id="38"/>
      <w:bookmarkEnd w:id="39"/>
      <w:bookmarkEnd w:id="40"/>
      <w:bookmarkEnd w:id="41"/>
      <w:bookmarkEnd w:id="42"/>
      <w:bookmarkEnd w:id="43"/>
      <w:bookmarkEnd w:id="44"/>
      <w:bookmarkEnd w:id="45"/>
      <w:bookmarkEnd w:id="46"/>
      <w:bookmarkEnd w:id="47"/>
      <w:bookmarkEnd w:id="48"/>
    </w:p>
    <w:p w14:paraId="18FE5341" w14:textId="17B618A2" w:rsidR="00751949" w:rsidRDefault="004E1D39" w:rsidP="00F0688A">
      <w:pPr>
        <w:autoSpaceDE w:val="0"/>
        <w:autoSpaceDN w:val="0"/>
        <w:adjustRightInd w:val="0"/>
        <w:spacing w:after="240"/>
        <w:rPr>
          <w:rFonts w:cs="Arial"/>
        </w:rPr>
      </w:pPr>
      <w:bookmarkStart w:id="49" w:name="_Toc432504662"/>
      <w:bookmarkStart w:id="50" w:name="_Toc435459269"/>
      <w:bookmarkStart w:id="51" w:name="_Toc435460043"/>
      <w:bookmarkStart w:id="52" w:name="_Toc435460724"/>
      <w:bookmarkStart w:id="53" w:name="_Toc435462131"/>
      <w:bookmarkStart w:id="54" w:name="_Toc437557472"/>
      <w:bookmarkStart w:id="55" w:name="_Toc439968525"/>
      <w:bookmarkStart w:id="56" w:name="_Toc439969660"/>
      <w:r>
        <w:rPr>
          <w:rFonts w:cs="Arial"/>
        </w:rPr>
        <w:t xml:space="preserve">En este trabajo se intenta abordar el problema en los entornos de interior donde el robot tiene que elegir el </w:t>
      </w:r>
      <w:r w:rsidR="00751949">
        <w:rPr>
          <w:rFonts w:cs="Arial"/>
        </w:rPr>
        <w:t>camino por donde circular. Para ello, en vez de utilizar solo un sensor RGB para la segmentación, se utilizará un sensor RGB-D para tener una mejor segmentación donde se le añade la profundidad del entorno.</w:t>
      </w:r>
      <w:r w:rsidR="007C64FB">
        <w:rPr>
          <w:rFonts w:cs="Arial"/>
        </w:rPr>
        <w:t xml:space="preserve"> A la cámara Intel RealSense D435i se le añadi</w:t>
      </w:r>
      <w:r w:rsidR="00751949">
        <w:rPr>
          <w:rFonts w:cs="Arial"/>
        </w:rPr>
        <w:t xml:space="preserve">rá un sistema de aprendizaje profundo para </w:t>
      </w:r>
      <w:r w:rsidR="00531376">
        <w:rPr>
          <w:rFonts w:cs="Arial"/>
        </w:rPr>
        <w:t xml:space="preserve">detectar las trayectorias de los humanos </w:t>
      </w:r>
      <w:r w:rsidR="00751949">
        <w:rPr>
          <w:rFonts w:cs="Arial"/>
        </w:rPr>
        <w:t>para que realice una correcta segmentación.</w:t>
      </w:r>
    </w:p>
    <w:p w14:paraId="01B2EB99" w14:textId="55EAA906" w:rsidR="007C64FB" w:rsidRDefault="00C36EB1" w:rsidP="00F0688A">
      <w:pPr>
        <w:autoSpaceDE w:val="0"/>
        <w:autoSpaceDN w:val="0"/>
        <w:adjustRightInd w:val="0"/>
        <w:spacing w:after="240"/>
        <w:rPr>
          <w:rFonts w:cs="Arial"/>
        </w:rPr>
      </w:pPr>
      <w:r w:rsidRPr="00C36EB1">
        <w:rPr>
          <w:rFonts w:cs="Arial"/>
        </w:rPr>
        <w:t>Para la movilidad se necesita un robot que sea capaz de realizar movimientos en el entorno. Este robot móvil será el que se llama Jetbot, el robot móvil de código libre que utiliza como módulo de control el equipo de desarrollo Jetson Nano</w:t>
      </w:r>
      <w:r w:rsidR="007C64FB">
        <w:rPr>
          <w:rFonts w:cs="Arial"/>
        </w:rPr>
        <w:t xml:space="preserve">. </w:t>
      </w:r>
    </w:p>
    <w:p w14:paraId="6FD465E0" w14:textId="0800A9F4" w:rsidR="00956E90" w:rsidRPr="00017A55" w:rsidRDefault="00C36EB1" w:rsidP="007C64FB">
      <w:pPr>
        <w:autoSpaceDE w:val="0"/>
        <w:autoSpaceDN w:val="0"/>
        <w:adjustRightInd w:val="0"/>
        <w:spacing w:after="240"/>
        <w:rPr>
          <w:rFonts w:cs="Arial"/>
        </w:rPr>
      </w:pPr>
      <w:r w:rsidRPr="00C36EB1">
        <w:rPr>
          <w:rFonts w:cs="Arial"/>
        </w:rPr>
        <w:t>Todo el programa irá dentro del framework ROS “Robot Operating System”, el código libre que facilita el desarrollo de los proyectos robóticos</w:t>
      </w:r>
      <w:r w:rsidR="007C64FB">
        <w:rPr>
          <w:rFonts w:cs="Arial"/>
        </w:rPr>
        <w:t>.</w:t>
      </w:r>
    </w:p>
    <w:p w14:paraId="7CA41865" w14:textId="77777777" w:rsidR="00F0688A" w:rsidRPr="007B2C11" w:rsidRDefault="00F0688A" w:rsidP="00F0688A">
      <w:pPr>
        <w:pStyle w:val="Ttulo2"/>
        <w:spacing w:before="480"/>
      </w:pPr>
      <w:bookmarkStart w:id="57" w:name="_Toc441233811"/>
      <w:bookmarkStart w:id="58" w:name="_Toc22814686"/>
      <w:bookmarkStart w:id="59" w:name="_Toc82895776"/>
      <w:r w:rsidRPr="008037ED">
        <w:t>1.3 Estructura de la memoria</w:t>
      </w:r>
      <w:bookmarkEnd w:id="49"/>
      <w:bookmarkEnd w:id="50"/>
      <w:bookmarkEnd w:id="51"/>
      <w:bookmarkEnd w:id="52"/>
      <w:bookmarkEnd w:id="53"/>
      <w:bookmarkEnd w:id="54"/>
      <w:bookmarkEnd w:id="55"/>
      <w:bookmarkEnd w:id="56"/>
      <w:bookmarkEnd w:id="57"/>
      <w:bookmarkEnd w:id="58"/>
      <w:bookmarkEnd w:id="59"/>
    </w:p>
    <w:p w14:paraId="3E48D1E7" w14:textId="1A6257AC" w:rsidR="00F0688A" w:rsidRDefault="00531376" w:rsidP="00F0688A">
      <w:pPr>
        <w:autoSpaceDE w:val="0"/>
        <w:autoSpaceDN w:val="0"/>
        <w:adjustRightInd w:val="0"/>
        <w:spacing w:after="240"/>
        <w:rPr>
          <w:rFonts w:cs="Arial"/>
        </w:rPr>
      </w:pPr>
      <w:r>
        <w:rPr>
          <w:rFonts w:cs="Arial"/>
        </w:rPr>
        <w:t xml:space="preserve">En el </w:t>
      </w:r>
      <w:r w:rsidR="006A700A">
        <w:rPr>
          <w:rFonts w:cs="Arial"/>
        </w:rPr>
        <w:t>capítulo</w:t>
      </w:r>
      <w:r>
        <w:rPr>
          <w:rFonts w:cs="Arial"/>
        </w:rPr>
        <w:t xml:space="preserve"> 2 se realiza el análisis y estado del arte de todo lo referente a los robots móviles y la percepción por computador</w:t>
      </w:r>
      <w:r w:rsidR="00F0688A">
        <w:rPr>
          <w:rFonts w:cs="Arial"/>
        </w:rPr>
        <w:t>.</w:t>
      </w:r>
      <w:r>
        <w:rPr>
          <w:rFonts w:cs="Arial"/>
        </w:rPr>
        <w:t xml:space="preserve"> Se analizan diferentes publicaciones como sistemas de percepción de entorno para la localización y mapeo </w:t>
      </w:r>
      <w:r w:rsidR="006A700A">
        <w:rPr>
          <w:rFonts w:cs="Arial"/>
        </w:rPr>
        <w:t>simultáneo</w:t>
      </w:r>
      <w:r>
        <w:rPr>
          <w:rFonts w:cs="Arial"/>
        </w:rPr>
        <w:t xml:space="preserve"> (SLAM)</w:t>
      </w:r>
      <w:r w:rsidR="006A700A">
        <w:rPr>
          <w:rFonts w:cs="Arial"/>
        </w:rPr>
        <w:t>, Detección de objetos o segmentación semántica. Se parte de conceptos básicos para finalmente centrarse en los conceptos que se abordaran en el presente trabajo</w:t>
      </w:r>
      <w:r w:rsidR="001E222A">
        <w:rPr>
          <w:rFonts w:cs="Arial"/>
        </w:rPr>
        <w:t>.</w:t>
      </w:r>
    </w:p>
    <w:p w14:paraId="49CA3421" w14:textId="35CE559B" w:rsidR="001E222A" w:rsidRDefault="001E222A" w:rsidP="00F0688A">
      <w:pPr>
        <w:autoSpaceDE w:val="0"/>
        <w:autoSpaceDN w:val="0"/>
        <w:adjustRightInd w:val="0"/>
        <w:spacing w:after="240"/>
        <w:rPr>
          <w:rFonts w:cs="Arial"/>
        </w:rPr>
      </w:pPr>
      <w:r>
        <w:rPr>
          <w:rFonts w:cs="Arial"/>
        </w:rPr>
        <w:t xml:space="preserve">En el capítulo 3 se detallan los objetivos y la metodología a utilizar, mientras que en el capítulo 4 se identifican los requisitos para la elaboración del presente trabajo de la herramienta software. </w:t>
      </w:r>
    </w:p>
    <w:p w14:paraId="14B69BC6" w14:textId="6A01726F" w:rsidR="00F242C5" w:rsidRDefault="001E222A" w:rsidP="001E222A">
      <w:pPr>
        <w:autoSpaceDE w:val="0"/>
        <w:autoSpaceDN w:val="0"/>
        <w:adjustRightInd w:val="0"/>
        <w:spacing w:after="240"/>
        <w:rPr>
          <w:rFonts w:eastAsia="Times New Roman" w:cs="Arial"/>
          <w:b/>
          <w:bCs/>
          <w:iCs/>
          <w:sz w:val="36"/>
          <w:szCs w:val="32"/>
          <w:lang w:val="es-ES" w:bidi="en-US"/>
        </w:rPr>
      </w:pPr>
      <w:r>
        <w:rPr>
          <w:rFonts w:cs="Arial"/>
        </w:rPr>
        <w:lastRenderedPageBreak/>
        <w:t xml:space="preserve">Todo el desarrollo a detalle se lleva a cabo en el capítulo 5 y seguidamente se muestran los resultados obtenidos en el capítulo 6, las </w:t>
      </w:r>
      <w:r w:rsidR="00111AE6">
        <w:rPr>
          <w:rFonts w:cs="Arial"/>
        </w:rPr>
        <w:t>pruebas realizadas</w:t>
      </w:r>
      <w:r>
        <w:rPr>
          <w:rFonts w:cs="Arial"/>
        </w:rPr>
        <w:t xml:space="preserve"> y sus valoraciones para ser </w:t>
      </w:r>
      <w:r w:rsidR="0048772B">
        <w:rPr>
          <w:rFonts w:cs="Arial"/>
        </w:rPr>
        <w:t>más</w:t>
      </w:r>
      <w:r>
        <w:rPr>
          <w:rFonts w:cs="Arial"/>
        </w:rPr>
        <w:t xml:space="preserve"> exactos. Finalmente, en el capítulo 7 se muestran las conclusiones obtenidas.</w:t>
      </w:r>
      <w:bookmarkEnd w:id="21"/>
      <w:r w:rsidR="00F242C5">
        <w:br w:type="page"/>
      </w:r>
    </w:p>
    <w:p w14:paraId="3C82A916" w14:textId="77777777" w:rsidR="00E464E0" w:rsidRDefault="00E464E0" w:rsidP="007B2C11">
      <w:pPr>
        <w:pStyle w:val="Ttulo1"/>
      </w:pPr>
      <w:bookmarkStart w:id="60" w:name="_Toc82895777"/>
      <w:r w:rsidRPr="008037ED">
        <w:lastRenderedPageBreak/>
        <w:t>2</w:t>
      </w:r>
      <w:r>
        <w:t xml:space="preserve">. </w:t>
      </w:r>
      <w:r w:rsidR="00E92E32">
        <w:t>Contexto y e</w:t>
      </w:r>
      <w:r>
        <w:t>stado del a</w:t>
      </w:r>
      <w:r w:rsidRPr="008037ED">
        <w:t>rte</w:t>
      </w:r>
      <w:bookmarkEnd w:id="22"/>
      <w:bookmarkEnd w:id="23"/>
      <w:bookmarkEnd w:id="24"/>
      <w:bookmarkEnd w:id="25"/>
      <w:bookmarkEnd w:id="26"/>
      <w:bookmarkEnd w:id="27"/>
      <w:bookmarkEnd w:id="28"/>
      <w:bookmarkEnd w:id="29"/>
      <w:bookmarkEnd w:id="30"/>
      <w:bookmarkEnd w:id="31"/>
      <w:bookmarkEnd w:id="32"/>
      <w:bookmarkEnd w:id="33"/>
      <w:bookmarkEnd w:id="34"/>
      <w:bookmarkEnd w:id="60"/>
    </w:p>
    <w:p w14:paraId="4B769DC0" w14:textId="1BDDF97D" w:rsidR="00190C7C" w:rsidRDefault="00190C7C" w:rsidP="00F0688A">
      <w:pPr>
        <w:autoSpaceDE w:val="0"/>
        <w:autoSpaceDN w:val="0"/>
        <w:adjustRightInd w:val="0"/>
        <w:spacing w:after="240"/>
        <w:rPr>
          <w:rFonts w:cs="Arial"/>
        </w:rPr>
      </w:pPr>
      <w:bookmarkStart w:id="61" w:name="_Hlk27035963"/>
      <w:bookmarkStart w:id="62" w:name="_Toc432240294"/>
      <w:bookmarkStart w:id="63" w:name="_Toc432504683"/>
      <w:bookmarkStart w:id="64" w:name="_Toc435459289"/>
      <w:bookmarkStart w:id="65" w:name="_Toc435460063"/>
      <w:bookmarkStart w:id="66" w:name="_Toc435460323"/>
      <w:bookmarkStart w:id="67" w:name="_Toc435460388"/>
      <w:bookmarkStart w:id="68" w:name="_Toc435460652"/>
      <w:bookmarkStart w:id="69" w:name="_Toc435460744"/>
      <w:bookmarkStart w:id="70" w:name="_Toc435462151"/>
      <w:bookmarkStart w:id="71" w:name="_Toc437557488"/>
      <w:bookmarkStart w:id="72" w:name="_Toc439968540"/>
      <w:bookmarkStart w:id="73" w:name="_Toc439969675"/>
      <w:bookmarkStart w:id="74" w:name="_Toc441233828"/>
      <w:r>
        <w:rPr>
          <w:rFonts w:cs="Arial"/>
        </w:rPr>
        <w:t>L</w:t>
      </w:r>
      <w:r w:rsidR="001E24BA">
        <w:rPr>
          <w:rFonts w:cs="Arial"/>
        </w:rPr>
        <w:t xml:space="preserve">a navegación autónoma está avanzando a pasos agigantados, para ello son evidentes los coches </w:t>
      </w:r>
      <w:r w:rsidR="006A6764">
        <w:rPr>
          <w:rFonts w:cs="Arial"/>
        </w:rPr>
        <w:t xml:space="preserve">autónomos, robots humanoides o cuadrúpedos que ayudan en </w:t>
      </w:r>
      <w:r w:rsidR="008A32B6">
        <w:rPr>
          <w:rFonts w:cs="Arial"/>
        </w:rPr>
        <w:t>muchas de las tareas que tienen que realizar los seres humanos</w:t>
      </w:r>
      <w:r w:rsidR="006A6764">
        <w:rPr>
          <w:rFonts w:cs="Arial"/>
        </w:rPr>
        <w:t xml:space="preserve">. </w:t>
      </w:r>
      <w:r w:rsidR="00812E9E">
        <w:rPr>
          <w:rFonts w:cs="Arial"/>
        </w:rPr>
        <w:t xml:space="preserve">La interacción de los robots con la humanidad también está creciendo ya que cada vez es </w:t>
      </w:r>
      <w:r w:rsidR="00DE65E9">
        <w:rPr>
          <w:rFonts w:cs="Arial"/>
        </w:rPr>
        <w:t>más</w:t>
      </w:r>
      <w:r w:rsidR="00812E9E">
        <w:rPr>
          <w:rFonts w:cs="Arial"/>
        </w:rPr>
        <w:t xml:space="preserve"> seguro</w:t>
      </w:r>
      <w:r w:rsidR="008A32B6">
        <w:rPr>
          <w:rFonts w:cs="Arial"/>
        </w:rPr>
        <w:t xml:space="preserve"> y viable</w:t>
      </w:r>
      <w:r w:rsidR="00812E9E">
        <w:rPr>
          <w:rFonts w:cs="Arial"/>
        </w:rPr>
        <w:t>, por el avance de la tecnología y la investigación en este ámbito.</w:t>
      </w:r>
      <w:r w:rsidR="00DE65E9">
        <w:rPr>
          <w:rFonts w:cs="Arial"/>
        </w:rPr>
        <w:t xml:space="preserve"> La utilización de los diferentes sistemas</w:t>
      </w:r>
      <w:r w:rsidR="008B4EA5">
        <w:rPr>
          <w:rFonts w:cs="Arial"/>
        </w:rPr>
        <w:t>,</w:t>
      </w:r>
      <w:r w:rsidR="00DE65E9">
        <w:rPr>
          <w:rFonts w:cs="Arial"/>
        </w:rPr>
        <w:t xml:space="preserve"> </w:t>
      </w:r>
      <w:r w:rsidR="008B4EA5">
        <w:rPr>
          <w:rFonts w:cs="Arial"/>
        </w:rPr>
        <w:t xml:space="preserve">con extensas características, es indispensable para establecer la seguridad de los humanos y del entorno. En este apartado se </w:t>
      </w:r>
      <w:r w:rsidR="00F8656B">
        <w:rPr>
          <w:rFonts w:cs="Arial"/>
        </w:rPr>
        <w:t>analizarán</w:t>
      </w:r>
      <w:r w:rsidR="008B4EA5">
        <w:rPr>
          <w:rFonts w:cs="Arial"/>
        </w:rPr>
        <w:t xml:space="preserve"> estos elementos y algoritmos de procesamiento de esta información.</w:t>
      </w:r>
    </w:p>
    <w:p w14:paraId="2DB8F0B3" w14:textId="77777777" w:rsidR="00AB3840" w:rsidRDefault="00AB3840" w:rsidP="00F0688A">
      <w:pPr>
        <w:autoSpaceDE w:val="0"/>
        <w:autoSpaceDN w:val="0"/>
        <w:adjustRightInd w:val="0"/>
        <w:spacing w:after="240"/>
        <w:rPr>
          <w:rFonts w:cs="Arial"/>
        </w:rPr>
      </w:pPr>
    </w:p>
    <w:p w14:paraId="7C5C25D7" w14:textId="464796D8" w:rsidR="00343BBF" w:rsidRDefault="008B4EA5" w:rsidP="00343BBF">
      <w:pPr>
        <w:pStyle w:val="Ttulo2"/>
      </w:pPr>
      <w:bookmarkStart w:id="75" w:name="_Toc82895778"/>
      <w:r>
        <w:t xml:space="preserve">2.1. </w:t>
      </w:r>
      <w:r w:rsidR="00F8656B">
        <w:t>SLAM mediante visión</w:t>
      </w:r>
      <w:r w:rsidR="00343BBF">
        <w:t xml:space="preserve"> </w:t>
      </w:r>
      <w:r w:rsidR="00F8656B">
        <w:t>por computador</w:t>
      </w:r>
      <w:bookmarkEnd w:id="75"/>
    </w:p>
    <w:p w14:paraId="7BE062A2" w14:textId="2AF6D706" w:rsidR="00F8656B" w:rsidRDefault="00F8656B" w:rsidP="00F8656B">
      <w:r>
        <w:t xml:space="preserve">La visión por ordenador se encarga de capturar y procesar las imágenes. Existen diferentes algoritmos para procesar las imágenes y obtener una perspectiva de tres dimensiones. En este apartado se analizan diferentes </w:t>
      </w:r>
      <w:r w:rsidR="003D44B0">
        <w:t>formas de crear un mapa utilizando diferentes configuraciones de cámaras para que los robots autónomos tengan conocimiento previo del entorno.</w:t>
      </w:r>
    </w:p>
    <w:p w14:paraId="5AA3CC68" w14:textId="77777777" w:rsidR="00AB3840" w:rsidRDefault="00AB3840" w:rsidP="00F8656B"/>
    <w:p w14:paraId="721026B9" w14:textId="05AA8047" w:rsidR="00F8656B" w:rsidRDefault="00F8656B" w:rsidP="00F8656B">
      <w:pPr>
        <w:pStyle w:val="Ttulo3"/>
      </w:pPr>
      <w:bookmarkStart w:id="76" w:name="_Toc82895779"/>
      <w:r>
        <w:t>2.1.1. Cámara monocular</w:t>
      </w:r>
      <w:bookmarkEnd w:id="76"/>
    </w:p>
    <w:p w14:paraId="7907CD00" w14:textId="382E0EBB" w:rsidR="003D44B0" w:rsidRDefault="00C92305" w:rsidP="003D44B0">
      <w:r>
        <w:t xml:space="preserve">Las cámaras monoculares, las que se han utilizado toda la vida para sacar las fotos, son las </w:t>
      </w:r>
      <w:r w:rsidR="00007AA8">
        <w:t>más</w:t>
      </w:r>
      <w:r>
        <w:t xml:space="preserve"> utilizada en todos los sistemas por la simplicidad y el pequeño coste que suponen. Con estas cámaras y los algoritmos desarrollados hasta ahora, se pueden realizar muchas operaciones. </w:t>
      </w:r>
    </w:p>
    <w:p w14:paraId="08679F03" w14:textId="076AD22C" w:rsidR="00C92305" w:rsidRDefault="00C92305" w:rsidP="003D44B0">
      <w:r>
        <w:t xml:space="preserve">Para obtener la posición de un elemento o comparar los elementos de las imágenes se utilizan los algoritmos de extracción de características. </w:t>
      </w:r>
      <w:r w:rsidR="00B93934">
        <w:t xml:space="preserve">Con la extracción de las características se sacan los descriptores que se compararan con la siguiente imagen. Uno de los algoritmos utilizados es rotated brief (ORB) </w:t>
      </w:r>
      <w:r w:rsidR="00B93934">
        <w:fldChar w:fldCharType="begin" w:fldLock="1"/>
      </w:r>
      <w:r w:rsidR="002459F9">
        <w:instrText>ADDIN CSL_CITATION {"citationItems":[{"id":"ITEM-1","itemData":{"DOI":"10.1109/ACCESS.2019.2918813","ISSN":"21693536","abstract":"Feature extraction, including feature detection and description, plays an important role in many computer vision applications. The feature extraction for multispectral images is especially challenging because the information is contained in both spectral and spatial spaces. Previous works, such as scale invariant feature transform (SIFT) algorithm based on geometric algebra (GA) theory (GA-SIFT) and speeded up robust features (SURF) algorithm based on GA theory (GA-SURF), have tried to extract features for multispectral images based on GA to simultaneously capture relations among multiple channels. However, those methods are hard to be applied in real-time tasks. Fortunately, oriented fast and rotated brief (ORB) is a feature extraction method faster than SIFT and SURF. But, the existing ORB algorithms are not capable of detecting features for multispectral images directly. In this paper, we propose a novel feature extraction method, geometric algebra based oriented fast and rotated brief (GA-ORB), for multispectral images based on the theory GA. First, the scale information in both spectral and spatial spaces of multispectral images is obtained in GA, where the inherent spectral structures can be retained successfully. Then, referring to the ORB, the images are computed in different scales and the interest points are detected and described in the GA space. The experimental results show that the GA-ORB outperforms some previous algorithms with respect to distinctiveness and robustness in extracting and matching interest points, and it can be computed much faster.","author":[{"dropping-particle":"","family":"Wang","given":"Rui","non-dropping-particle":"","parse-names":false,"suffix":""},{"dropping-particle":"","family":"Zhang","given":"Weigang","non-dropping-particle":"","parse-names":false,"suffix":""},{"dropping-particle":"","family":"Shi","given":"Yijie","non-dropping-particle":"","parse-names":false,"suffix":""},{"dropping-particle":"","family":"Wang","given":"Xiangyang","non-dropping-particle":"","parse-names":false,"suffix":""},{"dropping-particle":"","family":"Cao","given":"Wenming","non-dropping-particle":"","parse-names":false,"suffix":""}],"container-title":"IEEE Access","id":"ITEM-1","issued":{"date-parts":[["2019","1","1"]]},"page":"71235-71244","publisher":"Institute of Electrical and Electronics Engineers Inc.","title":"GA-ORB: A New Efficient Feature Extraction Algorithm for Multispectral Images Based on Geometric Algebra","type":"article-journal","volume":"7"},"uris":["http://www.mendeley.com/documents/?uuid=a0d58bc1-da25-39e1-a3de-8570e15a7c13"]}],"mendeley":{"formattedCitation":"(R. Wang et al., 2019)","plainTextFormattedCitation":"(R. Wang et al., 2019)","previouslyFormattedCitation":"(R. Wang et al., 2019)"},"properties":{"noteIndex":0},"schema":"https://github.com/citation-style-language/schema/raw/master/csl-citation.json"}</w:instrText>
      </w:r>
      <w:r w:rsidR="00B93934">
        <w:fldChar w:fldCharType="separate"/>
      </w:r>
      <w:r w:rsidR="00007AA8" w:rsidRPr="00007AA8">
        <w:rPr>
          <w:noProof/>
        </w:rPr>
        <w:t>(R. Wang et al., 2019)</w:t>
      </w:r>
      <w:r w:rsidR="00B93934">
        <w:fldChar w:fldCharType="end"/>
      </w:r>
      <w:r w:rsidR="00B93934">
        <w:t>, que viene después de varios algoritmos como SIFT o SURF para mejorar la eficiencia</w:t>
      </w:r>
      <w:r w:rsidR="000C32E6">
        <w:t xml:space="preserve"> y el coste computacional</w:t>
      </w:r>
      <w:r w:rsidR="00B93934">
        <w:t>.</w:t>
      </w:r>
      <w:r w:rsidR="009D4038">
        <w:t xml:space="preserve"> Estos dos algoritmos se utilizan para la extracción de las características de imágenes. En concreto, SIFT se utiliza para detectar y describir las características locales y pasarlas a vectores</w:t>
      </w:r>
      <w:r w:rsidR="006A2D76">
        <w:t>. Las transformaciones son invariantes a otras transformaciones y guarda la</w:t>
      </w:r>
      <w:r w:rsidR="009D4038">
        <w:t xml:space="preserve"> información de la </w:t>
      </w:r>
      <w:r w:rsidR="006A2D76">
        <w:t xml:space="preserve">orientación. Con esto se guarda la descripción de un trozo de imagen en vectores para </w:t>
      </w:r>
      <w:r w:rsidR="006A2D76">
        <w:lastRenderedPageBreak/>
        <w:t xml:space="preserve">después realizar la comparación en otras imágenes como se puede ver en la Figura 1. El algoritmo SURF es un algoritmo similar con un procesado más rápido. </w:t>
      </w:r>
    </w:p>
    <w:p w14:paraId="5B76A628" w14:textId="21850521" w:rsidR="000C32E6" w:rsidRDefault="0033242A" w:rsidP="000C32E6">
      <w:pPr>
        <w:keepNext/>
        <w:jc w:val="center"/>
      </w:pPr>
      <w:r>
        <w:rPr>
          <w:noProof/>
        </w:rPr>
        <w:drawing>
          <wp:inline distT="0" distB="0" distL="0" distR="0" wp14:anchorId="07228993" wp14:editId="3B7A9D4D">
            <wp:extent cx="5499987" cy="2247900"/>
            <wp:effectExtent l="0" t="0" r="571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10109" cy="2252037"/>
                    </a:xfrm>
                    <a:prstGeom prst="rect">
                      <a:avLst/>
                    </a:prstGeom>
                  </pic:spPr>
                </pic:pic>
              </a:graphicData>
            </a:graphic>
          </wp:inline>
        </w:drawing>
      </w:r>
    </w:p>
    <w:p w14:paraId="667838FC" w14:textId="4D762256" w:rsidR="007A29F5" w:rsidRDefault="000C32E6" w:rsidP="000C32E6">
      <w:pPr>
        <w:pStyle w:val="Descripcin"/>
        <w:jc w:val="center"/>
      </w:pPr>
      <w:bookmarkStart w:id="77" w:name="_Toc82900459"/>
      <w:r>
        <w:t xml:space="preserve">Figura </w:t>
      </w:r>
      <w:r>
        <w:fldChar w:fldCharType="begin"/>
      </w:r>
      <w:r>
        <w:instrText xml:space="preserve"> SEQ Figura \* ARABIC </w:instrText>
      </w:r>
      <w:r>
        <w:fldChar w:fldCharType="separate"/>
      </w:r>
      <w:r w:rsidR="001661F2">
        <w:rPr>
          <w:noProof/>
        </w:rPr>
        <w:t>1</w:t>
      </w:r>
      <w:r>
        <w:fldChar w:fldCharType="end"/>
      </w:r>
      <w:r>
        <w:t xml:space="preserve">: </w:t>
      </w:r>
      <w:r w:rsidRPr="002F3195">
        <w:t>Imagen utilizando el algoritmo ORB para detectar objetos mediante caracter</w:t>
      </w:r>
      <w:r>
        <w:t>í</w:t>
      </w:r>
      <w:r w:rsidRPr="002F3195">
        <w:t>sticas</w:t>
      </w:r>
      <w:r w:rsidR="0033242A">
        <w:t>.</w:t>
      </w:r>
      <w:bookmarkEnd w:id="77"/>
    </w:p>
    <w:p w14:paraId="2A4B1371" w14:textId="77777777" w:rsidR="000C32E6" w:rsidRPr="000C32E6" w:rsidRDefault="000C32E6" w:rsidP="000C32E6">
      <w:pPr>
        <w:rPr>
          <w:lang w:val="es-ES"/>
        </w:rPr>
      </w:pPr>
    </w:p>
    <w:p w14:paraId="203D1D9A" w14:textId="7BDE3EFE" w:rsidR="003472D0" w:rsidRDefault="007E0CB3" w:rsidP="00177FEE">
      <w:r>
        <w:t>Este mismo algoritmo que se utiliza para la detección de objetos</w:t>
      </w:r>
      <w:r w:rsidR="003472D0">
        <w:t>, realizar las imágenes panorámicas</w:t>
      </w:r>
      <w:r>
        <w:t xml:space="preserve"> o para la mejora de imágenes en movimiento, </w:t>
      </w:r>
      <w:r w:rsidR="000C32E6">
        <w:t xml:space="preserve">también </w:t>
      </w:r>
      <w:r>
        <w:t xml:space="preserve">se ha utilizado </w:t>
      </w:r>
      <w:r w:rsidR="000C32E6">
        <w:t xml:space="preserve">en conjunto con una unidad de mediciones </w:t>
      </w:r>
      <w:r w:rsidR="002711C5">
        <w:t>de inercia</w:t>
      </w:r>
      <w:r w:rsidR="000C32E6">
        <w:t xml:space="preserve"> (IMU) para crear mapas de tres dimensiones </w:t>
      </w:r>
      <w:r w:rsidR="000C32E6">
        <w:fldChar w:fldCharType="begin" w:fldLock="1"/>
      </w:r>
      <w:r w:rsidR="00EB0966">
        <w:instrText>ADDIN CSL_CITATION {"citationItems":[{"id":"ITEM-1","itemData":{"DOI":"10.1109/TRO.2015.2463671","abstract":"This paper presents ORB-SLAM, a feature-based monocular SLAM system that operates in real time, in small and large, indoor and outdoor environments. The system is robust to severe motion clutter, allows wide baseline loop closing and relocalization, and includes full automatic initialization. Building on excellent algorithms of recent years, we designed from scratch a novel system that uses the same features for all SLAM tasks: tracking, mapping, relocalization, and loop closing. A survival of the fittest strategy that selects the points and keyframes of the reconstruction leads to excellent robustness and generates a compact and trackable map that only grows if the scene content changes, allowing lifelong operation. We present an exhaustive evaluation in 27 sequences from the most popular datasets. ORB-SLAM achieves unprecedented performance with respect to other state-of-the-art monocular SLAM approaches. For the benefit of the community, we make the source code public.","author":[{"dropping-particle":"","family":"Mur-Artal","given":"Raul","non-dropping-particle":"","parse-names":false,"suffix":""},{"dropping-particle":"","family":"Montiel","given":"J. M. M.","non-dropping-particle":"","parse-names":false,"suffix":""},{"dropping-particle":"","family":"Tardos","given":"Juan D.","non-dropping-particle":"","parse-names":false,"suffix":""}],"container-title":"IEEE Transactions on Robotics","id":"ITEM-1","issue":"5","issued":{"date-parts":[["2015","2","3"]]},"page":"1147-1163","publisher":"Institute of Electrical and Electronics Engineers Inc.","title":"ORB-SLAM: a Versatile and Accurate Monocular SLAM System","type":"article-journal","volume":"31"},"uris":["http://www.mendeley.com/documents/?uuid=da479e6a-236b-36ef-984b-363d9c48b34f"]}],"mendeley":{"formattedCitation":"(Mur-Artal et al., 2015)","plainTextFormattedCitation":"(Mur-Artal et al., 2015)","previouslyFormattedCitation":"(Mur-Artal et al., 2015)"},"properties":{"noteIndex":0},"schema":"https://github.com/citation-style-language/schema/raw/master/csl-citation.json"}</w:instrText>
      </w:r>
      <w:r w:rsidR="000C32E6">
        <w:fldChar w:fldCharType="separate"/>
      </w:r>
      <w:r w:rsidR="000C32E6" w:rsidRPr="000C32E6">
        <w:rPr>
          <w:noProof/>
        </w:rPr>
        <w:t>(Mur-Artal et al., 2015)</w:t>
      </w:r>
      <w:r w:rsidR="000C32E6">
        <w:fldChar w:fldCharType="end"/>
      </w:r>
      <w:r w:rsidR="000C32E6">
        <w:t xml:space="preserve">. Con el sensor de </w:t>
      </w:r>
      <w:r w:rsidR="002711C5">
        <w:t>inercias para detección de velocidad, orientación y aceleraciones se capta el movimiento realizado entre cada fotograma y realiza la estimación del entorno en 3D.</w:t>
      </w:r>
    </w:p>
    <w:p w14:paraId="1BC16CA1" w14:textId="77777777" w:rsidR="003472D0" w:rsidRDefault="003472D0" w:rsidP="003472D0">
      <w:pPr>
        <w:keepNext/>
        <w:jc w:val="center"/>
      </w:pPr>
      <w:r>
        <w:rPr>
          <w:noProof/>
        </w:rPr>
        <w:drawing>
          <wp:inline distT="0" distB="0" distL="0" distR="0" wp14:anchorId="58DDEF3B" wp14:editId="66ED5F00">
            <wp:extent cx="3208075" cy="1847850"/>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7"/>
                    <a:srcRect l="51764" t="16300" b="46696"/>
                    <a:stretch/>
                  </pic:blipFill>
                  <pic:spPr bwMode="auto">
                    <a:xfrm>
                      <a:off x="0" y="0"/>
                      <a:ext cx="3235821" cy="1863832"/>
                    </a:xfrm>
                    <a:prstGeom prst="rect">
                      <a:avLst/>
                    </a:prstGeom>
                    <a:ln>
                      <a:noFill/>
                    </a:ln>
                    <a:extLst>
                      <a:ext uri="{53640926-AAD7-44D8-BBD7-CCE9431645EC}">
                        <a14:shadowObscured xmlns:a14="http://schemas.microsoft.com/office/drawing/2010/main"/>
                      </a:ext>
                    </a:extLst>
                  </pic:spPr>
                </pic:pic>
              </a:graphicData>
            </a:graphic>
          </wp:inline>
        </w:drawing>
      </w:r>
    </w:p>
    <w:p w14:paraId="4DDC2115" w14:textId="304313D7" w:rsidR="003472D0" w:rsidRDefault="003472D0" w:rsidP="003472D0">
      <w:pPr>
        <w:pStyle w:val="Descripcin"/>
        <w:jc w:val="center"/>
        <w:rPr>
          <w:noProof/>
        </w:rPr>
      </w:pPr>
      <w:bookmarkStart w:id="78" w:name="_Toc82900460"/>
      <w:r>
        <w:t xml:space="preserve">Figura </w:t>
      </w:r>
      <w:r>
        <w:fldChar w:fldCharType="begin"/>
      </w:r>
      <w:r>
        <w:instrText xml:space="preserve"> SEQ Figura \* ARABIC </w:instrText>
      </w:r>
      <w:r>
        <w:fldChar w:fldCharType="separate"/>
      </w:r>
      <w:r w:rsidR="001661F2">
        <w:rPr>
          <w:noProof/>
        </w:rPr>
        <w:t>2</w:t>
      </w:r>
      <w:r>
        <w:fldChar w:fldCharType="end"/>
      </w:r>
      <w:r>
        <w:t>: Simulación ORB SLAM de</w:t>
      </w:r>
      <w:r>
        <w:rPr>
          <w:noProof/>
        </w:rPr>
        <w:t xml:space="preserve"> desde diferentes prespectivas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78"/>
    </w:p>
    <w:p w14:paraId="1CCF7229" w14:textId="77777777" w:rsidR="0053106E" w:rsidRDefault="0053106E" w:rsidP="003472D0">
      <w:pPr>
        <w:rPr>
          <w:lang w:val="es-ES"/>
        </w:rPr>
      </w:pPr>
    </w:p>
    <w:p w14:paraId="131CC060" w14:textId="0E2E6F0B" w:rsidR="0048772B" w:rsidRDefault="0053106E" w:rsidP="0048772B">
      <w:r>
        <w:rPr>
          <w:lang w:val="es-ES"/>
        </w:rPr>
        <w:t>La diferencia de movimiento calculado por el</w:t>
      </w:r>
      <w:r w:rsidR="0048772B">
        <w:rPr>
          <w:lang w:val="es-ES"/>
        </w:rPr>
        <w:t xml:space="preserve"> seguimiento </w:t>
      </w:r>
      <w:r w:rsidR="000F6209">
        <w:rPr>
          <w:lang w:val="es-ES"/>
        </w:rPr>
        <w:t xml:space="preserve">de posición </w:t>
      </w:r>
      <w:r w:rsidR="0048772B">
        <w:rPr>
          <w:lang w:val="es-ES"/>
        </w:rPr>
        <w:t>realizado por el</w:t>
      </w:r>
      <w:r>
        <w:rPr>
          <w:lang w:val="es-ES"/>
        </w:rPr>
        <w:t xml:space="preserve"> sensor IMU y los puntos </w:t>
      </w:r>
      <w:r w:rsidR="000F6209">
        <w:rPr>
          <w:lang w:val="es-ES"/>
        </w:rPr>
        <w:t xml:space="preserve">de la imagen </w:t>
      </w:r>
      <w:r>
        <w:rPr>
          <w:lang w:val="es-ES"/>
        </w:rPr>
        <w:t xml:space="preserve">generados </w:t>
      </w:r>
      <w:r w:rsidR="0048772B">
        <w:rPr>
          <w:lang w:val="es-ES"/>
        </w:rPr>
        <w:t xml:space="preserve">por la </w:t>
      </w:r>
      <w:r w:rsidR="000F6209">
        <w:rPr>
          <w:lang w:val="es-ES"/>
        </w:rPr>
        <w:t>cámara</w:t>
      </w:r>
      <w:r w:rsidR="0048772B">
        <w:rPr>
          <w:lang w:val="es-ES"/>
        </w:rPr>
        <w:t xml:space="preserve"> </w:t>
      </w:r>
      <w:r>
        <w:rPr>
          <w:lang w:val="es-ES"/>
        </w:rPr>
        <w:t>en cada fotograma</w:t>
      </w:r>
      <w:r w:rsidR="00D13772">
        <w:rPr>
          <w:lang w:val="es-ES"/>
        </w:rPr>
        <w:t xml:space="preserve"> por el algoritmo elegido</w:t>
      </w:r>
      <w:r w:rsidR="00C36EB1">
        <w:rPr>
          <w:lang w:val="es-ES"/>
        </w:rPr>
        <w:t>,</w:t>
      </w:r>
      <w:r w:rsidR="00D13772">
        <w:rPr>
          <w:lang w:val="es-ES"/>
        </w:rPr>
        <w:t xml:space="preserve"> que puede se</w:t>
      </w:r>
      <w:r w:rsidR="00C36EB1">
        <w:rPr>
          <w:lang w:val="es-ES"/>
        </w:rPr>
        <w:t>r</w:t>
      </w:r>
      <w:r w:rsidR="00D13772">
        <w:rPr>
          <w:lang w:val="es-ES"/>
        </w:rPr>
        <w:t xml:space="preserve"> ORB,</w:t>
      </w:r>
      <w:r>
        <w:rPr>
          <w:lang w:val="es-ES"/>
        </w:rPr>
        <w:t xml:space="preserve"> se convierten en un sistema de varias fotos</w:t>
      </w:r>
      <w:r w:rsidR="000F6209">
        <w:rPr>
          <w:lang w:val="es-ES"/>
        </w:rPr>
        <w:t xml:space="preserve">. Estas fotos van a </w:t>
      </w:r>
      <w:r w:rsidR="000F6209">
        <w:rPr>
          <w:lang w:val="es-ES"/>
        </w:rPr>
        <w:lastRenderedPageBreak/>
        <w:t>tener puntos comunes</w:t>
      </w:r>
      <w:r w:rsidR="00D13772">
        <w:rPr>
          <w:lang w:val="es-ES"/>
        </w:rPr>
        <w:t xml:space="preserve"> sacados por el algoritmo,</w:t>
      </w:r>
      <w:r w:rsidR="000F6209">
        <w:rPr>
          <w:lang w:val="es-ES"/>
        </w:rPr>
        <w:t xml:space="preserve"> como en la Figura </w:t>
      </w:r>
      <w:r w:rsidR="00D13772">
        <w:rPr>
          <w:lang w:val="es-ES"/>
        </w:rPr>
        <w:t>2,</w:t>
      </w:r>
      <w:r w:rsidR="000F6209">
        <w:rPr>
          <w:lang w:val="es-ES"/>
        </w:rPr>
        <w:t xml:space="preserve"> </w:t>
      </w:r>
      <w:r w:rsidR="00D13772">
        <w:rPr>
          <w:lang w:val="es-ES"/>
        </w:rPr>
        <w:t xml:space="preserve">y </w:t>
      </w:r>
      <w:r w:rsidR="000F6209">
        <w:rPr>
          <w:lang w:val="es-ES"/>
        </w:rPr>
        <w:t>se pueden juntar para crear una nueva perspectiva sabiendo la posición de captura</w:t>
      </w:r>
      <w:r w:rsidR="00D13772">
        <w:rPr>
          <w:lang w:val="es-ES"/>
        </w:rPr>
        <w:t>, realizando los cálculos con el sensor IMU y de esta manera</w:t>
      </w:r>
      <w:r w:rsidR="000F6209">
        <w:rPr>
          <w:lang w:val="es-ES"/>
        </w:rPr>
        <w:t xml:space="preserve"> crear un sistema de tres dimensiones.</w:t>
      </w:r>
    </w:p>
    <w:p w14:paraId="3F8155BF" w14:textId="77777777" w:rsidR="0048772B" w:rsidRDefault="0048772B" w:rsidP="003472D0">
      <w:pPr>
        <w:rPr>
          <w:lang w:val="es-ES"/>
        </w:rPr>
      </w:pPr>
    </w:p>
    <w:p w14:paraId="557C25F8" w14:textId="77777777" w:rsidR="0053106E" w:rsidRDefault="0053106E" w:rsidP="0053106E">
      <w:pPr>
        <w:keepNext/>
        <w:jc w:val="center"/>
      </w:pPr>
      <w:r>
        <w:rPr>
          <w:noProof/>
        </w:rPr>
        <w:drawing>
          <wp:inline distT="0" distB="0" distL="0" distR="0" wp14:anchorId="6C58C92B" wp14:editId="672D4549">
            <wp:extent cx="2960024" cy="1704975"/>
            <wp:effectExtent l="0" t="0" r="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7"/>
                    <a:srcRect l="2977" t="18062" r="48787" b="44934"/>
                    <a:stretch/>
                  </pic:blipFill>
                  <pic:spPr bwMode="auto">
                    <a:xfrm>
                      <a:off x="0" y="0"/>
                      <a:ext cx="2985860" cy="1719856"/>
                    </a:xfrm>
                    <a:prstGeom prst="rect">
                      <a:avLst/>
                    </a:prstGeom>
                    <a:ln>
                      <a:noFill/>
                    </a:ln>
                    <a:extLst>
                      <a:ext uri="{53640926-AAD7-44D8-BBD7-CCE9431645EC}">
                        <a14:shadowObscured xmlns:a14="http://schemas.microsoft.com/office/drawing/2010/main"/>
                      </a:ext>
                    </a:extLst>
                  </pic:spPr>
                </pic:pic>
              </a:graphicData>
            </a:graphic>
          </wp:inline>
        </w:drawing>
      </w:r>
    </w:p>
    <w:p w14:paraId="70171B10" w14:textId="18403210" w:rsidR="0053106E" w:rsidRDefault="0053106E" w:rsidP="0053106E">
      <w:pPr>
        <w:pStyle w:val="Descripcin"/>
        <w:jc w:val="center"/>
      </w:pPr>
      <w:bookmarkStart w:id="79" w:name="_Toc82900461"/>
      <w:r>
        <w:t xml:space="preserve">Figura </w:t>
      </w:r>
      <w:r>
        <w:fldChar w:fldCharType="begin"/>
      </w:r>
      <w:r>
        <w:instrText xml:space="preserve"> SEQ Figura \* ARABIC </w:instrText>
      </w:r>
      <w:r>
        <w:fldChar w:fldCharType="separate"/>
      </w:r>
      <w:r w:rsidR="001661F2">
        <w:rPr>
          <w:noProof/>
        </w:rPr>
        <w:t>3</w:t>
      </w:r>
      <w:r>
        <w:fldChar w:fldCharType="end"/>
      </w:r>
      <w:r>
        <w:t xml:space="preserve">: Sistema 3D creado por ORB-SLAM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79"/>
    </w:p>
    <w:p w14:paraId="197512C5" w14:textId="77777777" w:rsidR="0053106E" w:rsidRPr="0053106E" w:rsidRDefault="0053106E" w:rsidP="0053106E">
      <w:pPr>
        <w:rPr>
          <w:lang w:val="es-ES"/>
        </w:rPr>
      </w:pPr>
    </w:p>
    <w:p w14:paraId="57D43E97" w14:textId="3B507575" w:rsidR="00F8656B" w:rsidRDefault="00F8656B" w:rsidP="00F8656B">
      <w:pPr>
        <w:pStyle w:val="Ttulo3"/>
      </w:pPr>
      <w:bookmarkStart w:id="80" w:name="_Toc82895780"/>
      <w:r>
        <w:t xml:space="preserve">2.1.2. </w:t>
      </w:r>
      <w:r w:rsidR="003D44B0">
        <w:t>Cámara estéreo doble</w:t>
      </w:r>
      <w:bookmarkEnd w:id="80"/>
    </w:p>
    <w:p w14:paraId="7598D119" w14:textId="38A01B3D" w:rsidR="00D15F5C" w:rsidRDefault="0053106E" w:rsidP="003D44B0">
      <w:r>
        <w:t xml:space="preserve">El sistema monocular </w:t>
      </w:r>
      <w:r w:rsidR="00D15F5C">
        <w:t xml:space="preserve">puede funcionar bien para ciertas funcionalidades, pero para asegurarse de que las mediciones se hacen de una manera </w:t>
      </w:r>
      <w:r w:rsidR="008A32B6">
        <w:t>más</w:t>
      </w:r>
      <w:r w:rsidR="00D15F5C">
        <w:t xml:space="preserve"> exacta, siempre es mejor contar con dos cámaras. </w:t>
      </w:r>
    </w:p>
    <w:p w14:paraId="425D82B2" w14:textId="77777777" w:rsidR="00DA3AC3" w:rsidRDefault="00DA3AC3" w:rsidP="00DA3AC3">
      <w:pPr>
        <w:keepNext/>
        <w:jc w:val="center"/>
      </w:pPr>
      <w:r>
        <w:rPr>
          <w:noProof/>
        </w:rPr>
        <w:drawing>
          <wp:inline distT="0" distB="0" distL="0" distR="0" wp14:anchorId="386C2888" wp14:editId="5675AF98">
            <wp:extent cx="2409825" cy="1284354"/>
            <wp:effectExtent l="0" t="0" r="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8"/>
                    <a:stretch>
                      <a:fillRect/>
                    </a:stretch>
                  </pic:blipFill>
                  <pic:spPr>
                    <a:xfrm>
                      <a:off x="0" y="0"/>
                      <a:ext cx="2435264" cy="1297912"/>
                    </a:xfrm>
                    <a:prstGeom prst="rect">
                      <a:avLst/>
                    </a:prstGeom>
                  </pic:spPr>
                </pic:pic>
              </a:graphicData>
            </a:graphic>
          </wp:inline>
        </w:drawing>
      </w:r>
    </w:p>
    <w:p w14:paraId="7FF8FF0F" w14:textId="58597362" w:rsidR="00D15F5C" w:rsidRDefault="00DA3AC3" w:rsidP="00DA3AC3">
      <w:pPr>
        <w:pStyle w:val="Descripcin"/>
        <w:jc w:val="center"/>
        <w:rPr>
          <w:noProof/>
        </w:rPr>
      </w:pPr>
      <w:bookmarkStart w:id="81" w:name="_Toc82900462"/>
      <w:r>
        <w:t xml:space="preserve">Figura </w:t>
      </w:r>
      <w:r>
        <w:fldChar w:fldCharType="begin"/>
      </w:r>
      <w:r>
        <w:instrText xml:space="preserve"> SEQ Figura \* ARABIC </w:instrText>
      </w:r>
      <w:r>
        <w:fldChar w:fldCharType="separate"/>
      </w:r>
      <w:r w:rsidR="001661F2">
        <w:rPr>
          <w:noProof/>
        </w:rPr>
        <w:t>4</w:t>
      </w:r>
      <w:r>
        <w:fldChar w:fldCharType="end"/>
      </w:r>
      <w:r>
        <w:t>: Principios de ajuste para cámaras estéreo</w:t>
      </w:r>
      <w:r>
        <w:rPr>
          <w:noProof/>
        </w:rPr>
        <w:t xml:space="preserve"> </w:t>
      </w:r>
      <w:r w:rsidR="0033242A">
        <w:rPr>
          <w:noProof/>
        </w:rPr>
        <w:fldChar w:fldCharType="begin" w:fldLock="1"/>
      </w:r>
      <w:r w:rsidR="0033242A">
        <w:rPr>
          <w:noProof/>
        </w:rPr>
        <w:instrText>ADDIN CSL_CITATION {"citationItems":[{"id":"ITEM-1","itemData":{"URL":"https://www.researchgate.net/figure/Principle-drawing-of-a-stereo-camera-setup-Objects-1-2-in-various-depth-ranges-are_fig5_303307354","accessed":{"date-parts":[["2021","6","3"]]},"id":"ITEM-1","issued":{"date-parts":[["0"]]},"title":"Principle drawing of a stereo camera setup. Objects (1,2) in various... | Download Scientific Diagram","type":"webpage"},"uris":["http://www.mendeley.com/documents/?uuid=c692fc64-f2c2-34c9-8526-03e1ee58a84a"]}],"mendeley":{"formattedCitation":"(&lt;i&gt;Principle Drawing of a Stereo Camera Setup. Objects (1,2) in Various... | Download Scientific Diagram&lt;/i&gt;, n.d.)","plainTextFormattedCitation":"(Principle Drawing of a Stereo Camera Setup. Objects (1,2) in Various... | Download Scientific Diagram, n.d.)","previouslyFormattedCitation":"(&lt;i&gt;Principle Drawing of a Stereo Camera Setup. Objects (1,2) in Various... | Download Scientific Diagram&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Principle Drawing of a Stereo Camera Setup. Objects (1,2) in Various... | Download Scientific Diagram</w:t>
      </w:r>
      <w:r w:rsidR="0033242A" w:rsidRPr="0033242A">
        <w:rPr>
          <w:noProof/>
        </w:rPr>
        <w:t>, n.d.)</w:t>
      </w:r>
      <w:r w:rsidR="0033242A">
        <w:rPr>
          <w:noProof/>
        </w:rPr>
        <w:fldChar w:fldCharType="end"/>
      </w:r>
      <w:r w:rsidR="0033242A">
        <w:rPr>
          <w:noProof/>
        </w:rPr>
        <w:t>.</w:t>
      </w:r>
      <w:bookmarkEnd w:id="81"/>
    </w:p>
    <w:p w14:paraId="7613FE2A" w14:textId="77777777" w:rsidR="00DA3AC3" w:rsidRPr="00DA3AC3" w:rsidRDefault="00DA3AC3" w:rsidP="00DA3AC3">
      <w:pPr>
        <w:rPr>
          <w:lang w:val="es-ES"/>
        </w:rPr>
      </w:pPr>
    </w:p>
    <w:p w14:paraId="18B6D81B" w14:textId="451F2A27" w:rsidR="003D44B0" w:rsidRDefault="00D15F5C" w:rsidP="003D44B0">
      <w:r>
        <w:t>El sistema de funcionalidad es similar a la de</w:t>
      </w:r>
      <w:r w:rsidR="00DA3AC3">
        <w:t xml:space="preserve"> cámara monocular, la diferencia es que estas cámaras, cada una de ellas, tienen diferentes ángulos de visión tal y como se puede ver en la Figura 4</w:t>
      </w:r>
      <w:r w:rsidR="00790217">
        <w:t>.</w:t>
      </w:r>
      <w:r w:rsidR="00354049">
        <w:t xml:space="preserve"> Se ve claramente que la perspectiva de la profundidad se plasma en las dos imágenes que ayudan a realizar las medidas necesarias para obtener la visión estére</w:t>
      </w:r>
      <w:r w:rsidR="00C36EB1">
        <w:t>a</w:t>
      </w:r>
      <w:r w:rsidR="001E4514">
        <w:t xml:space="preserve"> </w:t>
      </w:r>
      <w:r w:rsidR="001E4514">
        <w:lastRenderedPageBreak/>
        <w:fldChar w:fldCharType="begin" w:fldLock="1"/>
      </w:r>
      <w:r w:rsidR="00B25590">
        <w:instrText>ADDIN CSL_CITATION {"citationItems":[{"id":"ITEM-1","itemData":{"DOI":"10.1016/j.array.2020.100016","ISSN":"25900056","abstract":"The focus of this paper is inter-vehicles distance measurement which is a very important and challenging task in image processing domain. Where it is used in several systems such as Driving Safety Support Systems (DSSS), autonomous driving and traffic mobility. In the current paper, we propose an inter-vehicle distance measurement system for self-driving based on image processing. The proposed system uses two cameras mounted as one stereo camera, in the hosting vehicle behind the rear-view mirror. The detection of vehicles is performed first in a single camera using a recent powerful work from the literature. Then, the same vehicle is detected in the image captured by the second camera using template matching technique. Thus, the inter-vehicle distance is calculated using a simple method based on the position of the vehicle in both cameras, geometric derivations and additional technical data such as distance between the cameras and some other specific angles (e.g. the cameras view field angle). The results of the extensive experiments showed the high accuracy of the proposed method compared to the previous works from literature and it allows to measure efficiently the distances between the vehicles and the hosting vehicle. In addition, this method could be used in several systems of various domains in real time regardless of the object types. The experiments results were done on a Hardware Processor System (HPS) located in a VEEK-MT2S provided by TERASIC.","author":[{"dropping-particle":"","family":"Zaarane","given":"Abdelmoghit","non-dropping-particle":"","parse-names":false,"suffix":""},{"dropping-particle":"","family":"Slimani","given":"Ibtissam","non-dropping-particle":"","parse-names":false,"suffix":""},{"dropping-particle":"","family":"Okaishi","given":"Wahban","non-dropping-particle":"Al","parse-names":false,"suffix":""},{"dropping-particle":"","family":"Atouf","given":"Issam","non-dropping-particle":"","parse-names":false,"suffix":""},{"dropping-particle":"","family":"Hamdoun","given":"Abdellatif","non-dropping-particle":"","parse-names":false,"suffix":""}],"container-title":"Array","id":"ITEM-1","issued":{"date-parts":[["2020","3","1"]]},"page":"100016","publisher":"Elsevier BV","title":"Distance measurement system for autonomous vehicles using stereo camera","type":"article-journal","volume":"5"},"uris":["http://www.mendeley.com/documents/?uuid=baa7a8b1-9c00-37c0-ba3a-5c7eeb04fe20"]}],"mendeley":{"formattedCitation":"(Zaarane et al., 2020)","plainTextFormattedCitation":"(Zaarane et al., 2020)","previouslyFormattedCitation":"(Zaarane et al., 2020)"},"properties":{"noteIndex":0},"schema":"https://github.com/citation-style-language/schema/raw/master/csl-citation.json"}</w:instrText>
      </w:r>
      <w:r w:rsidR="001E4514">
        <w:fldChar w:fldCharType="separate"/>
      </w:r>
      <w:r w:rsidR="001E4514" w:rsidRPr="001E4514">
        <w:rPr>
          <w:noProof/>
        </w:rPr>
        <w:t>(Zaarane et al., 2020)</w:t>
      </w:r>
      <w:r w:rsidR="001E4514">
        <w:fldChar w:fldCharType="end"/>
      </w:r>
      <w:r w:rsidR="00354049">
        <w:t>.</w:t>
      </w:r>
      <w:r w:rsidR="001E4514">
        <w:t xml:space="preserve"> En este caso se puede ver que con las cámaras estére</w:t>
      </w:r>
      <w:r w:rsidR="00C36EB1">
        <w:t xml:space="preserve">as </w:t>
      </w:r>
      <w:r w:rsidR="001E4514">
        <w:t>es posible medir las distancias para detectar obstáculos.</w:t>
      </w:r>
    </w:p>
    <w:p w14:paraId="3385D3C8" w14:textId="77777777" w:rsidR="00974247" w:rsidRDefault="00974247" w:rsidP="00974247">
      <w:pPr>
        <w:keepNext/>
        <w:jc w:val="center"/>
      </w:pPr>
      <w:r>
        <w:rPr>
          <w:noProof/>
        </w:rPr>
        <w:drawing>
          <wp:inline distT="0" distB="0" distL="0" distR="0" wp14:anchorId="4BA09F54" wp14:editId="715A169D">
            <wp:extent cx="5350452" cy="2392070"/>
            <wp:effectExtent l="0" t="0" r="3175" b="8255"/>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19"/>
                    <a:stretch>
                      <a:fillRect/>
                    </a:stretch>
                  </pic:blipFill>
                  <pic:spPr>
                    <a:xfrm>
                      <a:off x="0" y="0"/>
                      <a:ext cx="5416502" cy="2421600"/>
                    </a:xfrm>
                    <a:prstGeom prst="rect">
                      <a:avLst/>
                    </a:prstGeom>
                  </pic:spPr>
                </pic:pic>
              </a:graphicData>
            </a:graphic>
          </wp:inline>
        </w:drawing>
      </w:r>
    </w:p>
    <w:p w14:paraId="12581B86" w14:textId="2115209C" w:rsidR="00974247" w:rsidRDefault="00974247" w:rsidP="00974247">
      <w:pPr>
        <w:pStyle w:val="Descripcin"/>
        <w:jc w:val="center"/>
        <w:rPr>
          <w:noProof/>
        </w:rPr>
      </w:pPr>
      <w:bookmarkStart w:id="82" w:name="_Toc82900463"/>
      <w:r w:rsidRPr="00AA3FD6">
        <w:rPr>
          <w:lang w:val="en-GB"/>
        </w:rPr>
        <w:t xml:space="preserve">Figura </w:t>
      </w:r>
      <w:r>
        <w:fldChar w:fldCharType="begin"/>
      </w:r>
      <w:r w:rsidRPr="00AA3FD6">
        <w:rPr>
          <w:lang w:val="en-GB"/>
        </w:rPr>
        <w:instrText xml:space="preserve"> SEQ Figura \* ARABIC </w:instrText>
      </w:r>
      <w:r>
        <w:fldChar w:fldCharType="separate"/>
      </w:r>
      <w:r w:rsidR="001661F2">
        <w:rPr>
          <w:noProof/>
          <w:lang w:val="en-GB"/>
        </w:rPr>
        <w:t>5</w:t>
      </w:r>
      <w:r>
        <w:fldChar w:fldCharType="end"/>
      </w:r>
      <w:r w:rsidRPr="00AA3FD6">
        <w:rPr>
          <w:lang w:val="en-GB"/>
        </w:rPr>
        <w:t>: Generando un mapa de cámaras estére</w:t>
      </w:r>
      <w:r w:rsidR="00E65813">
        <w:rPr>
          <w:lang w:val="en-GB"/>
        </w:rPr>
        <w:t xml:space="preserve">as </w:t>
      </w:r>
      <w:r w:rsidR="0033242A">
        <w:fldChar w:fldCharType="begin" w:fldLock="1"/>
      </w:r>
      <w:r w:rsidR="0033242A" w:rsidRPr="00AA3FD6">
        <w:rPr>
          <w:lang w:val="en-GB"/>
        </w:rPr>
        <w:instrText>ADDIN CSL_CITATION {"citationItems":[{"id":"ITEM-1","itemData":{"URL":"https://www.researchgate.net/figure/Stereo-visual-SLAM-system-overview-First-we-undistort-and-rectify-the-stereo-images_fig1_257523126","accessed":{"date-parts":[["2021","6","3"]]},"id":"ITEM-1","issued":{"date-parts":[["0"]]},"title":"Stereo visual SLAM system overview: First, we undistort and rectify the... | Download Scientific Diagram","type":"webpage"},"uris":["http://www.mendeley.com/documents/?uuid=3b5d3207-6859-33bb-9f3b-464ea738e218"]}],"mendeley":{"formattedCitation":"(&lt;i&gt;Stereo Visual SLAM System Overview: First, We Undistort and Rectify the... | Download Scientific Diagram&lt;/i&gt;, n.d.)","plainTextFormattedCitation":"(Stereo Visual SLAM System Overview: First, We Undistort and Rectify the... | Download Scientific Diagram, n.d.)","previouslyFormattedCitation":"(&lt;i&gt;Stereo Visual SLAM System Overview: First, We Undistort and Rectify the... | Download Scientific Diagram&lt;/i&gt;, n.d.)"},"properties":{"noteIndex":0},"schema":"https://github.com/citation-style-language/schema/raw/master/csl-citation.json"}</w:instrText>
      </w:r>
      <w:r w:rsidR="0033242A">
        <w:fldChar w:fldCharType="separate"/>
      </w:r>
      <w:r w:rsidR="0033242A" w:rsidRPr="00AA3FD6">
        <w:rPr>
          <w:noProof/>
          <w:lang w:val="en-GB"/>
        </w:rPr>
        <w:t>(</w:t>
      </w:r>
      <w:r w:rsidR="0033242A" w:rsidRPr="00AA3FD6">
        <w:rPr>
          <w:i/>
          <w:noProof/>
          <w:lang w:val="en-GB"/>
        </w:rPr>
        <w:t xml:space="preserve">Stereo Visual SLAM System Overview: First, We Undistort and Rectify the... </w:t>
      </w:r>
      <w:r w:rsidR="0033242A" w:rsidRPr="005514B6">
        <w:rPr>
          <w:i/>
          <w:noProof/>
        </w:rPr>
        <w:t>| Download Scientific Diagram</w:t>
      </w:r>
      <w:r w:rsidR="0033242A" w:rsidRPr="005514B6">
        <w:rPr>
          <w:noProof/>
        </w:rPr>
        <w:t>, n.d.)</w:t>
      </w:r>
      <w:r w:rsidR="0033242A">
        <w:fldChar w:fldCharType="end"/>
      </w:r>
      <w:r w:rsidR="0033242A">
        <w:rPr>
          <w:noProof/>
        </w:rPr>
        <w:t>.</w:t>
      </w:r>
      <w:bookmarkEnd w:id="82"/>
    </w:p>
    <w:p w14:paraId="600C42A2" w14:textId="77777777" w:rsidR="00974247" w:rsidRDefault="00974247" w:rsidP="003D44B0"/>
    <w:p w14:paraId="5FE1C65E" w14:textId="1508BD11" w:rsidR="001E4514" w:rsidRDefault="001E4514" w:rsidP="003D44B0">
      <w:r>
        <w:t xml:space="preserve">Estos sistemas también se utilizan para generar mapas de entornos ya que tienen referencias </w:t>
      </w:r>
      <w:r w:rsidR="008A32B6">
        <w:t>más</w:t>
      </w:r>
      <w:r>
        <w:t xml:space="preserve"> precisas de las que se obtienen con cámara monocula</w:t>
      </w:r>
      <w:r w:rsidR="00B25590">
        <w:t xml:space="preserve">r </w:t>
      </w:r>
      <w:r w:rsidR="00B25590">
        <w:fldChar w:fldCharType="begin" w:fldLock="1"/>
      </w:r>
      <w:r w:rsidR="00177FEE">
        <w:instrText>ADDIN CSL_CITATION {"citationItems":[{"id":"ITEM-1","itemData":{"DOI":"10.1016/j.robot.2018.08.002","abstract":"Robust and fast motion estimation and mapping is a key prerequisite for autonomous operation of mobile robots. The goal of performing this task solely on a stereo pair of video cameras is highly demanding and bears conflicting objectives: on one hand, the motion has to be tracked fast and reliably, on the other hand, high-level functions like navigation and obstacle avoidance depend crucially on a complete and accurate environment representation. In this work, we propose a two-layer approach for visual odometry and SLAM with stereo cameras that runs in real-time and combines feature-based matching with semi-dense direct image alignment. Our method initializes semi-dense depth estimation, which is computationally expensive, from motion that is tracked by a fast but robust keypoint-based method. Experiments on public benchmark and proprietary datasets show that our approach is faster than state-of-the-art methods without losing accuracy and yields comparable map building capabilities. Moreover, our approach is shown to handle large inter-frame motion and illumination changes much more robustly than its direct counterparts.","author":[{"dropping-particle":"","family":"Krombach","given":"Nicola","non-dropping-particle":"","parse-names":false,"suffix":""},{"dropping-particle":"","family":"Droeschel","given":"David","non-dropping-particle":"","parse-names":false,"suffix":""},{"dropping-particle":"","family":"Houben","given":"Sebastian","non-dropping-particle":"","parse-names":false,"suffix":""},{"dropping-particle":"","family":"Behnke","given":"Sven","non-dropping-particle":"","parse-names":false,"suffix":""}],"container-title":"Robotics and Autonomous Systems","id":"ITEM-1","issued":{"date-parts":[["2018","10","17"]]},"page":"38-58","publisher":"Elsevier B.V.","title":"Feature-based visual odometry prior for real-time semi-dense stereo SLAM","type":"article-journal","volume":"109"},"uris":["http://www.mendeley.com/documents/?uuid=b8f2e23d-27ad-33a3-a30e-7f1f382a0ab4"]}],"mendeley":{"formattedCitation":"(Krombach et al., 2018)","plainTextFormattedCitation":"(Krombach et al., 2018)","previouslyFormattedCitation":"(Krombach et al., 2018)"},"properties":{"noteIndex":0},"schema":"https://github.com/citation-style-language/schema/raw/master/csl-citation.json"}</w:instrText>
      </w:r>
      <w:r w:rsidR="00B25590">
        <w:fldChar w:fldCharType="separate"/>
      </w:r>
      <w:r w:rsidR="00B25590" w:rsidRPr="00B25590">
        <w:rPr>
          <w:noProof/>
        </w:rPr>
        <w:t>(Krombach et al., 2018)</w:t>
      </w:r>
      <w:r w:rsidR="00B25590">
        <w:fldChar w:fldCharType="end"/>
      </w:r>
      <w:r>
        <w:t xml:space="preserve">. </w:t>
      </w:r>
      <w:r w:rsidR="00B25590">
        <w:t xml:space="preserve">Se extraen las características del </w:t>
      </w:r>
      <w:r w:rsidR="008A32B6">
        <w:t>entorno</w:t>
      </w:r>
      <w:r w:rsidR="00B25590">
        <w:t xml:space="preserve"> y las distancias para que en cada fotograma que se detecte el movimiento se autogeneren los punto</w:t>
      </w:r>
      <w:r w:rsidR="00C36EB1">
        <w:t>s</w:t>
      </w:r>
      <w:r w:rsidR="00B25590">
        <w:t xml:space="preserve"> y distancias generando mapas de tres dimensiones.</w:t>
      </w:r>
    </w:p>
    <w:p w14:paraId="4F4B30C1" w14:textId="77777777" w:rsidR="00974247" w:rsidRDefault="00974247" w:rsidP="00974247">
      <w:pPr>
        <w:keepNext/>
        <w:jc w:val="center"/>
      </w:pPr>
      <w:r>
        <w:rPr>
          <w:noProof/>
        </w:rPr>
        <w:drawing>
          <wp:inline distT="0" distB="0" distL="0" distR="0" wp14:anchorId="7E78C2A7" wp14:editId="35B74040">
            <wp:extent cx="2198514" cy="69494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20"/>
                    <a:stretch>
                      <a:fillRect/>
                    </a:stretch>
                  </pic:blipFill>
                  <pic:spPr>
                    <a:xfrm>
                      <a:off x="0" y="0"/>
                      <a:ext cx="2270290" cy="717632"/>
                    </a:xfrm>
                    <a:prstGeom prst="rect">
                      <a:avLst/>
                    </a:prstGeom>
                  </pic:spPr>
                </pic:pic>
              </a:graphicData>
            </a:graphic>
          </wp:inline>
        </w:drawing>
      </w:r>
    </w:p>
    <w:p w14:paraId="16A8E615" w14:textId="5C440581" w:rsidR="00974247" w:rsidRDefault="00974247" w:rsidP="00974247">
      <w:pPr>
        <w:pStyle w:val="Descripcin"/>
        <w:jc w:val="center"/>
      </w:pPr>
      <w:bookmarkStart w:id="83" w:name="_Toc82900464"/>
      <w:r>
        <w:t xml:space="preserve">Figura </w:t>
      </w:r>
      <w:r>
        <w:fldChar w:fldCharType="begin"/>
      </w:r>
      <w:r>
        <w:instrText xml:space="preserve"> SEQ Figura \* ARABIC </w:instrText>
      </w:r>
      <w:r>
        <w:fldChar w:fldCharType="separate"/>
      </w:r>
      <w:r w:rsidR="001661F2">
        <w:rPr>
          <w:noProof/>
        </w:rPr>
        <w:t>6</w:t>
      </w:r>
      <w:r>
        <w:fldChar w:fldCharType="end"/>
      </w:r>
      <w:r>
        <w:t xml:space="preserve">: Tipo </w:t>
      </w:r>
      <w:r w:rsidR="00007AA8">
        <w:t>cámara</w:t>
      </w:r>
      <w:r>
        <w:t xml:space="preserve"> estéreo ZED </w:t>
      </w:r>
      <w:r w:rsidR="0033242A">
        <w:fldChar w:fldCharType="begin" w:fldLock="1"/>
      </w:r>
      <w:r w:rsidR="0033242A">
        <w:instrText>ADDIN CSL_CITATION {"citationItems":[{"id":"ITEM-1","itemData":{"URL":"https://www.stereolabs.com/zed-2/","accessed":{"date-parts":[["2021","6","3"]]},"id":"ITEM-1","issued":{"date-parts":[["0"]]},"title":"ZED 2 - AI Stereo Camera | Stereolabs","type":"webpage"},"uris":["http://www.mendeley.com/documents/?uuid=b8e97002-8cf5-3a1e-b755-4c9b10d614dd"]}],"mendeley":{"formattedCitation":"(&lt;i&gt;ZED 2 - AI Stereo Camera | Stereolabs&lt;/i&gt;, n.d.)","plainTextFormattedCitation":"(ZED 2 - AI Stereo Camera | Stereolabs, n.d.)","previouslyFormattedCitation":"(&lt;i&gt;ZED 2 - AI Stereo Camera | Stereolabs&lt;/i&gt;, n.d.)"},"properties":{"noteIndex":0},"schema":"https://github.com/citation-style-language/schema/raw/master/csl-citation.json"}</w:instrText>
      </w:r>
      <w:r w:rsidR="0033242A">
        <w:fldChar w:fldCharType="separate"/>
      </w:r>
      <w:r w:rsidR="0033242A" w:rsidRPr="0033242A">
        <w:rPr>
          <w:noProof/>
        </w:rPr>
        <w:t>(</w:t>
      </w:r>
      <w:r w:rsidR="0033242A" w:rsidRPr="0033242A">
        <w:rPr>
          <w:i/>
          <w:noProof/>
        </w:rPr>
        <w:t>ZED 2 - AI Stereo Camera | Stereolabs</w:t>
      </w:r>
      <w:r w:rsidR="0033242A" w:rsidRPr="0033242A">
        <w:rPr>
          <w:noProof/>
        </w:rPr>
        <w:t>, n.d.)</w:t>
      </w:r>
      <w:r w:rsidR="0033242A">
        <w:fldChar w:fldCharType="end"/>
      </w:r>
      <w:r w:rsidR="0033242A">
        <w:t>.</w:t>
      </w:r>
      <w:bookmarkEnd w:id="83"/>
    </w:p>
    <w:p w14:paraId="6B3E0867" w14:textId="77777777" w:rsidR="00974247" w:rsidRDefault="00974247" w:rsidP="003D44B0"/>
    <w:p w14:paraId="7D84DB35" w14:textId="5EBB5AB5" w:rsidR="00974247" w:rsidRDefault="00FF3330" w:rsidP="003D44B0">
      <w:r>
        <w:t>E</w:t>
      </w:r>
      <w:r w:rsidR="00974247">
        <w:t>n la Figura 6</w:t>
      </w:r>
      <w:r>
        <w:t xml:space="preserve"> se puede visualizar</w:t>
      </w:r>
      <w:r w:rsidR="00974247">
        <w:t xml:space="preserve"> el tipo de cámara que se </w:t>
      </w:r>
      <w:r>
        <w:t xml:space="preserve">puede </w:t>
      </w:r>
      <w:r w:rsidR="00974247">
        <w:t>utiliza</w:t>
      </w:r>
      <w:r>
        <w:t>r</w:t>
      </w:r>
      <w:r w:rsidR="00974247">
        <w:t xml:space="preserve"> como sistema de captura </w:t>
      </w:r>
      <w:r w:rsidR="00E65813">
        <w:t>estéreo</w:t>
      </w:r>
      <w:r w:rsidR="00974247">
        <w:t>. Puede ser que haya dos cámaras instaladas independientemente o que las cámaras estén dentro de un encapsulado como la que vemos en la imagen.</w:t>
      </w:r>
    </w:p>
    <w:p w14:paraId="76EEC2DF" w14:textId="77777777" w:rsidR="00A165F8" w:rsidRDefault="00A165F8" w:rsidP="003D44B0"/>
    <w:p w14:paraId="4D825FD8" w14:textId="180ABF09" w:rsidR="003D44B0" w:rsidRDefault="003D44B0" w:rsidP="003D44B0">
      <w:pPr>
        <w:pStyle w:val="Ttulo3"/>
      </w:pPr>
      <w:bookmarkStart w:id="84" w:name="_Toc82895781"/>
      <w:r>
        <w:lastRenderedPageBreak/>
        <w:t>2.1.3. Cámaras estereoscópicas</w:t>
      </w:r>
      <w:bookmarkEnd w:id="84"/>
    </w:p>
    <w:p w14:paraId="6F4F7596" w14:textId="344CB0EC" w:rsidR="00790217" w:rsidRDefault="005B6CB3" w:rsidP="00790217">
      <w:pPr>
        <w:rPr>
          <w:rFonts w:cs="Arial"/>
        </w:rPr>
      </w:pPr>
      <w:r>
        <w:t>Las cámaras estére</w:t>
      </w:r>
      <w:r w:rsidR="00C36EB1">
        <w:t>as</w:t>
      </w:r>
      <w:r>
        <w:t xml:space="preserve"> no son las únicas que pueden ser </w:t>
      </w:r>
      <w:r w:rsidR="008A32B6">
        <w:t>más</w:t>
      </w:r>
      <w:r>
        <w:t xml:space="preserve"> exactas. Las cámaras estereoscópicas son otro tipo de cámaras que pueden medir las distancias. Como ejemp</w:t>
      </w:r>
      <w:r w:rsidR="00440116">
        <w:t>l</w:t>
      </w:r>
      <w:r>
        <w:t xml:space="preserve">o </w:t>
      </w:r>
      <w:r w:rsidR="00440116">
        <w:rPr>
          <w:rFonts w:cs="Arial"/>
        </w:rPr>
        <w:t xml:space="preserve">la cámara Intel RealSense D435i que tiene un </w:t>
      </w:r>
      <w:r w:rsidR="0011371D">
        <w:rPr>
          <w:rFonts w:cs="Arial"/>
        </w:rPr>
        <w:t>sensor infrarrojo</w:t>
      </w:r>
      <w:r w:rsidR="00440116">
        <w:rPr>
          <w:rFonts w:cs="Arial"/>
        </w:rPr>
        <w:t xml:space="preserve"> para la detección de profundidad con dos receptores diferentes, con similar función a la cámara estére</w:t>
      </w:r>
      <w:r w:rsidR="00EC64BB">
        <w:rPr>
          <w:rFonts w:cs="Arial"/>
        </w:rPr>
        <w:t>a</w:t>
      </w:r>
      <w:r w:rsidR="00440116">
        <w:rPr>
          <w:rFonts w:cs="Arial"/>
        </w:rPr>
        <w:t>, y la cámara RGB.</w:t>
      </w:r>
    </w:p>
    <w:p w14:paraId="3E3BF0E8" w14:textId="77777777" w:rsidR="00440116" w:rsidRDefault="00440116" w:rsidP="00440116">
      <w:pPr>
        <w:jc w:val="center"/>
        <w:rPr>
          <w:noProof/>
        </w:rPr>
      </w:pPr>
    </w:p>
    <w:p w14:paraId="0261CA96" w14:textId="77777777" w:rsidR="00440116" w:rsidRDefault="00440116" w:rsidP="00440116">
      <w:pPr>
        <w:keepNext/>
        <w:jc w:val="center"/>
      </w:pPr>
      <w:r>
        <w:rPr>
          <w:noProof/>
        </w:rPr>
        <w:drawing>
          <wp:inline distT="0" distB="0" distL="0" distR="0" wp14:anchorId="16671A1C" wp14:editId="73FD65AD">
            <wp:extent cx="1985065" cy="619125"/>
            <wp:effectExtent l="0" t="0" r="0" b="0"/>
            <wp:docPr id="19" name="Imagen 19"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Interfaz de usuario gráfica&#10;&#10;Descripción generada automáticamente"/>
                    <pic:cNvPicPr/>
                  </pic:nvPicPr>
                  <pic:blipFill rotWithShape="1">
                    <a:blip r:embed="rId21"/>
                    <a:srcRect l="10089" t="35888" r="5071" b="37651"/>
                    <a:stretch/>
                  </pic:blipFill>
                  <pic:spPr bwMode="auto">
                    <a:xfrm>
                      <a:off x="0" y="0"/>
                      <a:ext cx="2022191" cy="630704"/>
                    </a:xfrm>
                    <a:prstGeom prst="rect">
                      <a:avLst/>
                    </a:prstGeom>
                    <a:ln>
                      <a:noFill/>
                    </a:ln>
                    <a:extLst>
                      <a:ext uri="{53640926-AAD7-44D8-BBD7-CCE9431645EC}">
                        <a14:shadowObscured xmlns:a14="http://schemas.microsoft.com/office/drawing/2010/main"/>
                      </a:ext>
                    </a:extLst>
                  </pic:spPr>
                </pic:pic>
              </a:graphicData>
            </a:graphic>
          </wp:inline>
        </w:drawing>
      </w:r>
    </w:p>
    <w:p w14:paraId="4C4376DE" w14:textId="7AEDCD3B" w:rsidR="00440116" w:rsidRDefault="00440116" w:rsidP="00440116">
      <w:pPr>
        <w:pStyle w:val="Descripcin"/>
        <w:jc w:val="center"/>
      </w:pPr>
      <w:bookmarkStart w:id="85" w:name="_Toc82900465"/>
      <w:r>
        <w:t xml:space="preserve">Figura </w:t>
      </w:r>
      <w:r>
        <w:fldChar w:fldCharType="begin"/>
      </w:r>
      <w:r>
        <w:instrText xml:space="preserve"> SEQ Figura \* ARABIC </w:instrText>
      </w:r>
      <w:r>
        <w:fldChar w:fldCharType="separate"/>
      </w:r>
      <w:r w:rsidR="001661F2">
        <w:rPr>
          <w:noProof/>
        </w:rPr>
        <w:t>7</w:t>
      </w:r>
      <w:r>
        <w:fldChar w:fldCharType="end"/>
      </w:r>
      <w:r>
        <w:t xml:space="preserve">: </w:t>
      </w:r>
      <w:r w:rsidR="0011371D">
        <w:t>cámara</w:t>
      </w:r>
      <w:r>
        <w:t xml:space="preserve"> </w:t>
      </w:r>
      <w:r w:rsidRPr="0040293F">
        <w:t>Intel-RealSense-D435i</w:t>
      </w:r>
      <w:r>
        <w:t xml:space="preserve"> </w:t>
      </w:r>
      <w:r w:rsidR="0033242A">
        <w:fldChar w:fldCharType="begin" w:fldLock="1"/>
      </w:r>
      <w:r w:rsidR="00AB3840">
        <w:instrText>ADDIN CSL_CITATION {"citationItems":[{"id":"ITEM-1","itemData":{"URL":"https://www.intelrealsense.com/depth-camera-d435i/%0Ahttps://www.intelrealsense.com/depth-camera-d435/%0Ahttps://www.intelrealsense.com/depth-camera-d435i/%0Ahttps://www.intelrealsense.com/depth-camera-d435/","accessed":{"date-parts":[["2021","6","3"]]},"author":[{"dropping-particle":"","family":"Intel","given":"","non-dropping-particle":"","parse-names":false,"suffix":""}],"container-title":"Https://Www.Intelrealsense.Com/Depth-Camera-D435/","id":"ITEM-1","issued":{"date-parts":[["2019"]]},"page":"1","title":"Depth Camera D435 – Intel® RealSense™ Depth and Tracking Cameras","type":"webpage"},"uris":["http://www.mendeley.com/documents/?uuid=3c0c10c8-e737-330a-967f-f119a9d04234"]}],"mendeley":{"formattedCitation":"(Intel, 2019)","plainTextFormattedCitation":"(Intel, 2019)","previouslyFormattedCitation":"(Intel, 2019)"},"properties":{"noteIndex":0},"schema":"https://github.com/citation-style-language/schema/raw/master/csl-citation.json"}</w:instrText>
      </w:r>
      <w:r w:rsidR="0033242A">
        <w:fldChar w:fldCharType="separate"/>
      </w:r>
      <w:r w:rsidR="00AB3840" w:rsidRPr="00AB3840">
        <w:rPr>
          <w:noProof/>
        </w:rPr>
        <w:t>(Intel, 2019)</w:t>
      </w:r>
      <w:r w:rsidR="0033242A">
        <w:fldChar w:fldCharType="end"/>
      </w:r>
      <w:r w:rsidR="0033242A">
        <w:t>.</w:t>
      </w:r>
      <w:bookmarkEnd w:id="85"/>
    </w:p>
    <w:p w14:paraId="2664424E" w14:textId="1B750FA0" w:rsidR="00440116" w:rsidRDefault="00440116" w:rsidP="00440116">
      <w:pPr>
        <w:rPr>
          <w:lang w:val="es-ES"/>
        </w:rPr>
      </w:pPr>
    </w:p>
    <w:p w14:paraId="74E53FD8" w14:textId="30C177A9" w:rsidR="0011371D" w:rsidRDefault="0011371D" w:rsidP="00440116">
      <w:pPr>
        <w:rPr>
          <w:lang w:val="es-ES"/>
        </w:rPr>
      </w:pPr>
      <w:r>
        <w:rPr>
          <w:lang w:val="es-ES"/>
        </w:rPr>
        <w:t xml:space="preserve">Estas cámaras son denominadas RGB-D, ya que miden la profundidad mediante los sensores infrarrojos. Se pueden utilizar cada </w:t>
      </w:r>
      <w:r w:rsidR="006D7422">
        <w:rPr>
          <w:lang w:val="es-ES"/>
        </w:rPr>
        <w:t>uno</w:t>
      </w:r>
      <w:r>
        <w:rPr>
          <w:lang w:val="es-ES"/>
        </w:rPr>
        <w:t xml:space="preserve"> de los sensores por separado o también traen incorporada la opción de utilizar todos los sensores en conjunto. Utilizando todos los sensores en conjunto se puede</w:t>
      </w:r>
      <w:r w:rsidR="006D7422">
        <w:rPr>
          <w:lang w:val="es-ES"/>
        </w:rPr>
        <w:t xml:space="preserve"> obtener la imagen de la cámara con su respectiva profundidad. </w:t>
      </w:r>
      <w:r w:rsidR="00A165F8">
        <w:rPr>
          <w:lang w:val="es-ES"/>
        </w:rPr>
        <w:t>Esto no es practico para sacar una imagen de un solo fotograma, la imagen que genera suele ser una imagen con manchas negras por la detección de la profundidad, ver Figura 8.</w:t>
      </w:r>
    </w:p>
    <w:p w14:paraId="09184EFD" w14:textId="77777777" w:rsidR="009F74DC" w:rsidRDefault="009F74DC" w:rsidP="00440116">
      <w:pPr>
        <w:rPr>
          <w:lang w:val="es-ES"/>
        </w:rPr>
      </w:pPr>
    </w:p>
    <w:p w14:paraId="26CCF6B3" w14:textId="3A6AC4CE" w:rsidR="00A165F8" w:rsidRDefault="0053043B" w:rsidP="00A165F8">
      <w:pPr>
        <w:keepNext/>
        <w:jc w:val="center"/>
      </w:pPr>
      <w:r>
        <w:rPr>
          <w:noProof/>
        </w:rPr>
        <w:drawing>
          <wp:inline distT="0" distB="0" distL="0" distR="0" wp14:anchorId="3623CA96" wp14:editId="5C917416">
            <wp:extent cx="2647950" cy="1520930"/>
            <wp:effectExtent l="0" t="0" r="0" b="3175"/>
            <wp:docPr id="29" name="Imagen 29" descr="Pantalla de video juego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Pantalla de video juego de un hombre&#10;&#10;Descripción generada automáticamente"/>
                    <pic:cNvPicPr/>
                  </pic:nvPicPr>
                  <pic:blipFill rotWithShape="1">
                    <a:blip r:embed="rId22"/>
                    <a:srcRect l="42337" t="32065" r="17640" b="27044"/>
                    <a:stretch/>
                  </pic:blipFill>
                  <pic:spPr bwMode="auto">
                    <a:xfrm>
                      <a:off x="0" y="0"/>
                      <a:ext cx="2663420" cy="1529816"/>
                    </a:xfrm>
                    <a:prstGeom prst="rect">
                      <a:avLst/>
                    </a:prstGeom>
                    <a:ln>
                      <a:noFill/>
                    </a:ln>
                    <a:extLst>
                      <a:ext uri="{53640926-AAD7-44D8-BBD7-CCE9431645EC}">
                        <a14:shadowObscured xmlns:a14="http://schemas.microsoft.com/office/drawing/2010/main"/>
                      </a:ext>
                    </a:extLst>
                  </pic:spPr>
                </pic:pic>
              </a:graphicData>
            </a:graphic>
          </wp:inline>
        </w:drawing>
      </w:r>
    </w:p>
    <w:p w14:paraId="081FA61C" w14:textId="50463FA4" w:rsidR="00A165F8" w:rsidRDefault="00A165F8" w:rsidP="00A165F8">
      <w:pPr>
        <w:pStyle w:val="Descripcin"/>
        <w:jc w:val="center"/>
      </w:pPr>
      <w:bookmarkStart w:id="86" w:name="_Toc82900466"/>
      <w:r>
        <w:t xml:space="preserve">Figura </w:t>
      </w:r>
      <w:r>
        <w:fldChar w:fldCharType="begin"/>
      </w:r>
      <w:r>
        <w:instrText xml:space="preserve"> SEQ Figura \* ARABIC </w:instrText>
      </w:r>
      <w:r>
        <w:fldChar w:fldCharType="separate"/>
      </w:r>
      <w:r w:rsidR="001661F2">
        <w:rPr>
          <w:noProof/>
        </w:rPr>
        <w:t>8</w:t>
      </w:r>
      <w:r>
        <w:fldChar w:fldCharType="end"/>
      </w:r>
      <w:r>
        <w:t>: Imagen de profundidad de la cámara estereoscópica.</w:t>
      </w:r>
      <w:bookmarkEnd w:id="86"/>
    </w:p>
    <w:p w14:paraId="16BCAF8D" w14:textId="77777777" w:rsidR="00A165F8" w:rsidRPr="00A165F8" w:rsidRDefault="00A165F8" w:rsidP="00A165F8">
      <w:pPr>
        <w:rPr>
          <w:lang w:val="es-ES"/>
        </w:rPr>
      </w:pPr>
    </w:p>
    <w:p w14:paraId="230FB2F2" w14:textId="2C50BF23" w:rsidR="009F74DC" w:rsidRDefault="006D7422" w:rsidP="00440116">
      <w:pPr>
        <w:rPr>
          <w:lang w:val="es-ES"/>
        </w:rPr>
      </w:pPr>
      <w:r>
        <w:rPr>
          <w:lang w:val="es-ES"/>
        </w:rPr>
        <w:t>También lleva incorporado el sensor IMU lo que facilita el proceso de creación de mapas o entornos en tres dimensiones</w:t>
      </w:r>
      <w:r w:rsidR="006263E6">
        <w:rPr>
          <w:lang w:val="es-ES"/>
        </w:rPr>
        <w:t xml:space="preserve"> </w:t>
      </w:r>
      <w:r w:rsidR="00177FEE">
        <w:rPr>
          <w:lang w:val="es-ES"/>
        </w:rPr>
        <w:fldChar w:fldCharType="begin" w:fldLock="1"/>
      </w:r>
      <w:r w:rsidR="008D25C4">
        <w:rPr>
          <w:lang w:val="es-ES"/>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177FEE">
        <w:rPr>
          <w:lang w:val="es-ES"/>
        </w:rPr>
        <w:fldChar w:fldCharType="separate"/>
      </w:r>
      <w:r w:rsidR="00177FEE" w:rsidRPr="00177FEE">
        <w:rPr>
          <w:noProof/>
          <w:lang w:val="es-ES"/>
        </w:rPr>
        <w:t>(Zhang et al., 2021)</w:t>
      </w:r>
      <w:r w:rsidR="00177FEE">
        <w:rPr>
          <w:lang w:val="es-ES"/>
        </w:rPr>
        <w:fldChar w:fldCharType="end"/>
      </w:r>
      <w:r>
        <w:rPr>
          <w:lang w:val="es-ES"/>
        </w:rPr>
        <w:t xml:space="preserve">. </w:t>
      </w:r>
      <w:r w:rsidR="00177FEE">
        <w:rPr>
          <w:lang w:val="es-ES"/>
        </w:rPr>
        <w:t>Existen diferentes algoritmos para la creación de mapas, Figura 9, que ayudan en la creación y entrenamiento de los robots para que se localicen e identifique su posición.</w:t>
      </w:r>
    </w:p>
    <w:p w14:paraId="5E993712" w14:textId="77777777" w:rsidR="003B3009" w:rsidRDefault="00177FEE" w:rsidP="003B3009">
      <w:pPr>
        <w:keepNext/>
        <w:jc w:val="center"/>
      </w:pPr>
      <w:r>
        <w:rPr>
          <w:noProof/>
          <w:lang w:val="es-ES"/>
        </w:rPr>
        <w:lastRenderedPageBreak/>
        <w:drawing>
          <wp:inline distT="0" distB="0" distL="0" distR="0" wp14:anchorId="4023B172" wp14:editId="65F42BBB">
            <wp:extent cx="2281267" cy="1685925"/>
            <wp:effectExtent l="0" t="0" r="5080" b="0"/>
            <wp:docPr id="20" name="Imagen 2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Sitio web&#10;&#10;Descripción generada automáticamente"/>
                    <pic:cNvPicPr/>
                  </pic:nvPicPr>
                  <pic:blipFill>
                    <a:blip r:embed="rId23"/>
                    <a:stretch>
                      <a:fillRect/>
                    </a:stretch>
                  </pic:blipFill>
                  <pic:spPr>
                    <a:xfrm>
                      <a:off x="0" y="0"/>
                      <a:ext cx="2352600" cy="1738642"/>
                    </a:xfrm>
                    <a:prstGeom prst="rect">
                      <a:avLst/>
                    </a:prstGeom>
                  </pic:spPr>
                </pic:pic>
              </a:graphicData>
            </a:graphic>
          </wp:inline>
        </w:drawing>
      </w:r>
    </w:p>
    <w:p w14:paraId="42AE4A59" w14:textId="503C1A8A" w:rsidR="006936C8" w:rsidRDefault="003B3009" w:rsidP="006936C8">
      <w:pPr>
        <w:pStyle w:val="Descripcin"/>
        <w:jc w:val="center"/>
      </w:pPr>
      <w:bookmarkStart w:id="87" w:name="_Toc82900467"/>
      <w:r>
        <w:t xml:space="preserve">Figura </w:t>
      </w:r>
      <w:r>
        <w:fldChar w:fldCharType="begin"/>
      </w:r>
      <w:r>
        <w:instrText xml:space="preserve"> SEQ Figura \* ARABIC </w:instrText>
      </w:r>
      <w:r>
        <w:fldChar w:fldCharType="separate"/>
      </w:r>
      <w:r w:rsidR="001661F2">
        <w:rPr>
          <w:noProof/>
        </w:rPr>
        <w:t>9</w:t>
      </w:r>
      <w:r>
        <w:fldChar w:fldCharType="end"/>
      </w:r>
      <w:r>
        <w:t xml:space="preserve">: </w:t>
      </w:r>
      <w:r w:rsidR="006936C8">
        <w:t>Creación</w:t>
      </w:r>
      <w:r>
        <w:t xml:space="preserve"> de SLAM mediante </w:t>
      </w:r>
      <w:r w:rsidR="006936C8">
        <w:t>cámaras</w:t>
      </w:r>
      <w:r>
        <w:t xml:space="preserve"> estereoscópicas </w:t>
      </w:r>
      <w:r w:rsidR="00445A67" w:rsidRPr="00445A67">
        <w:rPr>
          <w:rStyle w:val="Hipervnculo"/>
          <w:color w:val="auto"/>
        </w:rPr>
        <w:fldChar w:fldCharType="begin" w:fldLock="1"/>
      </w:r>
      <w:r w:rsidR="00FD21C1">
        <w:rPr>
          <w:rStyle w:val="Hipervnculo"/>
          <w:color w:val="auto"/>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445A67" w:rsidRPr="00445A67">
        <w:rPr>
          <w:rStyle w:val="Hipervnculo"/>
          <w:color w:val="auto"/>
        </w:rPr>
        <w:fldChar w:fldCharType="separate"/>
      </w:r>
      <w:r w:rsidR="00445A67" w:rsidRPr="00445A67">
        <w:rPr>
          <w:rStyle w:val="Hipervnculo"/>
          <w:noProof/>
          <w:color w:val="auto"/>
          <w:u w:val="none"/>
        </w:rPr>
        <w:t>(Zhang et al., 2021)</w:t>
      </w:r>
      <w:r w:rsidR="00445A67" w:rsidRPr="00445A67">
        <w:rPr>
          <w:rStyle w:val="Hipervnculo"/>
          <w:color w:val="auto"/>
        </w:rPr>
        <w:fldChar w:fldCharType="end"/>
      </w:r>
      <w:r>
        <w:t>.</w:t>
      </w:r>
      <w:bookmarkEnd w:id="87"/>
    </w:p>
    <w:p w14:paraId="4BD2D9B2" w14:textId="77777777" w:rsidR="00CA7E49" w:rsidRPr="00CA7E49" w:rsidRDefault="00CA7E49" w:rsidP="00CA7E49">
      <w:pPr>
        <w:rPr>
          <w:lang w:val="es-ES"/>
        </w:rPr>
      </w:pPr>
    </w:p>
    <w:p w14:paraId="21B51226" w14:textId="3A7DE414" w:rsidR="00790217" w:rsidRDefault="00790217" w:rsidP="00790217">
      <w:pPr>
        <w:pStyle w:val="Ttulo3"/>
      </w:pPr>
      <w:bookmarkStart w:id="88" w:name="_Toc82895782"/>
      <w:r>
        <w:t>2.1.4. LiDAR</w:t>
      </w:r>
      <w:bookmarkEnd w:id="88"/>
    </w:p>
    <w:p w14:paraId="467F29ED" w14:textId="6315C84A" w:rsidR="008D25C4" w:rsidRDefault="006D7422" w:rsidP="00790217">
      <w:r>
        <w:t xml:space="preserve">Aparte de las cámaras, hay sistemas para la detección de entornos. Uno de ellos se denomina </w:t>
      </w:r>
      <w:r w:rsidR="00177FEE">
        <w:t>detección de luz y rango (LiDAR</w:t>
      </w:r>
      <w:r w:rsidR="008A32B6">
        <w:t>,</w:t>
      </w:r>
      <w:r w:rsidR="00177FEE">
        <w:t xml:space="preserve"> siglas en ingl</w:t>
      </w:r>
      <w:r w:rsidR="00EC64BB">
        <w:t>é</w:t>
      </w:r>
      <w:r w:rsidR="00177FEE">
        <w:t xml:space="preserve">s), que </w:t>
      </w:r>
      <w:r w:rsidR="008A32B6">
        <w:t>se puede ver hoy en día e</w:t>
      </w:r>
      <w:r w:rsidR="00177FEE">
        <w:t>n</w:t>
      </w:r>
      <w:r w:rsidR="00C8444C">
        <w:t xml:space="preserve"> diferentes robots, como</w:t>
      </w:r>
      <w:r w:rsidR="00177FEE">
        <w:t xml:space="preserve"> los robots aspiradores. Estos sistemas de captación crean un mapa </w:t>
      </w:r>
      <w:r w:rsidR="008D25C4">
        <w:t>tipo rejilla</w:t>
      </w:r>
      <w:r w:rsidR="00177FEE">
        <w:t xml:space="preserve"> en dos dimensiones</w:t>
      </w:r>
      <w:r w:rsidR="008D25C4">
        <w:t xml:space="preserve"> siendo capaces de identificar la localización</w:t>
      </w:r>
      <w:r w:rsidR="008A32B6">
        <w:t xml:space="preserve"> del robot</w:t>
      </w:r>
      <w:r w:rsidR="008D25C4">
        <w:t xml:space="preserve"> </w:t>
      </w:r>
      <w:r w:rsidR="008D25C4">
        <w:fldChar w:fldCharType="begin" w:fldLock="1"/>
      </w:r>
      <w:r w:rsidR="008D25C4">
        <w:instrText>ADDIN CSL_CITATION {"citationItems":[{"id":"ITEM-1","itemData":{"DOI":"10.3390/s20174702","ISSN":"14248220","PMID":"32825329","abstract":"In this paper, we proposed a multi-sensor integrated navigation system composed of GNSS (global navigation satellite system), IMU (inertial measurement unit), odometer (ODO), and LiDAR (light detection and ranging)-SLAM (simultaneous localization and mapping). The dead reckoning results were obtained using IMU/ODO in the front-end. The graph optimization was used to fuse the GNSS position, IMU/ODO pre-integration results, and the relative position and relative attitude from LiDAR-SLAM to obtain the final navigation results in the back-end. The odometer information is introduced in the pre-integration algorithm to mitigate the large drift rate of the IMU. The sliding window method was also adopted to avoid the increasing parameter numbers of the graph optimization. Land vehicle tests were conducted in both open-sky areas and tunnel cases. The tests showed that the proposed navigation system can effectually improve accuracy and robustness of navigation. During the navigation drift evaluation of the mimic two-minute GNSS outages, compared to the conventional GNSS/INS (inertial navigation system)/ODO integration, the root mean square (RMS) of the maximum position drift errors during outages in the proposed navigation system were reduced by 62.8%, 72.3%, and 52.1%, along the north, east, and height, respectively. Moreover, the yaw error was reduced by 62.1%. Furthermore, compared to the GNSS/IMU/LiDAR-SLAM integration navigation system, the assistance of the odometer and non-holonomic constraint reduced vertical error by 72.3%. The test in the real tunnel case shows that in weak environmental feature areas where the LiDAR-SLAM can barely work, the assistance of the odometer in the pre-integration is critical and can effectually reduce the positioning drift along the forward direction and maintain the SLAM in the short-term. Therefore, the proposed GNSS/IMU/ODO/LiDAR-SLAM integrated navigation system can effectually fuse the information from multiple sources to maintain the SLAM process and significantly mitigate navigation error, especially in harsh areas where the GNSS signal is severely degraded and environmental features are insufficient for LiDAR-SLAM.","author":[{"dropping-particle":"","family":"Chang","given":"Le","non-dropping-particle":"","parse-names":false,"suffix":""},{"dropping-particle":"","family":"Niu","given":"Xiaoji","non-dropping-particle":"","parse-names":false,"suffix":""},{"dropping-particle":"","family":"Liu","given":"Tianyi","non-dropping-particle":"","parse-names":false,"suffix":""}],"container-title":"Sensors (Switzerland)","id":"ITEM-1","issue":"17","issued":{"date-parts":[["2020","9","1"]]},"page":"1-18","publisher":"MDPI AG","title":"Gnss/imu/odo/lidar-slam integrated navigation system using imu/odo pre-integration","type":"article-journal","volume":"20"},"uris":["http://www.mendeley.com/documents/?uuid=da373110-099f-37cd-bd2d-08abfaec9c9c"]}],"mendeley":{"formattedCitation":"(Chang et al., 2020)","plainTextFormattedCitation":"(Chang et al., 2020)","previouslyFormattedCitation":"(Chang et al., 2020)"},"properties":{"noteIndex":0},"schema":"https://github.com/citation-style-language/schema/raw/master/csl-citation.json"}</w:instrText>
      </w:r>
      <w:r w:rsidR="008D25C4">
        <w:fldChar w:fldCharType="separate"/>
      </w:r>
      <w:r w:rsidR="008D25C4" w:rsidRPr="008D25C4">
        <w:rPr>
          <w:noProof/>
        </w:rPr>
        <w:t>(Chang et al., 2020)</w:t>
      </w:r>
      <w:r w:rsidR="008D25C4">
        <w:fldChar w:fldCharType="end"/>
      </w:r>
      <w:r w:rsidR="009A2548">
        <w:t>, ver Figura 10</w:t>
      </w:r>
      <w:r w:rsidR="00026999">
        <w:t>.</w:t>
      </w:r>
    </w:p>
    <w:p w14:paraId="414FE7B4" w14:textId="45FB7082" w:rsidR="003D44B0" w:rsidRDefault="008D25C4" w:rsidP="003D44B0">
      <w:r>
        <w:t xml:space="preserve">Todos los elementos mencionados previamente se utilizan para un objetivo similar, aunque en realidad sean diferentes. Por ello se han realizado varios estudios identificando puntos de mejora donde se puede ver que si se juntan estos sistemas de captación, los sistemas funcionan de una manera más eficaz </w:t>
      </w:r>
      <w:r>
        <w:fldChar w:fldCharType="begin" w:fldLock="1"/>
      </w:r>
      <w:r w:rsidR="00EC2C5B">
        <w:instrText>ADDIN CSL_CITATION {"citationItems":[{"id":"ITEM-1","itemData":{"DOI":"10.1007/s10514-019-09881-0","abstract":"This paper presents a framework for direct visual-LiDAR SLAM that combines the sparse depth measurement of light detection and ranging (LiDAR) with a monocular camera. The exploitation of the depth measurement between two sensor modalities has been reported in the literature but mostly by a keyframe-based approach or by using a dense depth map. When the sparsity becomes severe, the existing methods reveal limitation. The key finding of this paper is that the direct method is more robust under sparse depth with narrow field of view. The direct exploitation of sparse depth is achieved by implementing a joint optimization of each measurement under multiple keyframes. To ensure real-time performance, the keyframes of the sliding window are kept constant through rigorous marginalization. Through cross-validation, loop-closure achieves the robustness even in large-scale mapping. We intensively evaluated the proposed method using our own portable camera-LiDAR sensor system as well as the KITTI dataset. For the evaluation, the performance according to the LiDAR of sparsity was simulated by sampling the laser beam from 64 to 16 and 8. The experiment proves that the presented approach is significantly outperformed in terms of accuracy and robustness under sparse depth measurements.","author":[{"dropping-particle":"","family":"Shin","given":"Young-Sik","non-dropping-particle":"","parse-names":false,"suffix":""},{"dropping-particle":"","family":"Yeong","given":"·","non-dropping-particle":"","parse-names":false,"suffix":""},{"dropping-particle":"","family":"Park","given":"Sang","non-dropping-particle":"","parse-names":false,"suffix":""},{"dropping-particle":"","family":"Kim","given":"Ayoung","non-dropping-particle":"","parse-names":false,"suffix":""}],"container-title":"Autonomous Robots","id":"ITEM-1","issued":{"date-parts":[["2020"]]},"page":"115-130","title":"DVL-SLAM: sparse depth enhanced direct visual-LiDAR SLAM","type":"article-journal","volume":"44"},"uris":["http://www.mendeley.com/documents/?uuid=a0536551-acd3-3dc0-939f-f3286024e2e0"]}],"mendeley":{"formattedCitation":"(Shin et al., 2020)","plainTextFormattedCitation":"(Shin et al., 2020)","previouslyFormattedCitation":"(Shin et al., 2020)"},"properties":{"noteIndex":0},"schema":"https://github.com/citation-style-language/schema/raw/master/csl-citation.json"}</w:instrText>
      </w:r>
      <w:r>
        <w:fldChar w:fldCharType="separate"/>
      </w:r>
      <w:r w:rsidRPr="008D25C4">
        <w:rPr>
          <w:noProof/>
        </w:rPr>
        <w:t>(Shin et al., 2020)</w:t>
      </w:r>
      <w:r>
        <w:fldChar w:fldCharType="end"/>
      </w:r>
      <w:r w:rsidR="00EC2C5B">
        <w:t xml:space="preserve"> </w:t>
      </w:r>
      <w:r w:rsidR="00EC2C5B">
        <w:fldChar w:fldCharType="begin" w:fldLock="1"/>
      </w:r>
      <w:r w:rsidR="00B33B5C">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EC2C5B">
        <w:fldChar w:fldCharType="separate"/>
      </w:r>
      <w:r w:rsidR="00EC2C5B" w:rsidRPr="00EC2C5B">
        <w:rPr>
          <w:noProof/>
        </w:rPr>
        <w:t>(Mu et al., 2020)</w:t>
      </w:r>
      <w:r w:rsidR="00EC2C5B">
        <w:fldChar w:fldCharType="end"/>
      </w:r>
      <w:r>
        <w:t>.</w:t>
      </w:r>
    </w:p>
    <w:p w14:paraId="2A5C721F" w14:textId="77777777" w:rsidR="009A2548" w:rsidRDefault="009A2548" w:rsidP="009A2548">
      <w:pPr>
        <w:keepNext/>
        <w:jc w:val="center"/>
      </w:pPr>
      <w:r>
        <w:rPr>
          <w:noProof/>
        </w:rPr>
        <w:drawing>
          <wp:inline distT="0" distB="0" distL="0" distR="0" wp14:anchorId="3670DA7E" wp14:editId="36568B30">
            <wp:extent cx="3746711" cy="2790825"/>
            <wp:effectExtent l="0" t="0" r="6350" b="0"/>
            <wp:docPr id="55" name="Imagen 55" descr="screenshot from 2019-01-16 00-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from 2019-01-16 00-18-4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05524" cy="2834633"/>
                    </a:xfrm>
                    <a:prstGeom prst="rect">
                      <a:avLst/>
                    </a:prstGeom>
                    <a:noFill/>
                    <a:ln>
                      <a:noFill/>
                    </a:ln>
                  </pic:spPr>
                </pic:pic>
              </a:graphicData>
            </a:graphic>
          </wp:inline>
        </w:drawing>
      </w:r>
    </w:p>
    <w:p w14:paraId="5A17FF85" w14:textId="40F2BD01" w:rsidR="009A2548" w:rsidRDefault="009A2548" w:rsidP="009A2548">
      <w:pPr>
        <w:pStyle w:val="Descripcin"/>
        <w:jc w:val="center"/>
      </w:pPr>
      <w:bookmarkStart w:id="89" w:name="_Toc82900468"/>
      <w:r>
        <w:t xml:space="preserve">Figura </w:t>
      </w:r>
      <w:r>
        <w:fldChar w:fldCharType="begin"/>
      </w:r>
      <w:r>
        <w:instrText xml:space="preserve"> SEQ Figura \* ARABIC </w:instrText>
      </w:r>
      <w:r>
        <w:fldChar w:fldCharType="separate"/>
      </w:r>
      <w:r w:rsidR="001661F2">
        <w:rPr>
          <w:noProof/>
        </w:rPr>
        <w:t>10</w:t>
      </w:r>
      <w:r>
        <w:fldChar w:fldCharType="end"/>
      </w:r>
      <w:r>
        <w:t xml:space="preserve">. Mapa creado en RViz por un sensor LiDAR </w:t>
      </w:r>
      <w:r>
        <w:fldChar w:fldCharType="begin" w:fldLock="1"/>
      </w:r>
      <w:r w:rsidR="00177C05">
        <w:instrText>ADDIN CSL_CITATION {"citationItems":[{"id":"ITEM-1","itemData":{"URL":"https://github.com/carla-simulator/ros-bridge/issues/32","accessed":{"date-parts":[["2021","6","3"]]},"id":"ITEM-1","issued":{"date-parts":[["0"]]},"title":"Incorrect visualization of LiDAR · Issue #32 · carla-simulator/ros-bridge","type":"webpage"},"uris":["http://www.mendeley.com/documents/?uuid=7071eda8-5d89-3e79-bea3-79ea5f78573f"]}],"mendeley":{"formattedCitation":"(&lt;i&gt;Incorrect Visualization of LiDAR · Issue #32 · Carla-Simulator/Ros-Bridge&lt;/i&gt;, n.d.)","plainTextFormattedCitation":"(Incorrect Visualization of LiDAR · Issue #32 · Carla-Simulator/Ros-Bridge, n.d.)","previouslyFormattedCitation":"(&lt;i&gt;Incorrect Visualization of LiDAR · Issue #32 · Carla-Simulator/Ros-Bridge&lt;/i&gt;, n.d.)"},"properties":{"noteIndex":0},"schema":"https://github.com/citation-style-language/schema/raw/master/csl-citation.json"}</w:instrText>
      </w:r>
      <w:r>
        <w:fldChar w:fldCharType="separate"/>
      </w:r>
      <w:r w:rsidRPr="009A2548">
        <w:rPr>
          <w:noProof/>
        </w:rPr>
        <w:t>(</w:t>
      </w:r>
      <w:r w:rsidRPr="009A2548">
        <w:rPr>
          <w:i/>
          <w:noProof/>
        </w:rPr>
        <w:t>Incorrect Visualization of LiDAR · Issue #32 · Carla-Simulator/Ros-Bridge</w:t>
      </w:r>
      <w:r w:rsidRPr="009A2548">
        <w:rPr>
          <w:noProof/>
        </w:rPr>
        <w:t>, n.d.)</w:t>
      </w:r>
      <w:bookmarkEnd w:id="89"/>
      <w:r>
        <w:fldChar w:fldCharType="end"/>
      </w:r>
    </w:p>
    <w:p w14:paraId="5B86F364" w14:textId="2629E4B5" w:rsidR="009A2548" w:rsidRDefault="009A2548" w:rsidP="009A2548">
      <w:pPr>
        <w:pStyle w:val="Ttulo3"/>
      </w:pPr>
      <w:bookmarkStart w:id="90" w:name="_Toc82895783"/>
      <w:r>
        <w:lastRenderedPageBreak/>
        <w:t>2.1.4. IMU</w:t>
      </w:r>
      <w:bookmarkEnd w:id="90"/>
    </w:p>
    <w:p w14:paraId="0675399E" w14:textId="77777777" w:rsidR="00EC64BB" w:rsidRDefault="00EC64BB" w:rsidP="00EC64BB">
      <w:r>
        <w:t xml:space="preserve">El sensor de inercia es un elemento que facilita el seguimiento de la posición en los robots móviles para su navegación. Estos elementos o sensores dan la habilidad de saber cómo se mueve el robot. Normalmente, constan de dos elementos separados en su interior, que medirán el giro y la aceleración. </w:t>
      </w:r>
    </w:p>
    <w:p w14:paraId="5A30119A" w14:textId="77777777" w:rsidR="00EC64BB" w:rsidRDefault="00EC64BB" w:rsidP="00EC64BB">
      <w:r>
        <w:t xml:space="preserve">Este elemento puede ser de gran utilidad si quieres utilizar tu robot con el sistema ROS. En el entorno o framework Robot Operating System este sistema se utiliza para estimar la posición del robot y además de eso es necesario si se quiere realizar un control exacto de las velocidades, porque los comandos de estos suelen ser la velocidad linear y angular. </w:t>
      </w:r>
    </w:p>
    <w:p w14:paraId="0CF48CA8" w14:textId="4A2E85FB" w:rsidR="003952FF" w:rsidRDefault="00EC64BB" w:rsidP="003D44B0">
      <w:r>
        <w:t>En caso de querer realizar un control de estas velocidades es necesario realizar un programa que controle el sistema mediante la adquisición de los datos de este sensor de inercia. Para un mejor entendimiento se pueden ver las tablas de la cámara Intel Realsense 435i que trae un sensor IMU integrado como se ha comentado anteriormente, ver Tabla 1 y Tabla 2 para ver las variables que se pueden obtener</w:t>
      </w:r>
      <w:r w:rsidR="00701D00">
        <w:t>.</w:t>
      </w:r>
    </w:p>
    <w:p w14:paraId="27FFCAD4" w14:textId="2408015B" w:rsidR="00A12314" w:rsidRDefault="00A12314" w:rsidP="00A12314">
      <w:pPr>
        <w:pStyle w:val="Descripcin"/>
        <w:keepNext/>
      </w:pPr>
      <w:bookmarkStart w:id="91" w:name="_Toc82895819"/>
      <w:r>
        <w:t xml:space="preserve">Tabla </w:t>
      </w:r>
      <w:r>
        <w:fldChar w:fldCharType="begin"/>
      </w:r>
      <w:r>
        <w:instrText xml:space="preserve"> SEQ Tabla \* ARABIC </w:instrText>
      </w:r>
      <w:r>
        <w:fldChar w:fldCharType="separate"/>
      </w:r>
      <w:r w:rsidR="00957923">
        <w:rPr>
          <w:noProof/>
        </w:rPr>
        <w:t>1</w:t>
      </w:r>
      <w:r>
        <w:fldChar w:fldCharType="end"/>
      </w:r>
      <w:r>
        <w:t>. Medidas de acelerómetro</w:t>
      </w:r>
      <w:bookmarkEnd w:id="91"/>
    </w:p>
    <w:tbl>
      <w:tblPr>
        <w:tblStyle w:val="Tablaconcuadrcula"/>
        <w:tblW w:w="0" w:type="auto"/>
        <w:tblLook w:val="04A0" w:firstRow="1" w:lastRow="0" w:firstColumn="1" w:lastColumn="0" w:noHBand="0" w:noVBand="1"/>
      </w:tblPr>
      <w:tblGrid>
        <w:gridCol w:w="3020"/>
        <w:gridCol w:w="2013"/>
        <w:gridCol w:w="2013"/>
        <w:gridCol w:w="2014"/>
      </w:tblGrid>
      <w:tr w:rsidR="00701D00" w14:paraId="1476CB50" w14:textId="77777777" w:rsidTr="00701D00">
        <w:tc>
          <w:tcPr>
            <w:tcW w:w="3020" w:type="dxa"/>
          </w:tcPr>
          <w:p w14:paraId="4752C721" w14:textId="3CA8B240" w:rsidR="00701D00" w:rsidRDefault="00701D00" w:rsidP="00701D00">
            <w:pPr>
              <w:jc w:val="center"/>
            </w:pPr>
            <w:r>
              <w:t xml:space="preserve">Tipo </w:t>
            </w:r>
          </w:p>
        </w:tc>
        <w:tc>
          <w:tcPr>
            <w:tcW w:w="6040" w:type="dxa"/>
            <w:gridSpan w:val="3"/>
          </w:tcPr>
          <w:p w14:paraId="29DCBE21" w14:textId="4F128895" w:rsidR="00701D00" w:rsidRDefault="00701D00" w:rsidP="00701D00">
            <w:pPr>
              <w:jc w:val="center"/>
            </w:pPr>
            <w:r>
              <w:t>Acelerómetro</w:t>
            </w:r>
          </w:p>
        </w:tc>
      </w:tr>
      <w:tr w:rsidR="00701D00" w14:paraId="6798B7AC" w14:textId="77777777" w:rsidTr="00701D00">
        <w:tc>
          <w:tcPr>
            <w:tcW w:w="3020" w:type="dxa"/>
          </w:tcPr>
          <w:p w14:paraId="2C626EF1" w14:textId="6ECEA11E" w:rsidR="00701D00" w:rsidRDefault="00701D00" w:rsidP="00701D00">
            <w:pPr>
              <w:jc w:val="center"/>
            </w:pPr>
            <w:r>
              <w:t>Formato</w:t>
            </w:r>
          </w:p>
        </w:tc>
        <w:tc>
          <w:tcPr>
            <w:tcW w:w="6040" w:type="dxa"/>
            <w:gridSpan w:val="3"/>
          </w:tcPr>
          <w:p w14:paraId="5339B319" w14:textId="3834820A" w:rsidR="00701D00" w:rsidRDefault="00701D00" w:rsidP="00701D00">
            <w:pPr>
              <w:jc w:val="center"/>
            </w:pPr>
            <w:r>
              <w:t>MOTION_XYZ32F</w:t>
            </w:r>
          </w:p>
        </w:tc>
      </w:tr>
      <w:tr w:rsidR="00701D00" w14:paraId="64F18257" w14:textId="77777777" w:rsidTr="00701D00">
        <w:tc>
          <w:tcPr>
            <w:tcW w:w="3020" w:type="dxa"/>
          </w:tcPr>
          <w:p w14:paraId="68CB2968" w14:textId="7FEBDC4E" w:rsidR="00701D00" w:rsidRDefault="00701D00" w:rsidP="00701D00">
            <w:pPr>
              <w:jc w:val="center"/>
            </w:pPr>
            <w:r>
              <w:t>Numero de captura</w:t>
            </w:r>
          </w:p>
        </w:tc>
        <w:tc>
          <w:tcPr>
            <w:tcW w:w="6040" w:type="dxa"/>
            <w:gridSpan w:val="3"/>
          </w:tcPr>
          <w:p w14:paraId="0E1C0B7D" w14:textId="35BBAB6D" w:rsidR="00701D00" w:rsidRDefault="00701D00" w:rsidP="00701D00">
            <w:pPr>
              <w:jc w:val="center"/>
            </w:pPr>
            <w:r>
              <w:t>5293</w:t>
            </w:r>
          </w:p>
        </w:tc>
      </w:tr>
      <w:tr w:rsidR="00701D00" w14:paraId="340B05C2" w14:textId="77777777" w:rsidTr="00701D00">
        <w:tc>
          <w:tcPr>
            <w:tcW w:w="3020" w:type="dxa"/>
          </w:tcPr>
          <w:p w14:paraId="20222BD5" w14:textId="42836C83" w:rsidR="00701D00" w:rsidRDefault="00701D00" w:rsidP="00701D00">
            <w:pPr>
              <w:jc w:val="center"/>
            </w:pPr>
            <w:r>
              <w:t>Tiempo (ms)</w:t>
            </w:r>
          </w:p>
        </w:tc>
        <w:tc>
          <w:tcPr>
            <w:tcW w:w="6040" w:type="dxa"/>
            <w:gridSpan w:val="3"/>
          </w:tcPr>
          <w:p w14:paraId="27384064" w14:textId="4587B766" w:rsidR="00701D00" w:rsidRDefault="00701D00" w:rsidP="00701D00">
            <w:pPr>
              <w:jc w:val="center"/>
            </w:pPr>
            <w:r w:rsidRPr="00701D00">
              <w:t>1622619854455.03</w:t>
            </w:r>
          </w:p>
        </w:tc>
      </w:tr>
      <w:tr w:rsidR="00701D00" w14:paraId="1A773C77" w14:textId="77777777" w:rsidTr="00701D00">
        <w:tc>
          <w:tcPr>
            <w:tcW w:w="3020" w:type="dxa"/>
          </w:tcPr>
          <w:p w14:paraId="4A07F107" w14:textId="2A6EBC63" w:rsidR="00701D00" w:rsidRDefault="00701D00" w:rsidP="00701D00">
            <w:pPr>
              <w:jc w:val="center"/>
            </w:pPr>
            <w:r>
              <w:t>Eje</w:t>
            </w:r>
            <w:r w:rsidR="00A12314">
              <w:t xml:space="preserve"> </w:t>
            </w:r>
            <w:r w:rsidRPr="00701D00">
              <w:t>(m/se</w:t>
            </w:r>
            <w:r w:rsidR="00A12314">
              <w:t>gundo</w:t>
            </w:r>
            <w:r w:rsidRPr="00701D00">
              <w:t>^2)</w:t>
            </w:r>
          </w:p>
        </w:tc>
        <w:tc>
          <w:tcPr>
            <w:tcW w:w="2013" w:type="dxa"/>
          </w:tcPr>
          <w:p w14:paraId="03AF6AF6" w14:textId="43CC0906" w:rsidR="00701D00" w:rsidRDefault="00701D00" w:rsidP="00701D00">
            <w:pPr>
              <w:jc w:val="center"/>
            </w:pPr>
            <w:r w:rsidRPr="00701D00">
              <w:t>0.0000000</w:t>
            </w:r>
          </w:p>
        </w:tc>
        <w:tc>
          <w:tcPr>
            <w:tcW w:w="2013" w:type="dxa"/>
          </w:tcPr>
          <w:p w14:paraId="7BA709C6" w14:textId="4F52C22E" w:rsidR="00701D00" w:rsidRDefault="00701D00" w:rsidP="00701D00">
            <w:pPr>
              <w:jc w:val="center"/>
            </w:pPr>
            <w:r w:rsidRPr="00701D00">
              <w:t>-9.2084446</w:t>
            </w:r>
          </w:p>
        </w:tc>
        <w:tc>
          <w:tcPr>
            <w:tcW w:w="2014" w:type="dxa"/>
          </w:tcPr>
          <w:p w14:paraId="4CBA19A9" w14:textId="6E1A686C" w:rsidR="00701D00" w:rsidRDefault="00701D00" w:rsidP="00701D00">
            <w:pPr>
              <w:jc w:val="center"/>
            </w:pPr>
            <w:r w:rsidRPr="00701D00">
              <w:t>0.9316317</w:t>
            </w:r>
          </w:p>
        </w:tc>
      </w:tr>
    </w:tbl>
    <w:p w14:paraId="74B7653F" w14:textId="52398EFF" w:rsidR="00701D00" w:rsidRDefault="00701D00" w:rsidP="00701D00">
      <w:pPr>
        <w:jc w:val="center"/>
      </w:pPr>
    </w:p>
    <w:p w14:paraId="4C5549BF" w14:textId="5E663AD3" w:rsidR="00A12314" w:rsidRDefault="00A12314" w:rsidP="00A12314">
      <w:pPr>
        <w:pStyle w:val="Descripcin"/>
        <w:keepNext/>
      </w:pPr>
      <w:bookmarkStart w:id="92" w:name="_Toc82895820"/>
      <w:r>
        <w:t xml:space="preserve">Tabla </w:t>
      </w:r>
      <w:r>
        <w:fldChar w:fldCharType="begin"/>
      </w:r>
      <w:r>
        <w:instrText xml:space="preserve"> SEQ Tabla \* ARABIC </w:instrText>
      </w:r>
      <w:r>
        <w:fldChar w:fldCharType="separate"/>
      </w:r>
      <w:r w:rsidR="00957923">
        <w:rPr>
          <w:noProof/>
        </w:rPr>
        <w:t>2</w:t>
      </w:r>
      <w:r>
        <w:fldChar w:fldCharType="end"/>
      </w:r>
      <w:r>
        <w:t>. Medidas del giroscopio</w:t>
      </w:r>
      <w:bookmarkEnd w:id="92"/>
    </w:p>
    <w:tbl>
      <w:tblPr>
        <w:tblStyle w:val="Tablaconcuadrcula"/>
        <w:tblW w:w="0" w:type="auto"/>
        <w:tblLook w:val="04A0" w:firstRow="1" w:lastRow="0" w:firstColumn="1" w:lastColumn="0" w:noHBand="0" w:noVBand="1"/>
      </w:tblPr>
      <w:tblGrid>
        <w:gridCol w:w="3020"/>
        <w:gridCol w:w="2013"/>
        <w:gridCol w:w="2013"/>
        <w:gridCol w:w="2014"/>
      </w:tblGrid>
      <w:tr w:rsidR="00701D00" w14:paraId="058F22AE" w14:textId="77777777" w:rsidTr="00701D00">
        <w:tc>
          <w:tcPr>
            <w:tcW w:w="3020" w:type="dxa"/>
          </w:tcPr>
          <w:p w14:paraId="107143BA" w14:textId="77777777" w:rsidR="00701D00" w:rsidRDefault="00701D00" w:rsidP="00701D00">
            <w:pPr>
              <w:jc w:val="center"/>
            </w:pPr>
            <w:r>
              <w:t xml:space="preserve">Tipo </w:t>
            </w:r>
          </w:p>
        </w:tc>
        <w:tc>
          <w:tcPr>
            <w:tcW w:w="6040" w:type="dxa"/>
            <w:gridSpan w:val="3"/>
          </w:tcPr>
          <w:p w14:paraId="643FFB0E" w14:textId="0E70C041" w:rsidR="00701D00" w:rsidRDefault="00701D00" w:rsidP="00701D00">
            <w:pPr>
              <w:jc w:val="center"/>
            </w:pPr>
            <w:r>
              <w:t>Giro</w:t>
            </w:r>
          </w:p>
        </w:tc>
      </w:tr>
      <w:tr w:rsidR="00701D00" w14:paraId="77CC2F41" w14:textId="77777777" w:rsidTr="00701D00">
        <w:tc>
          <w:tcPr>
            <w:tcW w:w="3020" w:type="dxa"/>
          </w:tcPr>
          <w:p w14:paraId="5F32117A" w14:textId="77777777" w:rsidR="00701D00" w:rsidRDefault="00701D00" w:rsidP="00701D00">
            <w:pPr>
              <w:jc w:val="center"/>
            </w:pPr>
            <w:r>
              <w:t>Formato</w:t>
            </w:r>
          </w:p>
        </w:tc>
        <w:tc>
          <w:tcPr>
            <w:tcW w:w="6040" w:type="dxa"/>
            <w:gridSpan w:val="3"/>
          </w:tcPr>
          <w:p w14:paraId="1ED54BDD" w14:textId="77777777" w:rsidR="00701D00" w:rsidRDefault="00701D00" w:rsidP="00701D00">
            <w:pPr>
              <w:jc w:val="center"/>
            </w:pPr>
            <w:r>
              <w:t>MOTION_XYZ32F</w:t>
            </w:r>
          </w:p>
        </w:tc>
      </w:tr>
      <w:tr w:rsidR="00701D00" w14:paraId="4D5149E1" w14:textId="77777777" w:rsidTr="00701D00">
        <w:tc>
          <w:tcPr>
            <w:tcW w:w="3020" w:type="dxa"/>
          </w:tcPr>
          <w:p w14:paraId="6F3DC5E0" w14:textId="77777777" w:rsidR="00701D00" w:rsidRDefault="00701D00" w:rsidP="00701D00">
            <w:pPr>
              <w:jc w:val="center"/>
            </w:pPr>
            <w:r>
              <w:t>Numero de captura</w:t>
            </w:r>
          </w:p>
        </w:tc>
        <w:tc>
          <w:tcPr>
            <w:tcW w:w="6040" w:type="dxa"/>
            <w:gridSpan w:val="3"/>
          </w:tcPr>
          <w:p w14:paraId="2FDD068E" w14:textId="2B36C70C" w:rsidR="00701D00" w:rsidRDefault="00A12314" w:rsidP="00701D00">
            <w:pPr>
              <w:jc w:val="center"/>
            </w:pPr>
            <w:r w:rsidRPr="00A12314">
              <w:t>10688</w:t>
            </w:r>
          </w:p>
        </w:tc>
      </w:tr>
      <w:tr w:rsidR="00701D00" w14:paraId="7D98C1B9" w14:textId="77777777" w:rsidTr="00701D00">
        <w:tc>
          <w:tcPr>
            <w:tcW w:w="3020" w:type="dxa"/>
          </w:tcPr>
          <w:p w14:paraId="428C23D7" w14:textId="77777777" w:rsidR="00701D00" w:rsidRDefault="00701D00" w:rsidP="00701D00">
            <w:pPr>
              <w:jc w:val="center"/>
            </w:pPr>
            <w:r>
              <w:t>Tiempo (ms)</w:t>
            </w:r>
          </w:p>
        </w:tc>
        <w:tc>
          <w:tcPr>
            <w:tcW w:w="6040" w:type="dxa"/>
            <w:gridSpan w:val="3"/>
          </w:tcPr>
          <w:p w14:paraId="1547C68D" w14:textId="4B07013A" w:rsidR="00701D00" w:rsidRDefault="00A12314" w:rsidP="00701D00">
            <w:pPr>
              <w:jc w:val="center"/>
            </w:pPr>
            <w:r w:rsidRPr="00A12314">
              <w:t>1622619824299.42</w:t>
            </w:r>
          </w:p>
        </w:tc>
      </w:tr>
      <w:tr w:rsidR="00701D00" w14:paraId="71889323" w14:textId="77777777" w:rsidTr="00701D00">
        <w:tc>
          <w:tcPr>
            <w:tcW w:w="3020" w:type="dxa"/>
          </w:tcPr>
          <w:p w14:paraId="684CC061" w14:textId="0AC63CFD" w:rsidR="00701D00" w:rsidRDefault="00701D00" w:rsidP="00701D00">
            <w:pPr>
              <w:jc w:val="center"/>
            </w:pPr>
            <w:r>
              <w:t>Eje</w:t>
            </w:r>
            <w:r w:rsidR="00A12314">
              <w:t xml:space="preserve"> </w:t>
            </w:r>
            <w:r w:rsidRPr="00701D00">
              <w:t>(</w:t>
            </w:r>
            <w:r w:rsidR="00A12314">
              <w:t>º</w:t>
            </w:r>
            <w:r w:rsidR="00A12314" w:rsidRPr="00A12314">
              <w:t>/</w:t>
            </w:r>
            <w:r w:rsidR="00A12314" w:rsidRPr="00701D00">
              <w:t xml:space="preserve"> se</w:t>
            </w:r>
            <w:r w:rsidR="00A12314">
              <w:t>gundo</w:t>
            </w:r>
            <w:r w:rsidRPr="00701D00">
              <w:t>)</w:t>
            </w:r>
          </w:p>
        </w:tc>
        <w:tc>
          <w:tcPr>
            <w:tcW w:w="2013" w:type="dxa"/>
          </w:tcPr>
          <w:p w14:paraId="637D31E9" w14:textId="79614C47" w:rsidR="00701D00" w:rsidRDefault="00A12314" w:rsidP="00701D00">
            <w:pPr>
              <w:jc w:val="center"/>
            </w:pPr>
            <w:r w:rsidRPr="00A12314">
              <w:t>-0.0052360</w:t>
            </w:r>
          </w:p>
        </w:tc>
        <w:tc>
          <w:tcPr>
            <w:tcW w:w="2013" w:type="dxa"/>
          </w:tcPr>
          <w:p w14:paraId="54F0AE54" w14:textId="2B5A81B5" w:rsidR="00701D00" w:rsidRDefault="00A12314" w:rsidP="00701D00">
            <w:pPr>
              <w:jc w:val="center"/>
            </w:pPr>
            <w:r w:rsidRPr="00A12314">
              <w:t>0.0000000</w:t>
            </w:r>
          </w:p>
        </w:tc>
        <w:tc>
          <w:tcPr>
            <w:tcW w:w="2014" w:type="dxa"/>
          </w:tcPr>
          <w:p w14:paraId="305CC1EE" w14:textId="7EB25C01" w:rsidR="00701D00" w:rsidRDefault="00A12314" w:rsidP="00701D00">
            <w:pPr>
              <w:jc w:val="center"/>
            </w:pPr>
            <w:r w:rsidRPr="00A12314">
              <w:t>0.0017453</w:t>
            </w:r>
          </w:p>
        </w:tc>
      </w:tr>
    </w:tbl>
    <w:p w14:paraId="052FA8F4" w14:textId="77777777" w:rsidR="00701D00" w:rsidRDefault="00701D00" w:rsidP="00701D00">
      <w:pPr>
        <w:jc w:val="center"/>
      </w:pPr>
    </w:p>
    <w:p w14:paraId="2BCBDB42" w14:textId="4C936201" w:rsidR="00701D00" w:rsidRDefault="00701D00" w:rsidP="003D44B0">
      <w:r>
        <w:t>En la</w:t>
      </w:r>
      <w:r w:rsidR="00EC64BB">
        <w:t>s</w:t>
      </w:r>
      <w:r>
        <w:t xml:space="preserve"> tabla</w:t>
      </w:r>
      <w:r w:rsidR="00EC64BB">
        <w:t>s</w:t>
      </w:r>
      <w:r>
        <w:t xml:space="preserve"> </w:t>
      </w:r>
      <w:r w:rsidR="00FF3330">
        <w:t>se puede</w:t>
      </w:r>
      <w:r>
        <w:t xml:space="preserve"> ver </w:t>
      </w:r>
      <w:r w:rsidR="000F6209">
        <w:t xml:space="preserve">la importancia </w:t>
      </w:r>
      <w:r>
        <w:t>que</w:t>
      </w:r>
      <w:r w:rsidR="000F6209">
        <w:t xml:space="preserve"> tiene</w:t>
      </w:r>
      <w:r>
        <w:t xml:space="preserve"> el tiempo de adquisición</w:t>
      </w:r>
      <w:r w:rsidR="000F6209">
        <w:t>,</w:t>
      </w:r>
      <w:r>
        <w:t xml:space="preserve"> ya que la variable suele cambiar mucho. </w:t>
      </w:r>
    </w:p>
    <w:p w14:paraId="64F32264" w14:textId="59AD3780" w:rsidR="009A2548" w:rsidRPr="003D44B0" w:rsidRDefault="009A2548" w:rsidP="003D44B0"/>
    <w:p w14:paraId="1DCFA971" w14:textId="360A1EF3" w:rsidR="00343BBF" w:rsidRDefault="00343BBF" w:rsidP="00343BBF">
      <w:pPr>
        <w:pStyle w:val="Ttulo2"/>
      </w:pPr>
      <w:bookmarkStart w:id="93" w:name="_Toc82895784"/>
      <w:r>
        <w:lastRenderedPageBreak/>
        <w:t>2.</w:t>
      </w:r>
      <w:r w:rsidR="00F8656B">
        <w:t>3</w:t>
      </w:r>
      <w:r>
        <w:t xml:space="preserve">. </w:t>
      </w:r>
      <w:r w:rsidR="00DC47E2">
        <w:t>Detección y s</w:t>
      </w:r>
      <w:r w:rsidR="003D44B0">
        <w:t>egmentación</w:t>
      </w:r>
      <w:bookmarkEnd w:id="93"/>
    </w:p>
    <w:p w14:paraId="2334BE93" w14:textId="46ABCB54" w:rsidR="00EC2C5B" w:rsidRDefault="00EC2C5B" w:rsidP="00DC47E2">
      <w:r>
        <w:t xml:space="preserve">Los sistemas descritos en la sección anterior, las de captación, pueden ayudar a crear mapas y con ello identificar por donde circula el robot. Pero en realidad, lo interesante es que el robot identifique el lugar donde se encuentra y además detecte los objetos que tiene alrededor para que no se choque y tenga una perspectiva más clara para </w:t>
      </w:r>
      <w:r w:rsidR="008A32B6">
        <w:t>circular por el camino que le corresponda</w:t>
      </w:r>
      <w:r>
        <w:t>.</w:t>
      </w:r>
    </w:p>
    <w:p w14:paraId="3D52241F" w14:textId="15771493" w:rsidR="00DC47E2" w:rsidRDefault="00DC47E2" w:rsidP="00DC47E2">
      <w:r>
        <w:t xml:space="preserve">La detección y la segmentación de objetos son </w:t>
      </w:r>
      <w:r w:rsidR="00EC2C5B">
        <w:t>esas</w:t>
      </w:r>
      <w:r>
        <w:t xml:space="preserve"> áreas que tratan </w:t>
      </w:r>
      <w:r w:rsidR="00EC2C5B">
        <w:t>que los</w:t>
      </w:r>
      <w:r>
        <w:t xml:space="preserve"> robots autónomos</w:t>
      </w:r>
      <w:r w:rsidR="00EC2C5B">
        <w:t xml:space="preserve"> identifiquen</w:t>
      </w:r>
      <w:r w:rsidR="00983A60">
        <w:t xml:space="preserve"> </w:t>
      </w:r>
      <w:r w:rsidR="00983A60">
        <w:fldChar w:fldCharType="begin" w:fldLock="1"/>
      </w:r>
      <w:r w:rsidR="00E92CA3">
        <w:instrText>ADDIN CSL_CITATION {"citationItems":[{"id":"ITEM-1","itemData":{"DOI":"10.1109/ACCESS.2019.2932731","ISSN":"21693536","abstract":"With the increase of training data and the improvement of machine performance, the object detection method based on convolutional neural network (CNN) has become the mainstream algorithm in field of the current object detection. However, due to the complex background, occlusion and low resolution, there are still problems of small object detection. In this paper, we propose an improved algorithm based on faster region-based CNN (Faster R-CNN) for small object detection. Using the two-stage detection idea, in the positioning stage, we propose an improved loss function based on intersection over Union (IoU) for bounding box regression, and use bilinear interpolation to improve the regions of interest (RoI) pooling operation to solve the problem of positioning deviation, in the recognition stage, we use the multi-scale convolution feature fusion to make the feature map contain more information, and use the improved non-maximum suppression (NMS) algorithm to avoid loss of overlapping objects. The results show that the proposed algorithm has good performance on traffic signs whose resolution is in the range of (0, 32], the algorithm's recall rate reaches 90%, and the accuracy rate reaches 87%. Detection performance is significantly better than Faster R- CNN. Therefore, our algorithm is an effective way to detect small objects.","author":[{"dropping-particle":"","family":"Cao","given":"Changqing","non-dropping-particle":"","parse-names":false,"suffix":""},{"dropping-particle":"","family":"Wang","given":"Bo","non-dropping-particle":"","parse-names":false,"suffix":""},{"dropping-particle":"","family":"Zhang","given":"Wenrui","non-dropping-particle":"","parse-names":false,"suffix":""},{"dropping-particle":"","family":"Zeng","given":"Xiaodong","non-dropping-particle":"","parse-names":false,"suffix":""},{"dropping-particle":"","family":"Yan","given":"Xu","non-dropping-particle":"","parse-names":false,"suffix":""},{"dropping-particle":"","family":"Feng","given":"Zhejun","non-dropping-particle":"","parse-names":false,"suffix":""},{"dropping-particle":"","family":"Liu","given":"Yutao","non-dropping-particle":"","parse-names":false,"suffix":""},{"dropping-particle":"","family":"Wu","given":"Zengyan","non-dropping-particle":"","parse-names":false,"suffix":""}],"container-title":"IEEE Access","id":"ITEM-1","issued":{"date-parts":[["2019"]]},"page":"106838-106846","publisher":"Institute of Electrical and Electronics Engineers Inc.","title":"An Improved Faster R-CNN for Small Object Detection","type":"article-journal","volume":"7"},"uris":["http://www.mendeley.com/documents/?uuid=c15f640c-6046-3807-a9de-e80301f1cb91"]}],"mendeley":{"formattedCitation":"(Cao et al., 2019)","plainTextFormattedCitation":"(Cao et al., 2019)","previouslyFormattedCitation":"(Cao et al., 2019)"},"properties":{"noteIndex":0},"schema":"https://github.com/citation-style-language/schema/raw/master/csl-citation.json"}</w:instrText>
      </w:r>
      <w:r w:rsidR="00983A60">
        <w:fldChar w:fldCharType="separate"/>
      </w:r>
      <w:r w:rsidR="00983A60" w:rsidRPr="00983A60">
        <w:rPr>
          <w:noProof/>
        </w:rPr>
        <w:t>(Cao et al., 2019)</w:t>
      </w:r>
      <w:r w:rsidR="00983A60">
        <w:fldChar w:fldCharType="end"/>
      </w:r>
      <w:r w:rsidR="00EC2C5B">
        <w:t xml:space="preserve"> y etiqueten </w:t>
      </w:r>
      <w:r w:rsidR="00B33B5C">
        <w:fldChar w:fldCharType="begin" w:fldLock="1"/>
      </w:r>
      <w:r w:rsidR="00983A60">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B33B5C">
        <w:fldChar w:fldCharType="separate"/>
      </w:r>
      <w:r w:rsidR="00B33B5C" w:rsidRPr="00B33B5C">
        <w:rPr>
          <w:noProof/>
        </w:rPr>
        <w:t>(Mu et al., 2020)</w:t>
      </w:r>
      <w:r w:rsidR="00B33B5C">
        <w:fldChar w:fldCharType="end"/>
      </w:r>
      <w:r w:rsidR="00B33B5C">
        <w:t xml:space="preserve"> </w:t>
      </w:r>
      <w:r w:rsidR="008A32B6">
        <w:t xml:space="preserve">respectivamente </w:t>
      </w:r>
      <w:r w:rsidR="00EC2C5B">
        <w:t>los objetos de su entorno</w:t>
      </w:r>
      <w:r>
        <w:t xml:space="preserve">. Para ello es indispensable saber cómo se puede realizar un detector de objetos. Hoy en día, parece muy simple este concepto </w:t>
      </w:r>
      <w:r w:rsidR="008A32B6">
        <w:t xml:space="preserve">de detectar los objetos </w:t>
      </w:r>
      <w:r>
        <w:t>ya que lo podemos ver en distintas aplicaciones de nuestros móviles</w:t>
      </w:r>
      <w:r w:rsidR="00EC2C5B">
        <w:t xml:space="preserve"> o en otros lugares</w:t>
      </w:r>
      <w:r>
        <w:t xml:space="preserve">, pero es interesante saber cómo funciona para poder crear o modificar modelos de redes neuronales convolucionales (CNN) que realizan este proceso. La segmentación de objetos se hace de una manera similar, pero en vez de detectar esos elementos </w:t>
      </w:r>
      <w:r w:rsidR="00EC2C5B">
        <w:t>e</w:t>
      </w:r>
      <w:r>
        <w:t xml:space="preserve"> identificar su posición en la respectiva imagen, colorea la imagen de tal manera que se pueden diferenciar los objetos de forma semántica</w:t>
      </w:r>
      <w:r w:rsidR="008A32B6">
        <w:t xml:space="preserve"> y de esta manera se crea un mapa de la misma imagen</w:t>
      </w:r>
      <w:r>
        <w:t xml:space="preserve">. </w:t>
      </w:r>
    </w:p>
    <w:p w14:paraId="145D0241" w14:textId="77777777" w:rsidR="003952FF" w:rsidRPr="00DC47E2" w:rsidRDefault="003952FF" w:rsidP="00DC47E2"/>
    <w:p w14:paraId="7429F75C" w14:textId="772A91A8" w:rsidR="003D44B0" w:rsidRDefault="00DC47E2" w:rsidP="00DC47E2">
      <w:pPr>
        <w:pStyle w:val="Ttulo3"/>
      </w:pPr>
      <w:bookmarkStart w:id="94" w:name="_Toc82895785"/>
      <w:r>
        <w:t>2.3.1. Detección de objetos</w:t>
      </w:r>
      <w:bookmarkEnd w:id="94"/>
    </w:p>
    <w:p w14:paraId="50967079" w14:textId="3468875C" w:rsidR="00DC47E2" w:rsidRDefault="00983A60" w:rsidP="00DC47E2">
      <w:r>
        <w:t xml:space="preserve">Como se menciona anteriormente, la detección de objetos es uno de los sistemas para que el robot identifique los elementos que le rodean. Es necesario realizar </w:t>
      </w:r>
      <w:r w:rsidR="00FD21C1">
        <w:t xml:space="preserve">la ejecución </w:t>
      </w:r>
      <w:r>
        <w:t>estos algoritmos en los sistemas local</w:t>
      </w:r>
      <w:r w:rsidR="005D4CE7">
        <w:t>es</w:t>
      </w:r>
      <w:r>
        <w:t>, ya que no se prescinde de tiempo para ejecución de estos algoritmos</w:t>
      </w:r>
      <w:r w:rsidR="005D4CE7">
        <w:t xml:space="preserve"> </w:t>
      </w:r>
      <w:r w:rsidR="00E92CA3">
        <w:fldChar w:fldCharType="begin" w:fldLock="1"/>
      </w:r>
      <w:r w:rsidR="00C92939">
        <w:instrText>ADDIN CSL_CITATION {"citationItems":[{"id":"ITEM-1","itemData":{"DOI":"10.3390/s20154276","ISSN":"14248220","PMID":"32751868","abstract":"Remote sensing targets have different dimensions, and they have the characteristics of dense distribution and a complex background. This makes remote sensing target detection difficult. With the aim at detecting remote sensing targets at different scales, a new You Only Look Once (YOLO)-V3-based model was proposed. YOLO-V3 is a new version of YOLO. Aiming at the defect of poor performance of YOLO-V3 in detecting remote sensing targets, we adopted DenseNet (Densely Connected Network) to enhance feature extraction capability. Moreover, the detection scales were increased to four based on the original YOLO-V3. The experiment on RSOD (Remote Sensing Object Detection) dataset and UCS-AOD (Dataset of Object Detection in Aerial Images) dataset showed that our approach performed better than Faster-RCNN, SSD (Single Shot Multibox Detector), YOLO-V3, and YOLO-V3 tiny in terms of accuracy. Compared with original YOLO-V3, the mAP (mean Average Precision) of our approach increased from 77.10% to 88.73% in the RSOD dataset. In particular, the mAP of detecting targets like aircrafts, which are mainly made up of small targets increased by 12.12%. In addition, the detection speed was not significantly reduced. Generally speaking, our approach achieved higher accuracy and gave considerations to real-time performance simultaneously for remote sensing target detection.","author":[{"dropping-particle":"","family":"Xu","given":"Danqing","non-dropping-particle":"","parse-names":false,"suffix":""},{"dropping-particle":"","family":"Wu","given":"Yiquan","non-dropping-particle":"","parse-names":false,"suffix":""}],"container-title":"Sensors (Switzerland)","id":"ITEM-1","issue":"15","issued":{"date-parts":[["2020","8","1"]]},"page":"1-24","publisher":"MDPI AG","title":"Improved YOLO-V3 with densenet for multi-scale remote sensing target detection","type":"article-journal","volume":"20"},"uris":["http://www.mendeley.com/documents/?uuid=024b8a93-c5a9-3905-a289-677f98fead71"]}],"mendeley":{"formattedCitation":"(Xu &amp; Wu, 2020)","plainTextFormattedCitation":"(Xu &amp; Wu, 2020)","previouslyFormattedCitation":"(Xu &amp; Wu, 2020)"},"properties":{"noteIndex":0},"schema":"https://github.com/citation-style-language/schema/raw/master/csl-citation.json"}</w:instrText>
      </w:r>
      <w:r w:rsidR="00E92CA3">
        <w:fldChar w:fldCharType="separate"/>
      </w:r>
      <w:r w:rsidR="00E92CA3" w:rsidRPr="00E92CA3">
        <w:rPr>
          <w:noProof/>
        </w:rPr>
        <w:t>(Xu &amp; Wu, 2020)</w:t>
      </w:r>
      <w:r w:rsidR="00E92CA3">
        <w:fldChar w:fldCharType="end"/>
      </w:r>
      <w:r>
        <w:t>.</w:t>
      </w:r>
    </w:p>
    <w:p w14:paraId="16D65CCB" w14:textId="388D696B" w:rsidR="005D4CE7" w:rsidRDefault="003B3009" w:rsidP="00DC47E2">
      <w:r>
        <w:t xml:space="preserve">Antes de nada, para crear estos modelos de detección de objetos es necesario saber </w:t>
      </w:r>
      <w:r w:rsidR="00EC64BB">
        <w:t>cómo</w:t>
      </w:r>
      <w:r>
        <w:t xml:space="preserve"> funcionan las CNN. Pero antes de estas redes tan complejas se empezó a hacer la detección de diferentes elementos mediante Haar Cascade Classifiers, que consta de filtros morfológicos </w:t>
      </w:r>
      <w:r w:rsidR="006936C8">
        <w:t xml:space="preserve">con diferentes kernel </w:t>
      </w:r>
      <w:r>
        <w:t xml:space="preserve">para la detección de los elementos como puedes ser las caras humanas. </w:t>
      </w:r>
    </w:p>
    <w:p w14:paraId="18F79CD7" w14:textId="77777777" w:rsidR="003B3009" w:rsidRDefault="003B3009" w:rsidP="003B3009">
      <w:pPr>
        <w:keepNext/>
        <w:jc w:val="center"/>
      </w:pPr>
      <w:r>
        <w:rPr>
          <w:noProof/>
        </w:rPr>
        <w:lastRenderedPageBreak/>
        <w:drawing>
          <wp:inline distT="0" distB="0" distL="0" distR="0" wp14:anchorId="66709275" wp14:editId="6D6429B4">
            <wp:extent cx="2562225" cy="1282243"/>
            <wp:effectExtent l="0" t="0" r="0" b="0"/>
            <wp:docPr id="5" name="Imagen 5"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Interfaz de usuario gráfica&#10;&#10;Descripción generada automáticamente"/>
                    <pic:cNvPicPr/>
                  </pic:nvPicPr>
                  <pic:blipFill>
                    <a:blip r:embed="rId25"/>
                    <a:stretch>
                      <a:fillRect/>
                    </a:stretch>
                  </pic:blipFill>
                  <pic:spPr>
                    <a:xfrm>
                      <a:off x="0" y="0"/>
                      <a:ext cx="2570047" cy="1286158"/>
                    </a:xfrm>
                    <a:prstGeom prst="rect">
                      <a:avLst/>
                    </a:prstGeom>
                  </pic:spPr>
                </pic:pic>
              </a:graphicData>
            </a:graphic>
          </wp:inline>
        </w:drawing>
      </w:r>
    </w:p>
    <w:p w14:paraId="2C797DB6" w14:textId="2CD33DD7" w:rsidR="003B3009" w:rsidRDefault="003B3009" w:rsidP="003B3009">
      <w:pPr>
        <w:pStyle w:val="Descripcin"/>
        <w:jc w:val="center"/>
      </w:pPr>
      <w:bookmarkStart w:id="95" w:name="_Toc82900469"/>
      <w:r>
        <w:t xml:space="preserve">Figura </w:t>
      </w:r>
      <w:r>
        <w:fldChar w:fldCharType="begin"/>
      </w:r>
      <w:r>
        <w:instrText xml:space="preserve"> SEQ Figura \* ARABIC </w:instrText>
      </w:r>
      <w:r>
        <w:fldChar w:fldCharType="separate"/>
      </w:r>
      <w:r w:rsidR="001661F2">
        <w:rPr>
          <w:noProof/>
        </w:rPr>
        <w:t>11</w:t>
      </w:r>
      <w:r>
        <w:fldChar w:fldCharType="end"/>
      </w:r>
      <w:r w:rsidR="006936C8">
        <w:t xml:space="preserve">: Ejemplo de detector de cara con Haar Cascade </w:t>
      </w:r>
      <w:r w:rsidR="0033242A">
        <w:fldChar w:fldCharType="begin" w:fldLock="1"/>
      </w:r>
      <w:r w:rsidR="00AB3840">
        <w:instrText>ADDIN CSL_CITATION {"citationItems":[{"id":"ITEM-1","itemData":{"URL":"https://towardsdatascience.com/computer-vision-for-beginners-part-4-64a8d9856208","accessed":{"date-parts":[["2021","6","3"]]},"author":[{"dropping-particle":"","family":"Jiwon","given":"Jeong","non-dropping-particle":"","parse-names":false,"suffix":""}],"id":"ITEM-1","issued":{"date-parts":[["2019"]]},"title":"Computer Vision for Beginners: Part 4 - Towards Data Science","type":"webpage"},"uris":["http://www.mendeley.com/documents/?uuid=a209c3a4-fc4e-35c7-8117-2c7f279f45ca"]}],"mendeley":{"formattedCitation":"(Jiwon, 2019)","plainTextFormattedCitation":"(Jiwon, 2019)","previouslyFormattedCitation":"(Jiwon, 2019)"},"properties":{"noteIndex":0},"schema":"https://github.com/citation-style-language/schema/raw/master/csl-citation.json"}</w:instrText>
      </w:r>
      <w:r w:rsidR="0033242A">
        <w:fldChar w:fldCharType="separate"/>
      </w:r>
      <w:r w:rsidR="00AB3840" w:rsidRPr="00AB3840">
        <w:rPr>
          <w:noProof/>
        </w:rPr>
        <w:t>(Jiwon, 2019)</w:t>
      </w:r>
      <w:r w:rsidR="0033242A">
        <w:fldChar w:fldCharType="end"/>
      </w:r>
      <w:r w:rsidR="006936C8">
        <w:t>.</w:t>
      </w:r>
      <w:bookmarkEnd w:id="95"/>
    </w:p>
    <w:p w14:paraId="70E446D5" w14:textId="77777777" w:rsidR="00FD21C1" w:rsidRPr="00FD21C1" w:rsidRDefault="00FD21C1" w:rsidP="00FD21C1">
      <w:pPr>
        <w:rPr>
          <w:lang w:val="es-ES"/>
        </w:rPr>
      </w:pPr>
    </w:p>
    <w:p w14:paraId="3722E420" w14:textId="55B1B711" w:rsidR="00DC47E2" w:rsidRDefault="006936C8" w:rsidP="003D44B0">
      <w:r>
        <w:t xml:space="preserve">Estos sistemas pueden funcionar bien para ciertos elementos, pero hoy en día, hay diferentes modos de utilización de CNN más fiables. </w:t>
      </w:r>
      <w:r w:rsidR="00CA7E49">
        <w:t>El proceso de detección de objetos se diferencia en tres fases que son la clasificación de imágenes</w:t>
      </w:r>
      <w:r w:rsidR="00C92939">
        <w:t xml:space="preserve"> </w:t>
      </w:r>
      <w:r w:rsidR="00C92939">
        <w:fldChar w:fldCharType="begin" w:fldLock="1"/>
      </w:r>
      <w:r w:rsidR="00C55066">
        <w:instrText>ADDIN CSL_CITATION {"citationItems":[{"id":"ITEM-1","itemData":{"DOI":"10.1109/TIP.2015.2475625","abstract":"In this work, we propose a very simple deep learning network for image classification which comprises only the very basic data processing components: cascaded principal component analysis (PCA), binary hashing, and block-wise histograms. In the proposed architecture, PCA is employed to learn multistage filter banks. It is followed by simple binary hashing and block histograms for indexing and pooling. This architecture is thus named as a PCA network (PCANet) and can be designed and learned extremely easily and efficiently. For comparison and better understanding, we also introduce and study two simple variations to the PCANet, namely the RandNet and LDANet. They share the same topology of PCANet but their cascaded filters are either selected randomly or learned from LDA. We have tested these basic networks extensively on many benchmark visual datasets for different tasks, such as LFW for face verification, MultiPIE, Extended Yale B, AR, FERET datasets for face recognition, as well as MNIST for hand-written digits recognition. Surprisingly, for all tasks, such a seemingly naive PCANet model is on par with the state of the art features, either prefixed, highly hand-crafted or carefully learned (by DNNs). Even more surprisingly, it sets new records for many classification tasks in Extended Yale B, AR, FERET datasets, and MNIST variations. Additional experiments on other public datasets also demonstrate the potential of the PCANet serving as a simple but highly competitive baseline for texture classification and object recognition.","author":[{"dropping-particle":"","family":"Chan","given":"Tsung-Han","non-dropping-particle":"","parse-names":false,"suffix":""},{"dropping-particle":"","family":"Jia","given":"Kui","non-dropping-particle":"","parse-names":false,"suffix":""},{"dropping-particle":"","family":"Gao","given":"Shenghua","non-dropping-particle":"","parse-names":false,"suffix":""},{"dropping-particle":"","family":"Lu","given":"Jiwen","non-dropping-particle":"","parse-names":false,"suffix":""},{"dropping-particle":"","family":"Zeng","given":"Zinan","non-dropping-particle":"","parse-names":false,"suffix":""},{"dropping-particle":"","family":"Ma","given":"Yi","non-dropping-particle":"","parse-names":false,"suffix":""}],"container-title":"IEEE Transactions on Image Processing","id":"ITEM-1","issue":"12","issued":{"date-parts":[["2014","4","14"]]},"page":"5017-5032","publisher":"Institute of Electrical and Electronics Engineers Inc.","title":"PCANet: A Simple Deep Learning Baseline for Image Classification?","type":"article-journal","volume":"24"},"uris":["http://www.mendeley.com/documents/?uuid=c5b370e0-23f1-365a-8b64-bfb349c00ac8"]}],"mendeley":{"formattedCitation":"(Chan et al., 2014)","plainTextFormattedCitation":"(Chan et al., 2014)","previouslyFormattedCitation":"(Chan et al., 2014)"},"properties":{"noteIndex":0},"schema":"https://github.com/citation-style-language/schema/raw/master/csl-citation.json"}</w:instrText>
      </w:r>
      <w:r w:rsidR="00C92939">
        <w:fldChar w:fldCharType="separate"/>
      </w:r>
      <w:r w:rsidR="00C92939" w:rsidRPr="00C92939">
        <w:rPr>
          <w:noProof/>
        </w:rPr>
        <w:t>(Chan et al., 2014)</w:t>
      </w:r>
      <w:r w:rsidR="00C92939">
        <w:fldChar w:fldCharType="end"/>
      </w:r>
      <w:r w:rsidR="00CA7E49">
        <w:t>, clasificación con localización del objeto y detección de diferentes objetos en una sola imagen</w:t>
      </w:r>
      <w:r w:rsidR="00C55066">
        <w:t xml:space="preserve"> </w:t>
      </w:r>
      <w:r w:rsidR="00C55066">
        <w:fldChar w:fldCharType="begin" w:fldLock="1"/>
      </w:r>
      <w:r w:rsidR="006D36F9">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number-of-pages":"1137-1149","title":"Faster R-CNN: Towards Real-Time Object Detection with Region Proposal Networks","type":"report","volume":"39"},"uris":["http://www.mendeley.com/documents/?uuid=90e652f3-5703-382b-87a5-553c14467ca6"]}],"mendeley":{"formattedCitation":"(Ren et al., 2017)","plainTextFormattedCitation":"(Ren et al., 2017)","previouslyFormattedCitation":"(Ren et al., 2017)"},"properties":{"noteIndex":0},"schema":"https://github.com/citation-style-language/schema/raw/master/csl-citation.json"}</w:instrText>
      </w:r>
      <w:r w:rsidR="00C55066">
        <w:fldChar w:fldCharType="separate"/>
      </w:r>
      <w:r w:rsidR="00FD21C1" w:rsidRPr="00FD21C1">
        <w:rPr>
          <w:noProof/>
        </w:rPr>
        <w:t>(Ren et al., 2017)</w:t>
      </w:r>
      <w:r w:rsidR="00C55066">
        <w:fldChar w:fldCharType="end"/>
      </w:r>
      <w:r w:rsidR="00CA7E49">
        <w:t>.</w:t>
      </w:r>
    </w:p>
    <w:p w14:paraId="7CFA2FDB" w14:textId="31FE7D52" w:rsidR="00C92939" w:rsidRDefault="00C92939" w:rsidP="003D44B0">
      <w:r>
        <w:t>Los cla</w:t>
      </w:r>
      <w:r w:rsidR="00FD21C1">
        <w:t>sificadores han evolucionado para mejorar la eficiencia y muestra de ello es la Figura 1</w:t>
      </w:r>
      <w:r w:rsidR="00A12314">
        <w:t>2</w:t>
      </w:r>
      <w:r w:rsidR="00FD21C1">
        <w:t xml:space="preserve">, que ya en el año 2017 había mejorado mucho el tiempo de ejecución de detección de objetos. Hoy en día, ya se hace casi a tiempo real, muestra de ello es Yolov4 </w:t>
      </w:r>
      <w:r w:rsidR="006D36F9">
        <w:fldChar w:fldCharType="begin" w:fldLock="1"/>
      </w:r>
      <w:r w:rsidR="003C5C79">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006D36F9">
        <w:fldChar w:fldCharType="separate"/>
      </w:r>
      <w:r w:rsidR="006D36F9" w:rsidRPr="006D36F9">
        <w:rPr>
          <w:noProof/>
        </w:rPr>
        <w:t>(Bochkovskiy et al., 2020)</w:t>
      </w:r>
      <w:r w:rsidR="006D36F9">
        <w:fldChar w:fldCharType="end"/>
      </w:r>
      <w:r w:rsidR="00FD21C1">
        <w:t xml:space="preserve"> que realiza </w:t>
      </w:r>
      <w:r w:rsidR="006D36F9">
        <w:t>un buen desempeño teniendo en cuenta la velocidad o el tiempo de respuesta que tiene el algoritmo.</w:t>
      </w:r>
    </w:p>
    <w:p w14:paraId="4475B49E" w14:textId="77777777" w:rsidR="0048772B" w:rsidRDefault="0048772B" w:rsidP="0048772B">
      <w:pPr>
        <w:keepNext/>
        <w:jc w:val="center"/>
      </w:pPr>
      <w:r>
        <w:rPr>
          <w:noProof/>
        </w:rPr>
        <w:drawing>
          <wp:inline distT="0" distB="0" distL="0" distR="0" wp14:anchorId="580EF9AC" wp14:editId="15F637E2">
            <wp:extent cx="2905125" cy="230872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31733" cy="2329872"/>
                    </a:xfrm>
                    <a:prstGeom prst="rect">
                      <a:avLst/>
                    </a:prstGeom>
                  </pic:spPr>
                </pic:pic>
              </a:graphicData>
            </a:graphic>
          </wp:inline>
        </w:drawing>
      </w:r>
    </w:p>
    <w:p w14:paraId="729EFAF8" w14:textId="733F8CA3" w:rsidR="0048772B" w:rsidRDefault="0048772B" w:rsidP="0048772B">
      <w:pPr>
        <w:pStyle w:val="Descripcin"/>
        <w:jc w:val="center"/>
      </w:pPr>
      <w:bookmarkStart w:id="96" w:name="_Toc82900470"/>
      <w:r>
        <w:t xml:space="preserve">Figura </w:t>
      </w:r>
      <w:r>
        <w:fldChar w:fldCharType="begin"/>
      </w:r>
      <w:r>
        <w:instrText xml:space="preserve"> SEQ Figura \* ARABIC </w:instrText>
      </w:r>
      <w:r>
        <w:fldChar w:fldCharType="separate"/>
      </w:r>
      <w:r w:rsidR="001661F2">
        <w:rPr>
          <w:noProof/>
        </w:rPr>
        <w:t>12</w:t>
      </w:r>
      <w:r>
        <w:fldChar w:fldCharType="end"/>
      </w:r>
      <w:r>
        <w:t>: Comparando los algoritmos de detección de objetos en base al tiempo de respuesta</w:t>
      </w:r>
      <w:r>
        <w:fldChar w:fldCharType="begin" w:fldLock="1"/>
      </w:r>
      <w:r>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fldChar w:fldCharType="separate"/>
      </w:r>
      <w:r w:rsidRPr="006D36F9">
        <w:rPr>
          <w:noProof/>
        </w:rPr>
        <w:t>(Bochkovskiy et al., 2020)</w:t>
      </w:r>
      <w:r>
        <w:fldChar w:fldCharType="end"/>
      </w:r>
      <w:r>
        <w:t>.</w:t>
      </w:r>
      <w:bookmarkEnd w:id="96"/>
    </w:p>
    <w:p w14:paraId="0B1A93C0" w14:textId="15A2E1E1" w:rsidR="0048772B" w:rsidRDefault="0048772B" w:rsidP="003D44B0"/>
    <w:p w14:paraId="57FB6AB6" w14:textId="77777777" w:rsidR="0048772B" w:rsidRDefault="0048772B" w:rsidP="0048772B">
      <w:r>
        <w:t xml:space="preserve">Uno de los principales motivos de las mejoras de estos sistemas son las competiciones de Imagenet </w:t>
      </w:r>
      <w:r w:rsidRPr="00FF3330">
        <w:rPr>
          <w:lang w:val="es-ES"/>
        </w:rPr>
        <w:t>donde las empresas más punteras en el sector de la inteligencia artificial (IA) toman parte. Podemos ver en la Figura 13 como han evolucionado durante años los resultados</w:t>
      </w:r>
      <w:r>
        <w:t xml:space="preserve"> de estas redes neuronales.</w:t>
      </w:r>
    </w:p>
    <w:p w14:paraId="489926D1" w14:textId="7F0AAF7E" w:rsidR="00680662" w:rsidRDefault="00680662" w:rsidP="0048772B"/>
    <w:p w14:paraId="0167C68A" w14:textId="77777777" w:rsidR="00C55066" w:rsidRDefault="00C55066" w:rsidP="00C55066">
      <w:pPr>
        <w:keepNext/>
        <w:jc w:val="center"/>
      </w:pPr>
      <w:r>
        <w:rPr>
          <w:noProof/>
        </w:rPr>
        <w:drawing>
          <wp:inline distT="0" distB="0" distL="0" distR="0" wp14:anchorId="4C90441C" wp14:editId="4CE982A4">
            <wp:extent cx="3438525" cy="1531982"/>
            <wp:effectExtent l="0" t="0" r="0" b="0"/>
            <wp:docPr id="22" name="Imagen 2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10;&#10;Descripción generada automáticamente"/>
                    <pic:cNvPicPr/>
                  </pic:nvPicPr>
                  <pic:blipFill>
                    <a:blip r:embed="rId27"/>
                    <a:stretch>
                      <a:fillRect/>
                    </a:stretch>
                  </pic:blipFill>
                  <pic:spPr>
                    <a:xfrm>
                      <a:off x="0" y="0"/>
                      <a:ext cx="3446881" cy="1535705"/>
                    </a:xfrm>
                    <a:prstGeom prst="rect">
                      <a:avLst/>
                    </a:prstGeom>
                  </pic:spPr>
                </pic:pic>
              </a:graphicData>
            </a:graphic>
          </wp:inline>
        </w:drawing>
      </w:r>
    </w:p>
    <w:p w14:paraId="625AF2E8" w14:textId="21D9F8B6" w:rsidR="00C92939" w:rsidRPr="00EC64BB" w:rsidRDefault="00C55066" w:rsidP="00C55066">
      <w:pPr>
        <w:pStyle w:val="Descripcin"/>
        <w:jc w:val="center"/>
      </w:pPr>
      <w:bookmarkStart w:id="97" w:name="_Toc82900471"/>
      <w:r w:rsidRPr="00AA3FD6">
        <w:rPr>
          <w:lang w:val="en-GB"/>
        </w:rPr>
        <w:t xml:space="preserve">Figura </w:t>
      </w:r>
      <w:r>
        <w:fldChar w:fldCharType="begin"/>
      </w:r>
      <w:r w:rsidRPr="00AA3FD6">
        <w:rPr>
          <w:lang w:val="en-GB"/>
        </w:rPr>
        <w:instrText xml:space="preserve"> SEQ Figura \* ARABIC </w:instrText>
      </w:r>
      <w:r>
        <w:fldChar w:fldCharType="separate"/>
      </w:r>
      <w:r w:rsidR="001661F2">
        <w:rPr>
          <w:noProof/>
          <w:lang w:val="en-GB"/>
        </w:rPr>
        <w:t>13</w:t>
      </w:r>
      <w:r>
        <w:fldChar w:fldCharType="end"/>
      </w:r>
      <w:r w:rsidRPr="00AA3FD6">
        <w:rPr>
          <w:lang w:val="en-GB"/>
        </w:rPr>
        <w:t xml:space="preserve">: </w:t>
      </w:r>
      <w:r w:rsidR="006D36F9" w:rsidRPr="00AA3FD6">
        <w:rPr>
          <w:lang w:val="en-GB"/>
        </w:rPr>
        <w:t>Evolución</w:t>
      </w:r>
      <w:r w:rsidRPr="00AA3FD6">
        <w:rPr>
          <w:lang w:val="en-GB"/>
        </w:rPr>
        <w:t xml:space="preserve"> de Imagenet </w:t>
      </w:r>
      <w:r w:rsidR="00A11293">
        <w:fldChar w:fldCharType="begin" w:fldLock="1"/>
      </w:r>
      <w:r w:rsidR="00A865AD" w:rsidRPr="00AA3FD6">
        <w:rPr>
          <w:lang w:val="en-GB"/>
        </w:rPr>
        <w:instrText>ADDIN CSL_CITATION {"citationItems":[{"id":"ITEM-1","itemData":{"URL":"https://towardsdatascience.com/review-senet-squeeze-and-excitation-network-winner-of-ilsvrc-2017-image-classification-a887b98b2883","accessed":{"date-parts":[["2021","6","3"]]},"id":"ITEM-1","issued":{"date-parts":[["0"]]},"title":"Review: SENet — Squeeze-and-Excitation Network, Winner of ILSVRC 2017 (Image Classification) | by Sik-Ho Tsang | Towards Data Science","type":"webpage"},"uris":["http://www.mendeley.com/documents/?uuid=53236cf3-8e8d-3cc6-89d0-9273024439f9"]}],"mendeley":{"formattedCitation":"(&lt;i&gt;Review: SENet — Squeeze-and-Excitation Network, Winner of ILSVRC 2017 (Image Classification) | by Sik-Ho Tsang | Towards Data Science&lt;/i&gt;, n.d.)","plainTextFormattedCitation":"(Review: SENet — Squeeze-and-Excitation Network, Winner of ILSVRC 2017 (Image Classification) | by Sik-Ho Tsang | Towards Data Science, n.d.)","previouslyFormattedCitation":"(&lt;i&gt;Review: SENet — Squeeze-and-Excitation Network, Winner of ILSVRC 2017 (Image Classification) | by Sik-Ho Tsang | Towards Data Science&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Review: SENet — Squeeze-and-Excitation Network, Winner of ILSVRC 2017 (Image Classification) | by Sik-Ho Tsang | Towards Data Science</w:t>
      </w:r>
      <w:r w:rsidR="00A11293" w:rsidRPr="00AA3FD6">
        <w:rPr>
          <w:noProof/>
          <w:lang w:val="en-GB"/>
        </w:rPr>
        <w:t>, n.d.)</w:t>
      </w:r>
      <w:r w:rsidR="00A11293">
        <w:fldChar w:fldCharType="end"/>
      </w:r>
      <w:r w:rsidRPr="00EC64BB">
        <w:t>.</w:t>
      </w:r>
      <w:bookmarkEnd w:id="97"/>
    </w:p>
    <w:p w14:paraId="7284C0E3" w14:textId="77777777" w:rsidR="00991B50" w:rsidRPr="00EC64BB" w:rsidRDefault="00991B50" w:rsidP="00991B50">
      <w:pPr>
        <w:rPr>
          <w:lang w:val="es-ES"/>
        </w:rPr>
      </w:pPr>
    </w:p>
    <w:p w14:paraId="4E8B8EAF" w14:textId="110E3280" w:rsidR="00C55066" w:rsidRDefault="00C55066" w:rsidP="00C55066">
      <w:pPr>
        <w:rPr>
          <w:lang w:val="es-ES"/>
        </w:rPr>
      </w:pPr>
      <w:r>
        <w:rPr>
          <w:lang w:val="es-ES"/>
        </w:rPr>
        <w:t>La detección de objetos en una imagen se puede realizar tanto en dos dimensiones como e</w:t>
      </w:r>
      <w:r w:rsidR="00EC64BB">
        <w:rPr>
          <w:lang w:val="es-ES"/>
        </w:rPr>
        <w:t>n</w:t>
      </w:r>
      <w:r>
        <w:rPr>
          <w:lang w:val="es-ES"/>
        </w:rPr>
        <w:t xml:space="preserve"> tres, utilizando para ello los elementos descritos en el apartado de SLAM mediante visión por computador. La detección volumétrica de los elementos es realmente interesante para los robots autónomos, de esta manera</w:t>
      </w:r>
      <w:r w:rsidR="00EC64BB">
        <w:rPr>
          <w:lang w:val="es-ES"/>
        </w:rPr>
        <w:t>,</w:t>
      </w:r>
      <w:r>
        <w:rPr>
          <w:lang w:val="es-ES"/>
        </w:rPr>
        <w:t xml:space="preserve"> pueden realizar las mediciones</w:t>
      </w:r>
      <w:r w:rsidR="00C8444C">
        <w:rPr>
          <w:lang w:val="es-ES"/>
        </w:rPr>
        <w:t xml:space="preserve"> de distancias</w:t>
      </w:r>
      <w:r>
        <w:rPr>
          <w:lang w:val="es-ES"/>
        </w:rPr>
        <w:t>.</w:t>
      </w:r>
    </w:p>
    <w:p w14:paraId="50B8BE95" w14:textId="77777777" w:rsidR="00C55066" w:rsidRPr="00C55066" w:rsidRDefault="00C55066" w:rsidP="00C55066">
      <w:pPr>
        <w:rPr>
          <w:lang w:val="es-ES"/>
        </w:rPr>
      </w:pPr>
    </w:p>
    <w:p w14:paraId="4C31FB4D" w14:textId="1D28E094" w:rsidR="003D44B0" w:rsidRDefault="003D44B0" w:rsidP="003D44B0">
      <w:pPr>
        <w:pStyle w:val="Ttulo3"/>
      </w:pPr>
      <w:bookmarkStart w:id="98" w:name="_Toc82895786"/>
      <w:r>
        <w:t>2.3.</w:t>
      </w:r>
      <w:r w:rsidR="00DC47E2">
        <w:t>2</w:t>
      </w:r>
      <w:r>
        <w:t xml:space="preserve">. </w:t>
      </w:r>
      <w:r w:rsidR="00DC47E2">
        <w:t>Segmentación</w:t>
      </w:r>
      <w:bookmarkEnd w:id="98"/>
    </w:p>
    <w:bookmarkEnd w:id="61"/>
    <w:p w14:paraId="074607A7" w14:textId="08DE1BE0" w:rsidR="00007AA8" w:rsidRDefault="00991B50" w:rsidP="00007AA8">
      <w:r>
        <w:t xml:space="preserve">En adición a todo lo anterior, la segmentación es uno de los </w:t>
      </w:r>
      <w:r w:rsidR="00007AA8">
        <w:t xml:space="preserve">métodos más utilizados últimamente en los sistemas de navegación. Se puede decir que es una extensión a la detección de objetos, para que los sistemas computacionales entiendan mejor todo lo que están visualizando </w:t>
      </w:r>
      <w:r w:rsidR="00007AA8">
        <w:fldChar w:fldCharType="begin" w:fldLock="1"/>
      </w:r>
      <w:r w:rsidR="00007AA8">
        <w:instrText>ADDIN CSL_CITATION {"citationItems":[{"id":"ITEM-1","itemData":{"abstract":"In this paper, we propose an efficient semantic segmentation framework for indoor scenes, tailored to the application on a mobile robot. Semantic segmentation can help robots to gain a reasonable understanding of their environment, but to reach this goal, the algorithms not only need to be accurate, but also fast and robust. Therefore, we developed an optimized 3D point cloud processing framework based on a Randomized Decision Forest, achieving competitive results at sufficiently high frame rates. We evaluate the capabilities of our method on the popular NYU depth dataset and our own data and demonstrate its feasibility by deploying it on a mobile service robot, for which we could optimize an object search procedure using our results.","author":[{"dropping-particle":"","family":"Wolf","given":"Daniel","non-dropping-particle":"","parse-names":false,"suffix":""},{"dropping-particle":"","family":"Bajones","given":"Markus","non-dropping-particle":"","parse-names":false,"suffix":""},{"dropping-particle":"","family":"Prankl","given":"Johann","non-dropping-particle":"","parse-names":false,"suffix":""},{"dropping-particle":"","family":"Vincze","given":"Markus","non-dropping-particle":"","parse-names":false,"suffix":""}],"id":"ITEM-1","issued":{"date-parts":[["2014","4","23"]]},"title":"Find my mug: Efficient object search with a mobile robot using semantic segmentation","type":"article-journal"},"uris":["http://www.mendeley.com/documents/?uuid=dab99387-3bdd-315b-8849-95e1efaded4e"]}],"mendeley":{"formattedCitation":"(Wolf et al., 2014)","plainTextFormattedCitation":"(Wolf et al., 2014)","previouslyFormattedCitation":"(Wolf et al., 2014)"},"properties":{"noteIndex":0},"schema":"https://github.com/citation-style-language/schema/raw/master/csl-citation.json"}</w:instrText>
      </w:r>
      <w:r w:rsidR="00007AA8">
        <w:fldChar w:fldCharType="separate"/>
      </w:r>
      <w:r w:rsidR="00007AA8" w:rsidRPr="00007AA8">
        <w:rPr>
          <w:noProof/>
        </w:rPr>
        <w:t>(Wolf et al., 2014)</w:t>
      </w:r>
      <w:r w:rsidR="00007AA8">
        <w:fldChar w:fldCharType="end"/>
      </w:r>
      <w:r w:rsidR="00007AA8">
        <w:t>.</w:t>
      </w:r>
    </w:p>
    <w:p w14:paraId="2F599A83" w14:textId="77777777" w:rsidR="001E697C" w:rsidRDefault="001E697C" w:rsidP="001E697C">
      <w:pPr>
        <w:keepNext/>
        <w:jc w:val="center"/>
      </w:pPr>
      <w:r>
        <w:rPr>
          <w:noProof/>
        </w:rPr>
        <w:drawing>
          <wp:inline distT="0" distB="0" distL="0" distR="0" wp14:anchorId="7D5CF85C" wp14:editId="7255B92C">
            <wp:extent cx="2733675" cy="1611271"/>
            <wp:effectExtent l="0" t="0" r="0" b="8255"/>
            <wp:docPr id="23" name="Imagen 23"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Sitio web&#10;&#10;Descripción generada automáticamente"/>
                    <pic:cNvPicPr/>
                  </pic:nvPicPr>
                  <pic:blipFill>
                    <a:blip r:embed="rId28"/>
                    <a:stretch>
                      <a:fillRect/>
                    </a:stretch>
                  </pic:blipFill>
                  <pic:spPr>
                    <a:xfrm>
                      <a:off x="0" y="0"/>
                      <a:ext cx="2761297" cy="1627552"/>
                    </a:xfrm>
                    <a:prstGeom prst="rect">
                      <a:avLst/>
                    </a:prstGeom>
                  </pic:spPr>
                </pic:pic>
              </a:graphicData>
            </a:graphic>
          </wp:inline>
        </w:drawing>
      </w:r>
    </w:p>
    <w:p w14:paraId="7310FDC8" w14:textId="7D71C5DF" w:rsidR="002459F9" w:rsidRPr="00217908" w:rsidRDefault="001E697C" w:rsidP="001E697C">
      <w:pPr>
        <w:pStyle w:val="Descripcin"/>
        <w:jc w:val="center"/>
      </w:pPr>
      <w:bookmarkStart w:id="99" w:name="_Toc82900472"/>
      <w:r w:rsidRPr="00AA3FD6">
        <w:rPr>
          <w:lang w:val="en-GB"/>
        </w:rPr>
        <w:t xml:space="preserve">Figura </w:t>
      </w:r>
      <w:r>
        <w:fldChar w:fldCharType="begin"/>
      </w:r>
      <w:r w:rsidRPr="00AA3FD6">
        <w:rPr>
          <w:lang w:val="en-GB"/>
        </w:rPr>
        <w:instrText xml:space="preserve"> SEQ Figura \* ARABIC </w:instrText>
      </w:r>
      <w:r>
        <w:fldChar w:fldCharType="separate"/>
      </w:r>
      <w:r w:rsidR="001661F2">
        <w:rPr>
          <w:noProof/>
          <w:lang w:val="en-GB"/>
        </w:rPr>
        <w:t>14</w:t>
      </w:r>
      <w:r>
        <w:fldChar w:fldCharType="end"/>
      </w:r>
      <w:r w:rsidRPr="00AA3FD6">
        <w:rPr>
          <w:lang w:val="en-GB"/>
        </w:rPr>
        <w:t xml:space="preserve">: Imagen exterior segmentada </w:t>
      </w:r>
      <w:r w:rsidR="00A11293">
        <w:fldChar w:fldCharType="begin" w:fldLock="1"/>
      </w:r>
      <w:r w:rsidR="00A11293" w:rsidRPr="00AA3FD6">
        <w:rPr>
          <w:lang w:val="en-GB"/>
        </w:rPr>
        <w:instrText>ADDIN CSL_CITATION {"citationItems":[{"id":"ITEM-1","itemData":{"URL":"https://www.researchgate.net/figure/Illustration-of-challenges-in-semantic-segmentation-a-Input-Image-b-Ground-Truth_fig1_332186435","accessed":{"date-parts":[["2021","6","3"]]},"id":"ITEM-1","issued":{"date-parts":[["0"]]},"title":"Illustration of challenges in semantic segmentation. (a), Input Image.... | Download Scientific Diagram","type":"webpage"},"uris":["http://www.mendeley.com/documents/?uuid=4daa40bf-0545-30d8-add2-c0aa9a0daaa5"]}],"mendeley":{"formattedCitation":"(&lt;i&gt;Illustration of Challenges in Semantic Segmentation. (a), Input Image.... | Download Scientific Diagram&lt;/i&gt;, n.d.)","plainTextFormattedCitation":"(Illustration of Challenges in Semantic Segmentation. (a), Input Image.... | Download Scientific Diagram, n.d.)","previouslyFormattedCitation":"(&lt;i&gt;Illustration of Challenges in Semantic Segmentation. (a), Input Image.... | Download Scientific Diagram&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 xml:space="preserve">Illustration of Challenges in Semantic Segmentation. </w:t>
      </w:r>
      <w:r w:rsidR="00A11293" w:rsidRPr="00217908">
        <w:rPr>
          <w:i/>
          <w:noProof/>
        </w:rPr>
        <w:t>(a), Input Image.... | Download Scientific Diagram</w:t>
      </w:r>
      <w:r w:rsidR="00A11293" w:rsidRPr="00217908">
        <w:rPr>
          <w:noProof/>
        </w:rPr>
        <w:t>, n.d.)</w:t>
      </w:r>
      <w:r w:rsidR="00A11293">
        <w:fldChar w:fldCharType="end"/>
      </w:r>
      <w:r w:rsidRPr="00217908">
        <w:t>.</w:t>
      </w:r>
      <w:bookmarkEnd w:id="99"/>
    </w:p>
    <w:p w14:paraId="4469AE0A" w14:textId="77777777" w:rsidR="001E697C" w:rsidRPr="00217908" w:rsidRDefault="001E697C" w:rsidP="00007AA8">
      <w:pPr>
        <w:rPr>
          <w:lang w:val="es-ES"/>
        </w:rPr>
      </w:pPr>
    </w:p>
    <w:p w14:paraId="22DAB62C" w14:textId="00A1E6CB" w:rsidR="002459F9" w:rsidRDefault="00007AA8" w:rsidP="00007AA8">
      <w:r>
        <w:lastRenderedPageBreak/>
        <w:t xml:space="preserve">La segmentación puede ser realizada por diferentes tipos de algoritmos con los distintos sistemas vistos anteriormente. Se pueden ver sistemas monoculares </w:t>
      </w:r>
      <w:r>
        <w:fldChar w:fldCharType="begin" w:fldLock="1"/>
      </w:r>
      <w:r w:rsidR="002459F9">
        <w:instrText>ADDIN CSL_CITATION {"citationItems":[{"id":"ITEM-1","itemData":{"DOI":"10.1109/ACCESS.2020.2993570","ISSN":"21693536","abstract":"Semantic segmentation is one of the most fundamental techniques for visual intelligence, which plays a vital role for indoor service robotic tasks such as scene understanding, autonomous navigation and dexterous manipulation. However, semantic segmentation of indoor environments poses great challenges for existing segmentation techniques due to the complex overlaps, heavy occlusions and cluttered scenes with objects of different shapes and scales, which may lead to the loss of edge information and insufficient segmentation accuracy. And most of the semantic segmentation networks are very complex and cannot be applied to mobile robot platforms. Thus, it is of significant importance for ensuring as few network parameters as possible while improving the detection of meaningful edges in indoor scenes. In this paper, we present a novel indoor scene semantic segmentation method that can refine the segmentation edges and achieve a balance between accuracy and model complexity for indoor service robots. Our approach systematically incorporates dilated convolution and rich convolutional features from the intermediate layers of Convolutional Neural Networks (CNN), which is based on two motivations: (1) The middle hidden layer of CNN contains a lot of potentially useful information for better edge detection which is, however, no longer present in latter layers in traditional structures. (2) The dilated convolution can change the size of receptive field and obtain multi-scale feature information without losing the resolution and introducing any additional parameters. Thus we propose a new end-to-end Multi-Scale Convolutional Features (MSCF) network to integrate the dilated convolution and rich convolutional features extracted from the intermediate layers of traditional CNN. Finally, the resulting approach is extensively evaluated on the prestigious indoor image datasets of SUN RGB-D and NYUDv2, and shows promising improvements over state-of-the-art baselines, both qualitatively and quantitatively.","author":[{"dropping-particle":"","family":"Wang","given":"Yanran","non-dropping-particle":"","parse-names":false,"suffix":""},{"dropping-particle":"","family":"Chen","given":"Qingliang","non-dropping-particle":"","parse-names":false,"suffix":""},{"dropping-particle":"","family":"Chen","given":"Shilang","non-dropping-particle":"","parse-names":false,"suffix":""},{"dropping-particle":"","family":"Wu","given":"Junjun","non-dropping-particle":"","parse-names":false,"suffix":""}],"container-title":"IEEE Access","id":"ITEM-1","issued":{"date-parts":[["2020"]]},"page":"89575-89583","publisher":"Institute of Electrical and Electronics Engineers Inc.","title":"Multi-Scale Convolutional Features Network for Semantic Segmentation in Indoor Scenes","type":"article-journal","volume":"8"},"uris":["http://www.mendeley.com/documents/?uuid=2878ca72-f91a-3141-81b8-5165e26674ef"]}],"mendeley":{"formattedCitation":"(Y. Wang et al., 2020)","plainTextFormattedCitation":"(Y. Wang et al., 2020)","previouslyFormattedCitation":"(Y. Wang et al., 2020)"},"properties":{"noteIndex":0},"schema":"https://github.com/citation-style-language/schema/raw/master/csl-citation.json"}</w:instrText>
      </w:r>
      <w:r>
        <w:fldChar w:fldCharType="separate"/>
      </w:r>
      <w:r w:rsidRPr="00007AA8">
        <w:rPr>
          <w:noProof/>
        </w:rPr>
        <w:t>(Y. Wang et al., 2020)</w:t>
      </w:r>
      <w:r>
        <w:fldChar w:fldCharType="end"/>
      </w:r>
      <w:r>
        <w:t xml:space="preserve">, </w:t>
      </w:r>
      <w:r w:rsidR="002459F9">
        <w:t xml:space="preserve">sistemas que utilizan profundidad </w:t>
      </w:r>
      <w:r w:rsidR="002459F9">
        <w:fldChar w:fldCharType="begin" w:fldLock="1"/>
      </w:r>
      <w:r w:rsidR="002459F9">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2459F9">
        <w:fldChar w:fldCharType="separate"/>
      </w:r>
      <w:r w:rsidR="002459F9" w:rsidRPr="002459F9">
        <w:rPr>
          <w:noProof/>
        </w:rPr>
        <w:t>(Seichter et al., 2020)</w:t>
      </w:r>
      <w:r w:rsidR="002459F9">
        <w:fldChar w:fldCharType="end"/>
      </w:r>
      <w:r w:rsidR="002459F9">
        <w:t xml:space="preserve">, mapas creadas en </w:t>
      </w:r>
      <w:r w:rsidR="00EC64BB">
        <w:t>función de</w:t>
      </w:r>
      <w:r w:rsidR="002459F9">
        <w:t xml:space="preserve"> la segmentación </w:t>
      </w:r>
      <w:r w:rsidR="002459F9">
        <w:fldChar w:fldCharType="begin" w:fldLock="1"/>
      </w:r>
      <w:r w:rsidR="002459F9">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rsidR="002459F9">
        <w:fldChar w:fldCharType="separate"/>
      </w:r>
      <w:r w:rsidR="002459F9" w:rsidRPr="002459F9">
        <w:rPr>
          <w:noProof/>
        </w:rPr>
        <w:t>(Deng et al., 2020)</w:t>
      </w:r>
      <w:r w:rsidR="002459F9">
        <w:fldChar w:fldCharType="end"/>
      </w:r>
      <w:r w:rsidR="00B92BE1">
        <w:t xml:space="preserve">, </w:t>
      </w:r>
      <w:r w:rsidR="002459F9">
        <w:t xml:space="preserve">para la navegación interior </w:t>
      </w:r>
      <w:r w:rsidR="002459F9">
        <w:fldChar w:fldCharType="begin" w:fldLock="1"/>
      </w:r>
      <w:r w:rsidR="002459F9">
        <w:instrText>ADDIN CSL_CITATION {"citationItems":[{"id":"ITEM-1","itemData":{"DOI":"10.3390/MATH8050855","ISSN":"22277390","abstract":"In this study, a semantic segmentation network is presented to develop an indoor navigation system for a mobile robot. Semantic segmentation can be applied by adopting different techniques, such as a convolutional neural network (CNN). However, in the present work, a residual neural network is implemented by engaging in ResNet-18 transfer learning to distinguish between the floor, which is the navigation free space, and the walls, which are the obstacles. After the learning process, the semantic segmentation floor mask is used to implement indoor navigation and motion calculations for the autonomous mobile robot. This motion calculations are based on how much the estimated path differs from the center vertical line. The highest point is used to move the motors toward that direction. In this way, the robot can move in a real scenario by avoiding different obstacles. Finally, the results are collected by analyzing the motor duty cycle and the neural network execution time to review the robot's performance. Moreover, a different net comparison is made to determine other architectures' reaction times and accuracy values.","author":[{"dropping-particle":"","family":"Teso-Fz-Betoño","given":"Daniel","non-dropping-particle":"","parse-names":false,"suffix":""},{"dropping-particle":"","family":"Zulueta","given":"Ekaitz","non-dropping-particle":"","parse-names":false,"suffix":""},{"dropping-particle":"","family":"Sánchez-Chica","given":"Ander","non-dropping-particle":"","parse-names":false,"suffix":""},{"dropping-particle":"","family":"Fernandez-Gamiz","given":"Unai","non-dropping-particle":"","parse-names":false,"suffix":""},{"dropping-particle":"","family":"Saenz-Aguirre","given":"Aitor","non-dropping-particle":"","parse-names":false,"suffix":""}],"container-title":"Mathematics","id":"ITEM-1","issue":"5","issued":{"date-parts":[["2020","5","1"]]},"publisher":"MDPI AG","title":"Semantic segmentation to develop an indoor navigation system for an autonomous mobile robot","type":"article-journal","volume":"8"},"uris":["http://www.mendeley.com/documents/?uuid=3e491b62-cbfd-3f3e-9877-1947e937cbbf"]}],"mendeley":{"formattedCitation":"(Teso-Fz-Betoño et al., 2020)","plainTextFormattedCitation":"(Teso-Fz-Betoño et al., 2020)","previouslyFormattedCitation":"(Teso-Fz-Betoño et al., 2020)"},"properties":{"noteIndex":0},"schema":"https://github.com/citation-style-language/schema/raw/master/csl-citation.json"}</w:instrText>
      </w:r>
      <w:r w:rsidR="002459F9">
        <w:fldChar w:fldCharType="separate"/>
      </w:r>
      <w:r w:rsidR="002459F9" w:rsidRPr="002459F9">
        <w:rPr>
          <w:noProof/>
        </w:rPr>
        <w:t>(Teso-Fz-Betoño et al., 2020)</w:t>
      </w:r>
      <w:r w:rsidR="002459F9">
        <w:fldChar w:fldCharType="end"/>
      </w:r>
      <w:r w:rsidR="00B92BE1">
        <w:t xml:space="preserve"> o para navegación exterior añadiendo detección de objetos </w:t>
      </w:r>
      <w:r w:rsidR="00B92BE1">
        <w:fldChar w:fldCharType="begin" w:fldLock="1"/>
      </w:r>
      <w:r w:rsidR="00453603">
        <w:instrText>ADDIN CSL_CITATION {"citationItems":[{"id":"ITEM-1","itemData":{"DOI":"10.1109/TITS.2020.2972974","ISSN":"15580016","abstract":"Recent advancements in perception for autonomous driving are driven by deep learning. In order to achieve robust and accurate scene understanding, autonomous vehicles are usually equipped with different sensors (e.g. cameras, LiDARs, Radars), and multiple sensing modalities can be fused to exploit their complementary properties. In this context, many methods have been proposed for deep multi-modal perception problems. However, there is no general guideline for network architecture design, and questions of 'what to fuse', 'when to fuse', and 'how to fuse' remain open. This review paper attempts to systematically summarize methodologies and discuss challenges for deep multi-modal object detection and semantic segmentation in autonomous driving. To this end, we first provide an overview of on-board sensors on test vehicles, open datasets, and background information for object detection and semantic segmentation in autonomous driving research. We then summarize the fusion methodologies and discuss challenges and open questions. In the appendix, we provide tables that summarize topics and methods. We also provide an interactive online platform to navigate each reference: https://boschresearch.github.io/multimodalperception/.","author":[{"dropping-particle":"","family":"Feng","given":"Di","non-dropping-particle":"","parse-names":false,"suffix":""},{"dropping-particle":"","family":"Haase-Schutz","given":"Christian","non-dropping-particle":"","parse-names":false,"suffix":""},{"dropping-particle":"","family":"Rosenbaum","given":"Lars","non-dropping-particle":"","parse-names":false,"suffix":""},{"dropping-particle":"","family":"Hertlein","given":"Heinz","non-dropping-particle":"","parse-names":false,"suffix":""},{"dropping-particle":"","family":"Glaser","given":"Claudius","non-dropping-particle":"","parse-names":false,"suffix":""},{"dropping-particle":"","family":"Timm","given":"Fabian","non-dropping-particle":"","parse-names":false,"suffix":""},{"dropping-particle":"","family":"Wiesbeck","given":"Werner","non-dropping-particle":"","parse-names":false,"suffix":""},{"dropping-particle":"","family":"Dietmayer","given":"Klaus","non-dropping-particle":"","parse-names":false,"suffix":""}],"container-title":"IEEE Transactions on Intelligent Transportation Systems","id":"ITEM-1","issue":"3","issued":{"date-parts":[["2021"]]},"page":"1341-1360","title":"Deep Multi-Modal Object Detection and Semantic Segmentation for Autonomous Driving: Datasets, Methods, and Challenges","type":"article-journal","volume":"22"},"uris":["http://www.mendeley.com/documents/?uuid=b0174a7f-04db-3237-91cb-a0cfc358e130"]}],"mendeley":{"formattedCitation":"(Feng et al., 2021)","plainTextFormattedCitation":"(Feng et al., 2021)","previouslyFormattedCitation":"(Feng et al., 2021)"},"properties":{"noteIndex":0},"schema":"https://github.com/citation-style-language/schema/raw/master/csl-citation.json"}</w:instrText>
      </w:r>
      <w:r w:rsidR="00B92BE1">
        <w:fldChar w:fldCharType="separate"/>
      </w:r>
      <w:r w:rsidR="00B92BE1" w:rsidRPr="00B92BE1">
        <w:rPr>
          <w:noProof/>
        </w:rPr>
        <w:t>(Feng et al., 2021)</w:t>
      </w:r>
      <w:r w:rsidR="00B92BE1">
        <w:fldChar w:fldCharType="end"/>
      </w:r>
      <w:r w:rsidR="002459F9">
        <w:t>.</w:t>
      </w:r>
    </w:p>
    <w:p w14:paraId="742D7F54" w14:textId="77777777" w:rsidR="001E697C" w:rsidRDefault="001E697C" w:rsidP="001E697C">
      <w:pPr>
        <w:keepNext/>
        <w:jc w:val="center"/>
      </w:pPr>
      <w:r>
        <w:rPr>
          <w:noProof/>
        </w:rPr>
        <w:drawing>
          <wp:inline distT="0" distB="0" distL="0" distR="0" wp14:anchorId="6C31D303" wp14:editId="7C1C8D2E">
            <wp:extent cx="5835415" cy="1609725"/>
            <wp:effectExtent l="0" t="0" r="0" b="0"/>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29"/>
                    <a:stretch>
                      <a:fillRect/>
                    </a:stretch>
                  </pic:blipFill>
                  <pic:spPr>
                    <a:xfrm>
                      <a:off x="0" y="0"/>
                      <a:ext cx="5851607" cy="1614192"/>
                    </a:xfrm>
                    <a:prstGeom prst="rect">
                      <a:avLst/>
                    </a:prstGeom>
                  </pic:spPr>
                </pic:pic>
              </a:graphicData>
            </a:graphic>
          </wp:inline>
        </w:drawing>
      </w:r>
    </w:p>
    <w:p w14:paraId="7462DD64" w14:textId="37253C83" w:rsidR="001E697C" w:rsidRDefault="001E697C" w:rsidP="001E697C">
      <w:pPr>
        <w:pStyle w:val="Descripcin"/>
        <w:jc w:val="center"/>
      </w:pPr>
      <w:bookmarkStart w:id="100" w:name="_Toc82900473"/>
      <w:r>
        <w:t xml:space="preserve">Figura </w:t>
      </w:r>
      <w:r>
        <w:fldChar w:fldCharType="begin"/>
      </w:r>
      <w:r>
        <w:instrText xml:space="preserve"> SEQ Figura \* ARABIC </w:instrText>
      </w:r>
      <w:r>
        <w:fldChar w:fldCharType="separate"/>
      </w:r>
      <w:r w:rsidR="001661F2">
        <w:rPr>
          <w:noProof/>
        </w:rPr>
        <w:t>15</w:t>
      </w:r>
      <w:r>
        <w:fldChar w:fldCharType="end"/>
      </w:r>
      <w:r>
        <w:t xml:space="preserve">: Mapa semántico para navegación </w:t>
      </w:r>
      <w:r>
        <w:fldChar w:fldCharType="begin" w:fldLock="1"/>
      </w:r>
      <w:r w:rsidR="00B92BE1">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fldChar w:fldCharType="separate"/>
      </w:r>
      <w:r w:rsidRPr="001E697C">
        <w:rPr>
          <w:noProof/>
        </w:rPr>
        <w:t>(Deng et al., 2020)</w:t>
      </w:r>
      <w:r>
        <w:fldChar w:fldCharType="end"/>
      </w:r>
      <w:r>
        <w:t>.</w:t>
      </w:r>
      <w:bookmarkEnd w:id="100"/>
    </w:p>
    <w:p w14:paraId="3DABA104" w14:textId="77777777" w:rsidR="00B92BE1" w:rsidRPr="00B92BE1" w:rsidRDefault="00B92BE1" w:rsidP="00B92BE1">
      <w:pPr>
        <w:rPr>
          <w:lang w:val="es-ES"/>
        </w:rPr>
      </w:pPr>
    </w:p>
    <w:p w14:paraId="5C0D64BA" w14:textId="7434DCC8" w:rsidR="002459F9" w:rsidRDefault="002459F9" w:rsidP="00007AA8">
      <w:r>
        <w:t xml:space="preserve">Uno de los grandes problemas para los robots es el tiempo de ejecución de estos modelos </w:t>
      </w:r>
      <w:r>
        <w:fldChar w:fldCharType="begin" w:fldLock="1"/>
      </w:r>
      <w:r>
        <w:instrText>ADDIN CSL_CITATION {"citationItems":[{"id":"ITEM-1","itemData":{"DOI":"10.1109/ACCESS.2020.2970238","ISSN":"21693536","abstract":"Traditional visual simultaneous localization and mapping (SLAM) systems mostly based on small-area static environments. In recent years, some studies focused on combining semantic information with visual SLAM. However, most of them are hard to obtain better performance in the large-scale dynamic environment. And the accuracy, rapidity of the system still needs to strengthen. In this paper, we develop a more efficient semantic SLAM system in the two-wheeled mobile robot by using semantic segmentation to recognize people, chairs, and other objects in every keyframe. With a preliminary understanding of the environment, fusing the RGB-D camera and encoders information, to localization and creating a dense colored octree map without dynamic objects. Besides, for the incomplete identification of movable objects, we used image processing algorithms to enhance the semantic segmentation effect. In the proposed method, enhanced semantic segmentation in keyframes dramatically increases the efficiency of the system. Moreover, fusing the different sensors can highly raise localization accuracy. We conducted experiments on various datasets and in some real environments and compared them with DRE-SLAM, DS-SLAM, to evaluate the performance of the proposed approach. The results suggest we significantly improve the processing efficiency, robustness, and quality of the map.","author":[{"dropping-particle":"","family":"Li","given":"Feng","non-dropping-particle":"","parse-names":false,"suffix":""},{"dropping-particle":"","family":"Li","given":"Weijun","non-dropping-particle":"","parse-names":false,"suffix":""},{"dropping-particle":"","family":"Chen","given":"Wenfeng","non-dropping-particle":"","parse-names":false,"suffix":""},{"dropping-particle":"","family":"Xu","given":"Weifeng","non-dropping-particle":"","parse-names":false,"suffix":""},{"dropping-particle":"","family":"Huang","given":"Linqing","non-dropping-particle":"","parse-names":false,"suffix":""},{"dropping-particle":"","family":"Li","given":"Dan","non-dropping-particle":"","parse-names":false,"suffix":""},{"dropping-particle":"","family":"Cai","given":"Shuting","non-dropping-particle":"","parse-names":false,"suffix":""},{"dropping-particle":"","family":"Yang","given":"Ming","non-dropping-particle":"","parse-names":false,"suffix":""},{"dropping-particle":"","family":"Xiong","given":"Xiaoming","non-dropping-particle":"","parse-names":false,"suffix":""},{"dropping-particle":"","family":"Liu","given":"Yuan","non-dropping-particle":"","parse-names":false,"suffix":""}],"container-title":"IEEE Access","id":"ITEM-1","issued":{"date-parts":[["2020"]]},"page":"25442-25458","publisher":"Institute of Electrical and Electronics Engineers Inc.","title":"A Mobile Robot Visual SLAM System with Enhanced Semantics Segmentation","type":"article-journal","volume":"8"},"uris":["http://www.mendeley.com/documents/?uuid=210302a3-8553-3ded-ba0c-2dba64195c47"]}],"mendeley":{"formattedCitation":"(Li et al., 2020)","plainTextFormattedCitation":"(Li et al., 2020)","previouslyFormattedCitation":"(Li et al., 2020)"},"properties":{"noteIndex":0},"schema":"https://github.com/citation-style-language/schema/raw/master/csl-citation.json"}</w:instrText>
      </w:r>
      <w:r>
        <w:fldChar w:fldCharType="separate"/>
      </w:r>
      <w:r w:rsidRPr="002459F9">
        <w:rPr>
          <w:noProof/>
        </w:rPr>
        <w:t>(Li et al., 2020)</w:t>
      </w:r>
      <w:r>
        <w:fldChar w:fldCharType="end"/>
      </w:r>
      <w:r>
        <w:t xml:space="preserve">. Otra cosa tener en cuenta es que las personas no son elementos fijos en estos entornos, por lo que es necesario borrarlos para realizar mapas segmentadas </w:t>
      </w:r>
      <w:r>
        <w:fldChar w:fldCharType="begin" w:fldLock="1"/>
      </w:r>
      <w:r w:rsidR="001E697C">
        <w:instrText>ADDIN CSL_CITATION {"citationItems":[{"id":"ITEM-1","itemData":{"DOI":"10.1109/ACCESS.2020.2991441","ISSN":"21693536","abstract":"Visual Simultaneous Localization and Mapping (VSLAM) has developed as the basic ability of robots in past few decades. There are a lot of open-sourced and impressive SLAM systems. However, the majority of the theories and approaches of SLAM systems at present are based on the static scene assumption, which is usually not practical in reality because moving objects are ubiquitous and inevitable under most circumstances. In this paper the DDL-SLAM (Dynamic Deep Learning SLAM) is proposed, a robust RGB-D SLAM system for dynamic scenarios that, based on ORB-SLAM2, adds the abilities of dynamic object segmentation and background inpainting. We are able to detect moving objects utilizing both semantic segmentation and multi-view geometry. Having a static scene map allows inpainting background of the frame which has been obscured by moving objects, therefore the localization accuracy is greatly improved in the dynamic environment. Experiment with a public RGB-D benchmark dataset, the results clarify that DDL-SLAM can significantly enhance the robustness and stability of the RGB-D SLAM system in the highly-dynamic environment.","author":[{"dropping-particle":"","family":"Ai","given":"Yongbao","non-dropping-particle":"","parse-names":false,"suffix":""},{"dropping-particle":"","family":"Rui","given":"Ting","non-dropping-particle":"","parse-names":false,"suffix":""},{"dropping-particle":"","family":"Lu","given":"Ming","non-dropping-particle":"","parse-names":false,"suffix":""},{"dropping-particle":"","family":"Fu","given":"Lei","non-dropping-particle":"","parse-names":false,"suffix":""},{"dropping-particle":"","family":"Liu","given":"Shuai","non-dropping-particle":"","parse-names":false,"suffix":""},{"dropping-particle":"","family":"Wang","given":"Song","non-dropping-particle":"","parse-names":false,"suffix":""}],"container-title":"IEEE Access","id":"ITEM-1","issued":{"date-parts":[["2020","1","1"]]},"page":"162335-162342","publisher":"Institute of Electrical and Electronics Engineers Inc.","title":"DDL-SLAM: A robust RGB-d SLAM in dynamic environments combined with deep learning","type":"article-journal","volume":"8"},"uris":["http://www.mendeley.com/documents/?uuid=e477c3ae-65c9-3ab2-b76f-2767a7bce16e"]}],"mendeley":{"formattedCitation":"(Ai et al., 2020)","plainTextFormattedCitation":"(Ai et al., 2020)","previouslyFormattedCitation":"(Ai et al., 2020)"},"properties":{"noteIndex":0},"schema":"https://github.com/citation-style-language/schema/raw/master/csl-citation.json"}</w:instrText>
      </w:r>
      <w:r>
        <w:fldChar w:fldCharType="separate"/>
      </w:r>
      <w:r w:rsidRPr="002459F9">
        <w:rPr>
          <w:noProof/>
        </w:rPr>
        <w:t>(Ai et al., 2020)</w:t>
      </w:r>
      <w:r>
        <w:fldChar w:fldCharType="end"/>
      </w:r>
      <w:r>
        <w:t>.</w:t>
      </w:r>
      <w:r w:rsidR="00B92BE1">
        <w:t xml:space="preserve"> También es posible realizar </w:t>
      </w:r>
      <w:r w:rsidR="001E697C">
        <w:t xml:space="preserve">el mapa segmentado mediante un sistema monocular que capta el entorno y lo segmenta </w:t>
      </w:r>
      <w:r w:rsidR="001E697C">
        <w:fldChar w:fldCharType="begin" w:fldLock="1"/>
      </w:r>
      <w:r w:rsidR="006D36F9">
        <w:instrText>ADDIN CSL_CITATION {"citationItems":[{"id":"ITEM-1","itemData":{"DOI":"10.20965/jrm.2020.p1137","ISSN":"18838049","abstract":"Themost popular external sensor for robots capable of autonomous movement is 3D LiDAR. However, cameras are typically installed on robots that operate in environments where humans live their daily lives to obtain the same information that is presented to humans, even though autonomous movement itself can be performed using only 3D LiDAR. The number of studies on autonomous movement for robots using only visual sensors is relatively small, but this type of approach is effective at reducing the cost of sensing devices per robot. To reduce the number of external sensors required for autonomous movement, this paper proposes a novel visual navigation scheme using only a monocular camera as an external sensor. The key concept of the proposed scheme is to select a target point in an input image toward which a robot can move based on the results of semantic segmentation, where road following and obstacle avoidance are performed simultaneously. Additionally, a novel scheme called virtual LiDAR is proposed based on the results of semantic segmentation to estimate the orientation of a robot relative to the current path in a traversable area. Experiments conducted during the course of the Tsukuba Challenge 2019 demonstrated that a robot can operate in a real environment containing several obstacles, such as humans and other robots, if correct results of semantic segmentation are provided.","author":[{"dropping-particle":"","family":"Miyamoto","given":"Ryusuke","non-dropping-particle":"","parse-names":false,"suffix":""},{"dropping-particle":"","family":"Adachi","given":"Miho","non-dropping-particle":"","parse-names":false,"suffix":""},{"dropping-particle":"","family":"Ishida","given":"Hiroki","non-dropping-particle":"","parse-names":false,"suffix":""},{"dropping-particle":"","family":"Watanabe","given":"Takuto","non-dropping-particle":"","parse-names":false,"suffix":""},{"dropping-particle":"","family":"Matsutani","given":"Kouchi","non-dropping-particle":"","parse-names":false,"suffix":""},{"dropping-particle":"","family":"Komatsuzaki","given":"Hayato","non-dropping-particle":"","parse-names":false,"suffix":""},{"dropping-particle":"","family":"Sakata","given":"Shogo","non-dropping-particle":"","parse-names":false,"suffix":""},{"dropping-particle":"","family":"Yokota","given":"Raimu","non-dropping-particle":"","parse-names":false,"suffix":""},{"dropping-particle":"","family":"Kobayashi","given":"Shingo","non-dropping-particle":"","parse-names":false,"suffix":""}],"container-title":"Journal of Robotics and Mechatronics","id":"ITEM-1","issue":"6","issued":{"date-parts":[["2020"]]},"number-of-pages":"1137-1153","title":"Visual navigation based on semantic segmentation using only a monocular camera as an external sensor","type":"report","volume":"32"},"uris":["http://www.mendeley.com/documents/?uuid=e2a71399-ae0f-3c36-91c0-fb56b17c0d75"]}],"mendeley":{"formattedCitation":"(Miyamoto et al., 2020)","plainTextFormattedCitation":"(Miyamoto et al., 2020)","previouslyFormattedCitation":"(Miyamoto et al., 2020)"},"properties":{"noteIndex":0},"schema":"https://github.com/citation-style-language/schema/raw/master/csl-citation.json"}</w:instrText>
      </w:r>
      <w:r w:rsidR="001E697C">
        <w:fldChar w:fldCharType="separate"/>
      </w:r>
      <w:r w:rsidR="00FD21C1" w:rsidRPr="00FD21C1">
        <w:rPr>
          <w:noProof/>
        </w:rPr>
        <w:t>(Miyamoto et al., 2020)</w:t>
      </w:r>
      <w:r w:rsidR="001E697C">
        <w:fldChar w:fldCharType="end"/>
      </w:r>
      <w:r w:rsidR="001E697C">
        <w:t>.</w:t>
      </w:r>
    </w:p>
    <w:p w14:paraId="360880E0" w14:textId="72FEA426" w:rsidR="00453603" w:rsidRDefault="006A700A" w:rsidP="00453603">
      <w:pPr>
        <w:keepNext/>
        <w:jc w:val="center"/>
      </w:pPr>
      <w:r>
        <w:rPr>
          <w:noProof/>
        </w:rPr>
        <w:drawing>
          <wp:inline distT="0" distB="0" distL="0" distR="0" wp14:anchorId="2DEC36DF" wp14:editId="71579B02">
            <wp:extent cx="4591050" cy="2582529"/>
            <wp:effectExtent l="0" t="0" r="0" b="8890"/>
            <wp:docPr id="1" name="Imagen 1" descr="Imagen que contiene interior, foto, tabla,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ior, foto, tabla, pequeño&#10;&#10;Descripción generada automáticamente"/>
                    <pic:cNvPicPr/>
                  </pic:nvPicPr>
                  <pic:blipFill>
                    <a:blip r:embed="rId30"/>
                    <a:stretch>
                      <a:fillRect/>
                    </a:stretch>
                  </pic:blipFill>
                  <pic:spPr>
                    <a:xfrm>
                      <a:off x="0" y="0"/>
                      <a:ext cx="4605384" cy="2590592"/>
                    </a:xfrm>
                    <a:prstGeom prst="rect">
                      <a:avLst/>
                    </a:prstGeom>
                  </pic:spPr>
                </pic:pic>
              </a:graphicData>
            </a:graphic>
          </wp:inline>
        </w:drawing>
      </w:r>
    </w:p>
    <w:p w14:paraId="4763714D" w14:textId="65334560" w:rsidR="00B92BE1" w:rsidRDefault="00453603" w:rsidP="00453603">
      <w:pPr>
        <w:pStyle w:val="Descripcin"/>
        <w:jc w:val="center"/>
      </w:pPr>
      <w:bookmarkStart w:id="101" w:name="_Toc82900474"/>
      <w:r>
        <w:t xml:space="preserve">Figura </w:t>
      </w:r>
      <w:r>
        <w:fldChar w:fldCharType="begin"/>
      </w:r>
      <w:r>
        <w:instrText xml:space="preserve"> SEQ Figura \* ARABIC </w:instrText>
      </w:r>
      <w:r>
        <w:fldChar w:fldCharType="separate"/>
      </w:r>
      <w:r w:rsidR="001661F2">
        <w:rPr>
          <w:noProof/>
        </w:rPr>
        <w:t>16</w:t>
      </w:r>
      <w:r>
        <w:fldChar w:fldCharType="end"/>
      </w:r>
      <w:r>
        <w:t xml:space="preserve">: </w:t>
      </w:r>
      <w:r w:rsidR="006A700A">
        <w:t xml:space="preserve">Detección de objetos y </w:t>
      </w:r>
      <w:r w:rsidR="006D36F9">
        <w:t>segmentación</w:t>
      </w:r>
      <w:r>
        <w:t xml:space="preserve"> de una imagen </w:t>
      </w:r>
      <w:r w:rsidR="00A11293">
        <w:fldChar w:fldCharType="begin" w:fldLock="1"/>
      </w:r>
      <w:r w:rsidR="00A11293">
        <w:instrText>ADDIN CSL_CITATION {"citationItems":[{"id":"ITEM-1","itemData":{"URL":"https://blog.unity.com/technology/supercharge-your-computer-vision-models-with-synthetic-datasets-built-by-unity","accessed":{"date-parts":[["2021","6","3"]]},"id":"ITEM-1","issued":{"date-parts":[["0"]]},"title":"Supercharge your computer vision models with synthetic datasets built by Unity | Unity Blog","type":"webpage"},"uris":["http://www.mendeley.com/documents/?uuid=a8eb5410-0e83-3a88-a220-3ae4bd3d07c2"]}],"mendeley":{"formattedCitation":"(&lt;i&gt;Supercharge Your Computer Vision Models with Synthetic Datasets Built by Unity | Unity Blog&lt;/i&gt;, n.d.)","plainTextFormattedCitation":"(Supercharge Your Computer Vision Models with Synthetic Datasets Built by Unity | Unity Blog, n.d.)","previouslyFormattedCitation":"(&lt;i&gt;Supercharge Your Computer Vision Models with Synthetic Datasets Built by Unity | Unity Blog&lt;/i&gt;, n.d.)"},"properties":{"noteIndex":0},"schema":"https://github.com/citation-style-language/schema/raw/master/csl-citation.json"}</w:instrText>
      </w:r>
      <w:r w:rsidR="00A11293">
        <w:fldChar w:fldCharType="separate"/>
      </w:r>
      <w:r w:rsidR="00A11293" w:rsidRPr="00A11293">
        <w:rPr>
          <w:noProof/>
        </w:rPr>
        <w:t>(</w:t>
      </w:r>
      <w:r w:rsidR="00A11293" w:rsidRPr="00A11293">
        <w:rPr>
          <w:i/>
          <w:noProof/>
        </w:rPr>
        <w:t>Supercharge Your Computer Vision Models with Synthetic Datasets Built by Unity | Unity Blog</w:t>
      </w:r>
      <w:r w:rsidR="00A11293" w:rsidRPr="00A11293">
        <w:rPr>
          <w:noProof/>
        </w:rPr>
        <w:t>, n.d.)</w:t>
      </w:r>
      <w:r w:rsidR="00A11293">
        <w:fldChar w:fldCharType="end"/>
      </w:r>
      <w:r>
        <w:t>.</w:t>
      </w:r>
      <w:bookmarkEnd w:id="101"/>
    </w:p>
    <w:p w14:paraId="2CFD19E0" w14:textId="77777777" w:rsidR="00453603" w:rsidRPr="00453603" w:rsidRDefault="00453603" w:rsidP="00453603">
      <w:pPr>
        <w:rPr>
          <w:lang w:val="es-ES"/>
        </w:rPr>
      </w:pPr>
    </w:p>
    <w:p w14:paraId="14366A00" w14:textId="46F8F0AE" w:rsidR="00B92BE1" w:rsidRDefault="00B92BE1" w:rsidP="00007AA8">
      <w:r>
        <w:lastRenderedPageBreak/>
        <w:t>Estos algoritmos de segmentación pueden ser entrenados de diferentes maneras, supervisado y no supervisado. La diferencia entre ellos es que el no supervisado</w:t>
      </w:r>
      <w:r w:rsidR="00453603">
        <w:t xml:space="preserve"> </w:t>
      </w:r>
      <w:r w:rsidR="00453603">
        <w:fldChar w:fldCharType="begin" w:fldLock="1"/>
      </w:r>
      <w:r w:rsidR="00453603">
        <w:instrText>ADDIN CSL_CITATION {"citationItems":[{"id":"ITEM-1","itemData":{"DOI":"10.1016/j.asoc.2020.106153","ISSN":"15684946","abstract":"Significant progress has been made in the field of visual Simultaneous Localization and Mapping (vSLAM) systems. However, the localization accuracy of vSLAM can be significantly reduced in dynamic applications with mobile robots or passengers. In this paper, a novel semantic SLAM framework in dynamic environments is proposed to improve the localization accuracy. We incorporate a semantic segmentation model into the Oriented FAST and Rotated BRIEF-SLAM2 (ORB-SLAM2) system to filter out dynamic feature points, but we encounter one main challenge, i.e. the performance of a segmentation network well-trained with labeled datasets may decrease seriously in a real application without any labeled data due to the inconsistency between the source domain and the target domain. Therefore, we proposed an unsupervised semantic segmentation model with a Residual Neural Network (ResNet) structure, which is trained by the adversarial transfer learning method in the multi-level feature spaces. This work may be the first to perform multi-level feature space adversarial transfer learning for the semantic SLAM task in dynamic environments. In order to evaluate our method, images of indoor scenes from three datasets are used as the source domain, and the dynamic sequences of the TUM dataset are used as the target domain. The extensive experimental results show favorable performance against the state-of-the-art methods in terms of the absolute trajectory accuracy and image semantic segmentation quality.","author":[{"dropping-particle":"","family":"Jin","given":"Sheng","non-dropping-particle":"","parse-names":false,"suffix":""},{"dropping-particle":"","family":"Chen","given":"Liang","non-dropping-particle":"","parse-names":false,"suffix":""},{"dropping-particle":"","family":"Sun","given":"Rongchuan","non-dropping-particle":"","parse-names":false,"suffix":""},{"dropping-particle":"","family":"McLoone","given":"Seán","non-dropping-particle":"","parse-names":false,"suffix":""}],"container-title":"Applied Soft Computing Journal","id":"ITEM-1","issued":{"date-parts":[["2020","5","1"]]},"page":"106153","publisher":"Elsevier Ltd","title":"A novel vSLAM framework with unsupervised semantic segmentation based on adversarial transfer learning","type":"article-journal","volume":"90"},"uris":["http://www.mendeley.com/documents/?uuid=db1ce71a-ff82-352f-8f2f-b1992e2a403b"]}],"mendeley":{"formattedCitation":"(Jin et al., 2020)","plainTextFormattedCitation":"(Jin et al., 2020)","previouslyFormattedCitation":"(Jin et al., 2020)"},"properties":{"noteIndex":0},"schema":"https://github.com/citation-style-language/schema/raw/master/csl-citation.json"}</w:instrText>
      </w:r>
      <w:r w:rsidR="00453603">
        <w:fldChar w:fldCharType="separate"/>
      </w:r>
      <w:r w:rsidR="00453603" w:rsidRPr="00453603">
        <w:rPr>
          <w:noProof/>
        </w:rPr>
        <w:t>(Jin et al., 2020)</w:t>
      </w:r>
      <w:r w:rsidR="00453603">
        <w:fldChar w:fldCharType="end"/>
      </w:r>
      <w:r>
        <w:t xml:space="preserve">, como bien dice el nombre, no se entrena o no realiza el entrenamiento con los resultados, en </w:t>
      </w:r>
      <w:r w:rsidR="00F77A83">
        <w:t>cambio</w:t>
      </w:r>
      <w:r w:rsidR="00EC64BB">
        <w:t>,</w:t>
      </w:r>
      <w:r>
        <w:t xml:space="preserve"> el supervisado se entrena con el resultado para que puede obtener el mejor resultado posible.</w:t>
      </w:r>
    </w:p>
    <w:p w14:paraId="73E60134" w14:textId="77777777" w:rsidR="003726BD" w:rsidRDefault="003726BD" w:rsidP="00007AA8"/>
    <w:p w14:paraId="70E2FF42" w14:textId="06E9AD94" w:rsidR="003726BD" w:rsidRDefault="003726BD" w:rsidP="003726BD">
      <w:pPr>
        <w:pStyle w:val="Ttulo3"/>
      </w:pPr>
      <w:bookmarkStart w:id="102" w:name="_Toc82895787"/>
      <w:r>
        <w:t>2.3.2. Posición y trayectoria del ser humano</w:t>
      </w:r>
      <w:bookmarkEnd w:id="102"/>
    </w:p>
    <w:p w14:paraId="322A24DD" w14:textId="6E65511C" w:rsidR="00453603" w:rsidRDefault="00453603" w:rsidP="00007AA8">
      <w:r>
        <w:t>En todos los casos</w:t>
      </w:r>
      <w:r w:rsidR="003726BD">
        <w:t xml:space="preserve"> vistos anteriormente,</w:t>
      </w:r>
      <w:r>
        <w:t xml:space="preserve"> es indispensable saber el estado del ser humano, donde se encuentra y </w:t>
      </w:r>
      <w:r w:rsidR="00AB3840">
        <w:t>cuál</w:t>
      </w:r>
      <w:r>
        <w:t xml:space="preserve"> es su pose </w:t>
      </w:r>
      <w:r>
        <w:fldChar w:fldCharType="begin" w:fldLock="1"/>
      </w:r>
      <w:r w:rsidR="007D0BFE">
        <w:instrText>ADDIN CSL_CITATION {"citationItems":[{"id":"ITEM-1","itemData":{"DOI":"10.1109/ACCESS.2020.2983488","ISSN":"21693536","abstract":"Although the existing localization and mapping (SLAM) technology of indoor mobile robot has made great development, its intelligence and environmental perception ability still cannot meet the needs of service and inspection. Therefore, based on edge computing environment, a 3D semantic map construction of mobile robot based on improved ORB-SALM2 is proposed. Firstly, the improved yolov3 algorithm is used to detect indoor objects, and then the real-time semantic segmentation network model based on deep learning is used to segment indoor objects to achieve the classification of pixel points of objects on two-dimensional images, and BAFF feature fusion algorithm is introduced to improve the accuracy of semantic segmentation model. Then, through the SLAM system, we estimate the pose of the image in the result of semantic segmentation, and use the depth information to project it into the three-dimensional environment to build the three-dimensional semantic map. Finally, the experiment platform of mobile robot is built to verify the stability of ORB-D and thermal imaging sensor registration technology, the accuracy and real-time of building three-dimensional environment thermal field map, and the accuracy of robot positioning using thermal infrared and depth image.","author":[{"dropping-particle":"","family":"Cui","given":"Xu","non-dropping-particle":"","parse-names":false,"suffix":""},{"dropping-particle":"","family":"Lu","given":"Chenggang","non-dropping-particle":"","parse-names":false,"suffix":""},{"dropping-particle":"","family":"Wang","given":"Jinxiang","non-dropping-particle":"","parse-names":false,"suffix":""}],"container-title":"IEEE Access","id":"ITEM-1","issued":{"date-parts":[["2020"]]},"page":"67179-67191","publisher":"Institute of Electrical and Electronics Engineers Inc.","title":"3D Semantic Map Construction Using Improved ORB-SLAM2 for Mobile Robot in Edge Computing Environment","type":"article-journal","volume":"8"},"uris":["http://www.mendeley.com/documents/?uuid=4f837315-9d2f-3aa6-9d3d-f322a487d03c"]}],"mendeley":{"formattedCitation":"(Cui et al., 2020)","plainTextFormattedCitation":"(Cui et al., 2020)","previouslyFormattedCitation":"(Cui et al., 2020)"},"properties":{"noteIndex":0},"schema":"https://github.com/citation-style-language/schema/raw/master/csl-citation.json"}</w:instrText>
      </w:r>
      <w:r>
        <w:fldChar w:fldCharType="separate"/>
      </w:r>
      <w:r w:rsidRPr="00453603">
        <w:rPr>
          <w:noProof/>
        </w:rPr>
        <w:t>(Cui et al., 2020)</w:t>
      </w:r>
      <w:r>
        <w:fldChar w:fldCharType="end"/>
      </w:r>
      <w:r>
        <w:t>. Esto nos ayuda en evitar las colisiones o mantener distancias de seguridad por si el ser humano se mueve.</w:t>
      </w:r>
    </w:p>
    <w:p w14:paraId="777CF62D" w14:textId="77777777" w:rsidR="007D0BFE" w:rsidRDefault="007D0BFE" w:rsidP="007D0BFE">
      <w:pPr>
        <w:keepNext/>
        <w:jc w:val="center"/>
      </w:pPr>
      <w:r>
        <w:rPr>
          <w:noProof/>
        </w:rPr>
        <w:drawing>
          <wp:inline distT="0" distB="0" distL="0" distR="0" wp14:anchorId="7DFF5D56" wp14:editId="0F22951E">
            <wp:extent cx="2347912" cy="1762125"/>
            <wp:effectExtent l="0" t="0" r="0" b="0"/>
            <wp:docPr id="26" name="Imagen 26" descr="Imagen que contiene juguete, leg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magen que contiene juguete, lego, tabla&#10;&#10;Descripción generada automáticamente"/>
                    <pic:cNvPicPr/>
                  </pic:nvPicPr>
                  <pic:blipFill>
                    <a:blip r:embed="rId31"/>
                    <a:stretch>
                      <a:fillRect/>
                    </a:stretch>
                  </pic:blipFill>
                  <pic:spPr>
                    <a:xfrm>
                      <a:off x="0" y="0"/>
                      <a:ext cx="2354781" cy="1767280"/>
                    </a:xfrm>
                    <a:prstGeom prst="rect">
                      <a:avLst/>
                    </a:prstGeom>
                  </pic:spPr>
                </pic:pic>
              </a:graphicData>
            </a:graphic>
          </wp:inline>
        </w:drawing>
      </w:r>
    </w:p>
    <w:p w14:paraId="3CF6DE9C" w14:textId="4E7AAAAE" w:rsidR="007D0BFE" w:rsidRDefault="007D0BFE" w:rsidP="007D0BFE">
      <w:pPr>
        <w:pStyle w:val="Descripcin"/>
        <w:jc w:val="center"/>
      </w:pPr>
      <w:bookmarkStart w:id="103" w:name="_Toc82900475"/>
      <w:r>
        <w:t xml:space="preserve">Figura </w:t>
      </w:r>
      <w:r>
        <w:fldChar w:fldCharType="begin"/>
      </w:r>
      <w:r>
        <w:instrText xml:space="preserve"> SEQ Figura \* ARABIC </w:instrText>
      </w:r>
      <w:r>
        <w:fldChar w:fldCharType="separate"/>
      </w:r>
      <w:r w:rsidR="001661F2">
        <w:rPr>
          <w:noProof/>
        </w:rPr>
        <w:t>17</w:t>
      </w:r>
      <w:r>
        <w:fldChar w:fldCharType="end"/>
      </w:r>
      <w:r>
        <w:t>: Estimación de posicionamiento de humanos</w:t>
      </w:r>
      <w:r w:rsidR="0036568C">
        <w:t xml:space="preserve"> en entorno segmentado</w:t>
      </w:r>
      <w:r>
        <w:t xml:space="preserve">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7D0BFE">
        <w:rPr>
          <w:noProof/>
        </w:rPr>
        <w:t>(Seichter et al., 2020)</w:t>
      </w:r>
      <w:r>
        <w:fldChar w:fldCharType="end"/>
      </w:r>
      <w:r>
        <w:t>.</w:t>
      </w:r>
      <w:bookmarkEnd w:id="103"/>
    </w:p>
    <w:p w14:paraId="6F962E7E" w14:textId="77777777" w:rsidR="007D0BFE" w:rsidRPr="007D0BFE" w:rsidRDefault="007D0BFE" w:rsidP="007D0BFE">
      <w:pPr>
        <w:rPr>
          <w:lang w:val="es-ES"/>
        </w:rPr>
      </w:pPr>
    </w:p>
    <w:p w14:paraId="2552D1E8" w14:textId="291D6710" w:rsidR="007D0BFE" w:rsidRDefault="00453603" w:rsidP="00007AA8">
      <w:r>
        <w:t xml:space="preserve">Para la eficiencia de un robot autónomo es de gran ayuda saber por </w:t>
      </w:r>
      <w:r w:rsidR="002905CA">
        <w:t>dónde</w:t>
      </w:r>
      <w:r>
        <w:t xml:space="preserve"> </w:t>
      </w:r>
      <w:r w:rsidR="007D0BFE">
        <w:t>andarán</w:t>
      </w:r>
      <w:r>
        <w:t xml:space="preserve"> los humano</w:t>
      </w:r>
      <w:r w:rsidR="007D0BFE">
        <w:t>s</w:t>
      </w:r>
      <w:r>
        <w:t xml:space="preserve"> </w:t>
      </w:r>
      <w:r w:rsidR="007D0BFE">
        <w:fldChar w:fldCharType="begin" w:fldLock="1"/>
      </w:r>
      <w:r w:rsidR="007D0BFE">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7D0BFE">
        <w:fldChar w:fldCharType="separate"/>
      </w:r>
      <w:r w:rsidR="007D0BFE" w:rsidRPr="007D0BFE">
        <w:rPr>
          <w:noProof/>
        </w:rPr>
        <w:t>(Tamaki et al., 2019)</w:t>
      </w:r>
      <w:r w:rsidR="007D0BFE">
        <w:fldChar w:fldCharType="end"/>
      </w:r>
      <w:r w:rsidR="007D0BFE">
        <w:t xml:space="preserve"> o también predecir por donde pueden ir para evitar esa trayectoria y elegir la más rápida posible </w:t>
      </w:r>
      <w:r w:rsidR="007D0BFE">
        <w:fldChar w:fldCharType="begin" w:fldLock="1"/>
      </w:r>
      <w:r w:rsidR="008606AB">
        <w:instrText>ADDIN CSL_CITATION {"citationItems":[{"id":"ITEM-1","itemData":{"DOI":"10.1109/TCSVT.2014.2344511","ISSN":"10518215","abstract":"We present a multiple-person tracking algorithm, based on combining particle filters (PFs) and reciprocal velocity obstacle (RVO), an agent-based crowd model that infers collision-free velocities so as to predict a pedestrian's motion. In addition to position and velocity, our tracking algorithm can estimate the internal goals (desired destination or desired velocity) of the tracked pedestrian in an online manner, thus removing the need to specify this information beforehand. Furthermore, we leverage the longer term predictions of RVO by deriving a higher order PF, which aggregates multiple predictions from different prior time steps. This yields a tracker that can recover from short-term occlusions and spurious noise in the appearance model. Experimental results show that our tracking algorithm is suitable for predicting pedestrians' behaviors online without needing scene priors or hand-annotated goal information, and improves tracking in real-world crowded scenes under low frame rates.","author":[{"dropping-particle":"","family":"Liu","given":"Wenxi","non-dropping-particle":"","parse-names":false,"suffix":""},{"dropping-particle":"","family":"Chan","given":"Antoni B.","non-dropping-particle":"","parse-names":false,"suffix":""},{"dropping-particle":"","family":"Lau","given":"Rynson W.H.","non-dropping-particle":"","parse-names":false,"suffix":""},{"dropping-particle":"","family":"Manochaieee","given":"Dinesh","non-dropping-particle":"","parse-names":false,"suffix":""}],"container-title":"IEEE Transactions on Circuits and Systems for Video Technology","id":"ITEM-1","issue":"3","issued":{"date-parts":[["2015"]]},"number-of-pages":"399-410","title":"Leveraging long-term predictions and online learning in agent-based multiple person tracking","type":"report","volume":"25"},"uris":["http://www.mendeley.com/documents/?uuid=e8820b46-c30d-3694-8df0-a06776fe2b4f"]}],"mendeley":{"formattedCitation":"(Liu et al., 2015)","plainTextFormattedCitation":"(Liu et al., 2015)","previouslyFormattedCitation":"(Liu et al., 2015)"},"properties":{"noteIndex":0},"schema":"https://github.com/citation-style-language/schema/raw/master/csl-citation.json"}</w:instrText>
      </w:r>
      <w:r w:rsidR="007D0BFE">
        <w:fldChar w:fldCharType="separate"/>
      </w:r>
      <w:r w:rsidR="007D0BFE" w:rsidRPr="007D0BFE">
        <w:rPr>
          <w:noProof/>
        </w:rPr>
        <w:t>(Liu et al., 2015)</w:t>
      </w:r>
      <w:r w:rsidR="007D0BFE">
        <w:fldChar w:fldCharType="end"/>
      </w:r>
      <w:r w:rsidR="007D0BFE">
        <w:t xml:space="preserve">, ayudando con la gesticulación y mirada del mismo </w:t>
      </w:r>
      <w:r w:rsidR="007D0BFE">
        <w:fldChar w:fldCharType="begin" w:fldLock="1"/>
      </w:r>
      <w:r w:rsidR="007D0BFE">
        <w:instrText>ADDIN CSL_CITATION {"citationItems":[{"id":"ITEM-1","itemData":{"DOI":"10.3389/fpsyg.2015.00909","ISSN":"16641078","abstract":"The process through which an observer allocates his/her attention based on the attention of another person is known as joint attention. To be able to do this, the observer effectively has to compute where the other person is looking. It has been shown that observers integrate information from the head and the eyes to determine the gaze of another person. Most studies have documented that observers show a bias called the overshoot effect when eyes and head are misaligned. That is, when the head is not oriented straight to the observer, perceived gaze direction is sometimes shifted in the direction opposite to the head turn. The present study addresses whether body information is also used as a cue to compute perceived gaze direction. In Experiment 1, we observed a similar overshoot effect in both behavioral and saccadic responses when manipulating body orientation. In Experiment 2, we explored whether the overshoot effect was due to observers assuming that the eyes are oriented further than the head when head and body orientation are misaligned. We removed horizontal eye information by presenting the stimulus from a side view. Head orientation was now manipulated in a vertical direction and the overshoot effect was replicated. In summary, this study shows that body orientation is indeed used as a cue to determine where another person is looking.","author":[{"dropping-particle":"","family":"Moors","given":"Pieter","non-dropping-particle":"","parse-names":false,"suffix":""},{"dropping-particle":"","family":"Germeys","given":"Filip","non-dropping-particle":"","parse-names":false,"suffix":""},{"dropping-particle":"","family":"Pomianowska","given":"Iwona","non-dropping-particle":"","parse-names":false,"suffix":""},{"dropping-particle":"","family":"Verfaillie","given":"Karl","non-dropping-particle":"","parse-names":false,"suffix":""}],"container-title":"Frontiers in Psychology","id":"ITEM-1","issue":"JUN","issued":{"date-parts":[["2015"]]},"publisher":"Frontiers Research Foundation","title":"Perceiving where another person is looking: The integration of head and body information in estimating another person's gaze","type":"article-journal","volume":"6"},"uris":["http://www.mendeley.com/documents/?uuid=70a42f06-f29f-36ce-a166-edf95add539f"]}],"mendeley":{"formattedCitation":"(Moors et al., 2015)","plainTextFormattedCitation":"(Moors et al., 2015)","previouslyFormattedCitation":"(Moors et al., 2015)"},"properties":{"noteIndex":0},"schema":"https://github.com/citation-style-language/schema/raw/master/csl-citation.json"}</w:instrText>
      </w:r>
      <w:r w:rsidR="007D0BFE">
        <w:fldChar w:fldCharType="separate"/>
      </w:r>
      <w:r w:rsidR="007D0BFE" w:rsidRPr="007D0BFE">
        <w:rPr>
          <w:noProof/>
        </w:rPr>
        <w:t>(Moors et al., 2015)</w:t>
      </w:r>
      <w:r w:rsidR="007D0BFE">
        <w:fldChar w:fldCharType="end"/>
      </w:r>
      <w:r w:rsidR="007D0BFE">
        <w:t>.</w:t>
      </w:r>
    </w:p>
    <w:p w14:paraId="0E7991ED" w14:textId="77777777" w:rsidR="007D0BFE" w:rsidRDefault="007D0BFE" w:rsidP="007D0BFE">
      <w:pPr>
        <w:keepNext/>
        <w:jc w:val="center"/>
      </w:pPr>
      <w:r>
        <w:rPr>
          <w:noProof/>
        </w:rPr>
        <w:lastRenderedPageBreak/>
        <w:drawing>
          <wp:inline distT="0" distB="0" distL="0" distR="0" wp14:anchorId="4B2185CB" wp14:editId="38D9BE85">
            <wp:extent cx="3461393" cy="1947265"/>
            <wp:effectExtent l="0" t="0" r="571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32"/>
                    <a:stretch>
                      <a:fillRect/>
                    </a:stretch>
                  </pic:blipFill>
                  <pic:spPr>
                    <a:xfrm>
                      <a:off x="0" y="0"/>
                      <a:ext cx="3461393" cy="1947265"/>
                    </a:xfrm>
                    <a:prstGeom prst="rect">
                      <a:avLst/>
                    </a:prstGeom>
                  </pic:spPr>
                </pic:pic>
              </a:graphicData>
            </a:graphic>
          </wp:inline>
        </w:drawing>
      </w:r>
    </w:p>
    <w:p w14:paraId="00B6BC04" w14:textId="22111154" w:rsidR="007D0BFE" w:rsidRDefault="007D0BFE" w:rsidP="007D0BFE">
      <w:pPr>
        <w:pStyle w:val="Descripcin"/>
        <w:jc w:val="center"/>
      </w:pPr>
      <w:bookmarkStart w:id="104" w:name="_Toc82900476"/>
      <w:r>
        <w:t xml:space="preserve">Figura </w:t>
      </w:r>
      <w:r>
        <w:fldChar w:fldCharType="begin"/>
      </w:r>
      <w:r>
        <w:instrText xml:space="preserve"> SEQ Figura \* ARABIC </w:instrText>
      </w:r>
      <w:r>
        <w:fldChar w:fldCharType="separate"/>
      </w:r>
      <w:r w:rsidR="001661F2">
        <w:rPr>
          <w:noProof/>
        </w:rPr>
        <w:t>18</w:t>
      </w:r>
      <w:r>
        <w:fldChar w:fldCharType="end"/>
      </w:r>
      <w:r>
        <w:t xml:space="preserve">: Segmentación de trayectorias después de procesado </w:t>
      </w:r>
      <w:r w:rsidR="008606AB">
        <w:fldChar w:fldCharType="begin" w:fldLock="1"/>
      </w:r>
      <w:r w:rsidR="008606AB">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8606AB">
        <w:fldChar w:fldCharType="separate"/>
      </w:r>
      <w:r w:rsidR="008606AB" w:rsidRPr="008606AB">
        <w:rPr>
          <w:noProof/>
        </w:rPr>
        <w:t>(Tamaki et al., 2019)</w:t>
      </w:r>
      <w:r w:rsidR="008606AB">
        <w:fldChar w:fldCharType="end"/>
      </w:r>
      <w:r>
        <w:t>.</w:t>
      </w:r>
      <w:bookmarkEnd w:id="104"/>
    </w:p>
    <w:p w14:paraId="3C946E98" w14:textId="77777777" w:rsidR="008606AB" w:rsidRDefault="008606AB" w:rsidP="007D0BFE"/>
    <w:p w14:paraId="0C942E5B" w14:textId="115F703C" w:rsidR="003159FD" w:rsidRDefault="008606AB" w:rsidP="007D0BFE">
      <w:r>
        <w:t>Para poder realizar todo lo mencionado con un buen funcionamiento se necesitan entender bien los entornos y entrenar los algoritmos de una manera eficaz</w:t>
      </w:r>
      <w:r w:rsidR="001E222A">
        <w:t xml:space="preserve"> </w:t>
      </w:r>
      <w:r>
        <w:t xml:space="preserve">a como se hace para cada lugar donde se encontrará el robot autónomo. Para ello es necesario tener </w:t>
      </w:r>
      <w:r w:rsidR="00A865AD">
        <w:t>bases de datos</w:t>
      </w:r>
      <w:r>
        <w:t xml:space="preserve"> de distintos lugares como supermercados </w:t>
      </w:r>
      <w:r>
        <w:fldChar w:fldCharType="begin" w:fldLock="1"/>
      </w:r>
      <w:r w:rsidR="00445A67">
        <w:instrText>ADDIN CSL_CITATION {"citationItems":[{"id":"ITEM-1","itemData":{"DOI":"10.1109/RO-MAN47096.2020.9223568","ISBN":"978-1-7281-6075-7","abstract":"In this paper, we present a system for socially aware robot navigation for a wide range of service tasks in supermarkets. It comprises modules for real-time person detection and tracking to gain situation awareness, modules to react to situations, and means for human-robot communication. The technical performance of the situation awareness was evaluated in a shelf out-of-stock (SOOS) detection scenario under real-world conditions in a supermarket in Germany. Furthermore, in order to investigate whether and to what extent our social navigation strategy can improve the acceptance and application of a mobile service robot in a supermarket, we have conducted surveys with N = 60 participants and usability tests with N =8 participants during a three-day field test. We can show that a robot for SOOS detection operating in a supermarket during the opening hours is generally accepted by customers and that the integration of a real-time person perception is crucial, especially for keeping appropriate distances to persons and for improving user-centered communication. Furthermore, our results indicate that various communication channels (e.g. speech, a video projector, and LED lights) are beneficial in order to address a wider user group in the targeted supermarket setting.","author":[{"dropping-particle":"","family":"Lewandowski","given":"Benjamin","non-dropping-particle":"","parse-names":false,"suffix":""},{"dropping-particle":"","family":"Wengefeld","given":"Tim","non-dropping-particle":"","parse-names":false,"suffix":""},{"dropping-particle":"","family":"Muller","given":"Sabine","non-dropping-particle":"","parse-names":false,"suffix":""},{"dropping-particle":"","family":"Jenny","given":"Mathias","non-dropping-particle":"","parse-names":false,"suffix":""},{"dropping-particle":"","family":"Glende","given":"Sebastian","non-dropping-particle":"","parse-names":false,"suffix":""},{"dropping-particle":"","family":"Schroter","given":"Christof","non-dropping-particle":"","parse-names":false,"suffix":""},{"dropping-particle":"","family":"Bley","given":"Andreas","non-dropping-particle":"","parse-names":false,"suffix":""},{"dropping-particle":"","family":"Gross","given":"Horst-Michael","non-dropping-particle":"","parse-names":false,"suffix":""}],"container-title":"2020 29th IEEE International Conference on Robot and Human Interactive Communication (RO-MAN)","id":"ITEM-1","issued":{"date-parts":[["2020","8","1"]]},"page":"363-370","publisher":"IEEE","title":"Socially Compliant Human-Robot Interaction for Autonomous Scanning Tasks in Supermarket Environments","type":"paper-conference"},"uris":["http://www.mendeley.com/documents/?uuid=98166458-de3b-3afe-bd9d-f196d6802bbb"]}],"mendeley":{"formattedCitation":"(Lewandowski et al., 2020)","plainTextFormattedCitation":"(Lewandowski et al., 2020)","previouslyFormattedCitation":"(Lewandowski et al., 2020)"},"properties":{"noteIndex":0},"schema":"https://github.com/citation-style-language/schema/raw/master/csl-citation.json"}</w:instrText>
      </w:r>
      <w:r>
        <w:fldChar w:fldCharType="separate"/>
      </w:r>
      <w:r w:rsidRPr="008606AB">
        <w:rPr>
          <w:noProof/>
        </w:rPr>
        <w:t>(Lewandowski et al., 2020)</w:t>
      </w:r>
      <w:r>
        <w:fldChar w:fldCharType="end"/>
      </w:r>
      <w:r>
        <w:t xml:space="preserve">, hospitales </w:t>
      </w:r>
      <w:r>
        <w:fldChar w:fldCharType="begin" w:fldLock="1"/>
      </w:r>
      <w:r>
        <w:instrText>ADDIN CSL_CITATION {"citationItems":[{"id":"ITEM-1","itemData":{"DOI":"10.1109/ICRA.2017.7989124","ISBN":"9781509046331","ISSN":"10504729","abstract":"This paper introduces a novel robot-based approach to the stroke rehabilitation scenario, in which a mobile robot companion accompanies stroke patients during their walking self-training. This assistance enables them to move freely in the clinic practicing both their mobility and spatial orientation skills. Based on a set of questions for systematic evaluating the autonomy and practicability of assistive robots and a three-stage approach in conducting function and user tests in the clinical setting, we present the results of user trials performed with N=30 stroke patients in a stroke rehabilitation center between 4/2015 and 3/2016. This allowed us to make an honest inventory of the strengths and weaknesses of the developed robot companion and its already achieved practicability for clinical use. The results of the user studies show that patients and fellow patients were very open-minded and accepted the robotic coach. The robot motivated them for independent training and leaving their room, despite severe consequences of stroke (lower limbs paralysis, speech/language problems, loss of orientation, depression), provided a very self-determined training regime, and encouraged them to expand the radius of their training in the clinic.","author":[{"dropping-particle":"","family":"Gross","given":"Horst Michael","non-dropping-particle":"","parse-names":false,"suffix":""},{"dropping-particle":"","family":"Meyer","given":"Sibylle","non-dropping-particle":"","parse-names":false,"suffix":""},{"dropping-particle":"","family":"Scheidig","given":"Andrea","non-dropping-particle":"","parse-names":false,"suffix":""},{"dropping-particle":"","family":"Eisenbach","given":"Markus","non-dropping-particle":"","parse-names":false,"suffix":""},{"dropping-particle":"","family":"Mueller","given":"Steffen","non-dropping-particle":"","parse-names":false,"suffix":""},{"dropping-particle":"","family":"Trinh","given":"Thanh Quang","non-dropping-particle":"","parse-names":false,"suffix":""},{"dropping-particle":"","family":"Wengefeld","given":"Tim","non-dropping-particle":"","parse-names":false,"suffix":""},{"dropping-particle":"","family":"Bley","given":"A.","non-dropping-particle":"","parse-names":false,"suffix":""},{"dropping-particle":"","family":"Martin","given":"Christian","non-dropping-particle":"","parse-names":false,"suffix":""},{"dropping-particle":"","family":"Fricke","given":"Christa","non-dropping-particle":"","parse-names":false,"suffix":""}],"container-title":"Proceedings - IEEE International Conference on Robotics and Automation","id":"ITEM-1","issued":{"date-parts":[["2017","7","21"]]},"page":"1028-1035","publisher":"Institute of Electrical and Electronics Engineers Inc.","title":"Mobile robot companion for walking training of stroke patients in clinical post-stroke rehabilitation","type":"paper-conference"},"uris":["http://www.mendeley.com/documents/?uuid=a1ffc027-ebd6-3893-b8b3-d61183b985fa"]}],"mendeley":{"formattedCitation":"(H. M. Gross et al., 2017)","plainTextFormattedCitation":"(H. M. Gross et al., 2017)","previouslyFormattedCitation":"(H. M. Gross et al., 2017)"},"properties":{"noteIndex":0},"schema":"https://github.com/citation-style-language/schema/raw/master/csl-citation.json"}</w:instrText>
      </w:r>
      <w:r>
        <w:fldChar w:fldCharType="separate"/>
      </w:r>
      <w:r w:rsidRPr="008606AB">
        <w:rPr>
          <w:noProof/>
        </w:rPr>
        <w:t>(H. M. Gross et al., 2017)</w:t>
      </w:r>
      <w:r>
        <w:fldChar w:fldCharType="end"/>
      </w:r>
      <w:r>
        <w:t xml:space="preserve"> o domésticos </w:t>
      </w:r>
      <w:r>
        <w:fldChar w:fldCharType="begin" w:fldLock="1"/>
      </w:r>
      <w:r>
        <w:instrText>ADDIN CSL_CITATION {"citationItems":[{"id":"ITEM-1","itemData":{"DOI":"10.1109/ICRA.2019.8793693","ISBN":"978-1-5386-6027-0","abstract":"This paper presents the results of the German research project SYMPARTNER (4/2015 - 6/2018), which aimed at developing a functional-emotional, mobile domestic robot companion for elderly people. The paper gives an overview of the developed robot, its system architecture, and essential skills and behaviors required for being a friendly home companion. Based on this, in a long-term field study running from January to June 2018 both technical aspects regarding the practical suitability and robustness of the robot under domestic operating conditions and social scientific questions on usability and acceptance of the robot and the users' familiarization with their new housemate were evaluated. In the field study, two of these autonomous companion robots were used in 20 senior households in Erfurt (Germany). All participants lived with their robot in their apartments for one week without the need for supervising or supporting persons being present on-site. The tests in 20 single-person households in the age group 62 to 94 years (average 74 years) provided important insights into the special challenges of domesticity from a technical, social scientific, and user-oriented point of view. The results of the study show how seniors can shape their everyday life with a companion robot and how quickly they get used to the new housemate.","author":[{"dropping-particle":"","family":"Gross","given":"Horst-Michael","non-dropping-particle":"","parse-names":false,"suffix":""},{"dropping-particle":"","family":"Scheidig","given":"Andrea","non-dropping-particle":"","parse-names":false,"suffix":""},{"dropping-particle":"","family":"Muller","given":"Steffen","non-dropping-particle":"","parse-names":false,"suffix":""},{"dropping-particle":"","family":"Schutz","given":"Benjamin","non-dropping-particle":"","parse-names":false,"suffix":""},{"dropping-particle":"","family":"Fricke","given":"Christa","non-dropping-particle":"","parse-names":false,"suffix":""},{"dropping-particle":"","family":"Meyer","given":"Sibylle","non-dropping-particle":"","parse-names":false,"suffix":""}],"container-title":"2019 International Conference on Robotics and Automation (ICRA)","id":"ITEM-1","issued":{"date-parts":[["2019","5","1"]]},"page":"2253-2259","publisher":"IEEE","title":"Living with a Mobile Companion Robot in your Own Apartment - Final Implementation and Results of a 20-Weeks Field Study with 20 Seniors*","type":"paper-conference","volume":"2019-May"},"uris":["http://www.mendeley.com/documents/?uuid=4e928cac-6af8-34c7-b762-98ea9cb36600"]}],"mendeley":{"formattedCitation":"(H.-M. Gross et al., 2019)","plainTextFormattedCitation":"(H.-M. Gross et al., 2019)","previouslyFormattedCitation":"(H.-M. Gross et al., 2019)"},"properties":{"noteIndex":0},"schema":"https://github.com/citation-style-language/schema/raw/master/csl-citation.json"}</w:instrText>
      </w:r>
      <w:r>
        <w:fldChar w:fldCharType="separate"/>
      </w:r>
      <w:r w:rsidRPr="008606AB">
        <w:rPr>
          <w:noProof/>
        </w:rPr>
        <w:t>(H.-M. Gross et al., 2019)</w:t>
      </w:r>
      <w:r>
        <w:fldChar w:fldCharType="end"/>
      </w:r>
      <w:r>
        <w:t>.</w:t>
      </w:r>
    </w:p>
    <w:p w14:paraId="4C253E78" w14:textId="7901AF92" w:rsidR="00A865AD" w:rsidRDefault="00A865AD" w:rsidP="007D0BFE">
      <w:r>
        <w:t xml:space="preserve">Si queremos predecir lo que va </w:t>
      </w:r>
      <w:r w:rsidR="00EC64BB">
        <w:t>a</w:t>
      </w:r>
      <w:r>
        <w:t xml:space="preserve"> hacer un ser humano, es importante tener en cuenta el tiempo, por lo que es necesario analizar lo que realiza un ser humano durante un tiempo determinado para poder predecir las próximas veces lo que pueda realizar.</w:t>
      </w:r>
    </w:p>
    <w:p w14:paraId="1048E87B" w14:textId="7E2B1815" w:rsidR="00A865AD" w:rsidRDefault="00A865AD" w:rsidP="007D0BFE">
      <w:r>
        <w:t>Para poder definir bien el método de captación y realizar estas previsiones se necesitan las redes neuronales recurrentes, que serán los que analizarán el proceso de los movimientos para una previsión posterior de lo que pueda suceder.</w:t>
      </w:r>
    </w:p>
    <w:p w14:paraId="168DFAC1" w14:textId="37B5D485" w:rsidR="00791088" w:rsidRDefault="00A865AD" w:rsidP="007D0BFE">
      <w:r>
        <w:t xml:space="preserve">Hay casos en los que se realiza la búsqueda de una trayectoria de las personas para que el robot pueda ayudar y con la previsión realizada minimizar el estorbo y el tiempo de espera del humano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 xml:space="preserve">. </w:t>
      </w:r>
      <w:r w:rsidR="00F83F0E">
        <w:t xml:space="preserve">En este </w:t>
      </w:r>
      <w:r w:rsidR="000F6209">
        <w:t>artículo</w:t>
      </w:r>
      <w:r w:rsidR="00F83F0E">
        <w:t xml:space="preserve"> se demuestra que </w:t>
      </w:r>
      <w:r w:rsidR="00791088">
        <w:t>los robots pueden</w:t>
      </w:r>
      <w:r w:rsidR="00F83F0E">
        <w:t xml:space="preserve"> predecir los movimientos de los humanos para </w:t>
      </w:r>
      <w:r w:rsidR="00791088">
        <w:t>no estorbar y además de eso, puede anteponerse a la situación que va a suceder.</w:t>
      </w:r>
    </w:p>
    <w:p w14:paraId="37E9B15C" w14:textId="2CF14C17" w:rsidR="00791088" w:rsidRDefault="00791088" w:rsidP="007D0BFE">
      <w:r>
        <w:t>Tal y como se puede ver en la Figura 1</w:t>
      </w:r>
      <w:r w:rsidR="00A12314">
        <w:t>9</w:t>
      </w:r>
      <w:r>
        <w:t xml:space="preserve">, la persona que se </w:t>
      </w:r>
      <w:r w:rsidR="000F6209">
        <w:t>está</w:t>
      </w:r>
      <w:r>
        <w:t xml:space="preserve"> moviendo lleva </w:t>
      </w:r>
      <w:r w:rsidR="009F74DC">
        <w:t xml:space="preserve">un </w:t>
      </w:r>
      <w:r w:rsidR="00EC64BB">
        <w:t>táper</w:t>
      </w:r>
      <w:r w:rsidR="009F74DC">
        <w:t xml:space="preserve"> o algo similar </w:t>
      </w:r>
      <w:r w:rsidR="00FF3330">
        <w:t xml:space="preserve">en las manos, </w:t>
      </w:r>
      <w:r w:rsidR="009F74DC">
        <w:t xml:space="preserve">también </w:t>
      </w:r>
      <w:r w:rsidR="00FF3330">
        <w:t>puede ser algún alimento o algún utensilio de cocina</w:t>
      </w:r>
      <w:r>
        <w:t xml:space="preserve">. El robot detecta al humano y su movimiento, para después identificar el elemento que lleva en las manos y predecir para donde se va a dirigir la persona. Se puede ver la trayectoria del humano, esta trayectoria, la trayectoria de color morado, es la más probable y por esa causa, el robot evita realizar su navegación por ese lugar, la trayectoria de color blanco. Esa decisión </w:t>
      </w:r>
      <w:r>
        <w:lastRenderedPageBreak/>
        <w:t xml:space="preserve">la realiza para no estorbar a las personas y además de eso realiza otra búsqueda de navegación para poder llegar antes de tiempo al lugar deseado. </w:t>
      </w:r>
    </w:p>
    <w:p w14:paraId="15B126A6" w14:textId="77777777" w:rsidR="00F83F0E" w:rsidRDefault="00F83F0E" w:rsidP="007D0BFE"/>
    <w:p w14:paraId="432C84C2" w14:textId="77777777" w:rsidR="00F83F0E" w:rsidRDefault="00F83F0E" w:rsidP="00F83F0E">
      <w:pPr>
        <w:keepNext/>
        <w:jc w:val="center"/>
      </w:pPr>
      <w:r w:rsidRPr="00F83F0E">
        <w:rPr>
          <w:noProof/>
        </w:rPr>
        <w:drawing>
          <wp:inline distT="0" distB="0" distL="0" distR="0" wp14:anchorId="73E08A0B" wp14:editId="41761941">
            <wp:extent cx="3474720" cy="2943360"/>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81336" cy="2948964"/>
                    </a:xfrm>
                    <a:prstGeom prst="rect">
                      <a:avLst/>
                    </a:prstGeom>
                    <a:noFill/>
                    <a:ln>
                      <a:noFill/>
                    </a:ln>
                  </pic:spPr>
                </pic:pic>
              </a:graphicData>
            </a:graphic>
          </wp:inline>
        </w:drawing>
      </w:r>
    </w:p>
    <w:p w14:paraId="4FE73CC3" w14:textId="7FC66165" w:rsidR="00F83F0E" w:rsidRDefault="00F83F0E" w:rsidP="00F83F0E">
      <w:pPr>
        <w:pStyle w:val="Descripcin"/>
        <w:jc w:val="center"/>
      </w:pPr>
      <w:bookmarkStart w:id="105" w:name="_Toc82900477"/>
      <w:r>
        <w:t xml:space="preserve">Figura </w:t>
      </w:r>
      <w:r>
        <w:fldChar w:fldCharType="begin"/>
      </w:r>
      <w:r>
        <w:instrText xml:space="preserve"> SEQ Figura \* ARABIC </w:instrText>
      </w:r>
      <w:r>
        <w:fldChar w:fldCharType="separate"/>
      </w:r>
      <w:r w:rsidR="001661F2">
        <w:rPr>
          <w:noProof/>
        </w:rPr>
        <w:t>19</w:t>
      </w:r>
      <w:r>
        <w:fldChar w:fldCharType="end"/>
      </w:r>
      <w:r>
        <w:t xml:space="preserve">. Detección de trayectoria para cálculo de navegación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w:t>
      </w:r>
      <w:bookmarkEnd w:id="105"/>
    </w:p>
    <w:p w14:paraId="352F6B67" w14:textId="77777777" w:rsidR="00791088" w:rsidRDefault="00791088" w:rsidP="00791088"/>
    <w:p w14:paraId="7D2B9858" w14:textId="554B1E72" w:rsidR="009A2548" w:rsidRDefault="00AB3840" w:rsidP="00791088">
      <w:r>
        <w:t xml:space="preserve">Tal y como se ha realizado la búsqueda, también se puede hacer un mapa de movimientos realizados como se muestra en el artículo </w:t>
      </w:r>
      <w:r>
        <w:fldChar w:fldCharType="begin" w:fldLock="1"/>
      </w:r>
      <w:r w:rsidR="009A2548">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fldChar w:fldCharType="separate"/>
      </w:r>
      <w:r w:rsidRPr="00AB3840">
        <w:rPr>
          <w:noProof/>
        </w:rPr>
        <w:t>(Munaro &amp; Menegatti, 2014)</w:t>
      </w:r>
      <w:r>
        <w:fldChar w:fldCharType="end"/>
      </w:r>
      <w:r>
        <w:t xml:space="preserve">. En este </w:t>
      </w:r>
      <w:r w:rsidR="000F6209">
        <w:t>artículo</w:t>
      </w:r>
      <w:r>
        <w:t xml:space="preserve"> se muestra que se pueden realizar los mapas según los movimientos de los humanos, por lo que se crea un mapa de dos dimensiones con las trayectorias de las personas que han pasado por donde se encuentra el robot</w:t>
      </w:r>
      <w:r w:rsidR="009A2548">
        <w:t xml:space="preserve">, se pueden ver los mapas creados en la Figura </w:t>
      </w:r>
      <w:r w:rsidR="00A12314">
        <w:t>20</w:t>
      </w:r>
      <w:r>
        <w:t xml:space="preserve">. Esto </w:t>
      </w:r>
      <w:r w:rsidR="009A2548">
        <w:t xml:space="preserve">puede ayudar a la hora de crear un diseño personalizado de un sistema para prever los siguientes estados que se puedan generar. </w:t>
      </w:r>
    </w:p>
    <w:p w14:paraId="25809471" w14:textId="77777777" w:rsidR="009A2548" w:rsidRDefault="009A2548" w:rsidP="009A2548">
      <w:pPr>
        <w:keepNext/>
        <w:jc w:val="center"/>
      </w:pPr>
      <w:r w:rsidRPr="009A2548">
        <w:rPr>
          <w:noProof/>
        </w:rPr>
        <w:drawing>
          <wp:inline distT="0" distB="0" distL="0" distR="0" wp14:anchorId="2EA34C45" wp14:editId="238900E9">
            <wp:extent cx="2779776" cy="1249964"/>
            <wp:effectExtent l="0" t="0" r="1905" b="762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3213" cy="1264999"/>
                    </a:xfrm>
                    <a:prstGeom prst="rect">
                      <a:avLst/>
                    </a:prstGeom>
                    <a:noFill/>
                    <a:ln>
                      <a:noFill/>
                    </a:ln>
                  </pic:spPr>
                </pic:pic>
              </a:graphicData>
            </a:graphic>
          </wp:inline>
        </w:drawing>
      </w:r>
    </w:p>
    <w:p w14:paraId="327A3091" w14:textId="59A9B155" w:rsidR="009A2548" w:rsidRDefault="009A2548" w:rsidP="009A2548">
      <w:pPr>
        <w:pStyle w:val="Descripcin"/>
        <w:jc w:val="center"/>
      </w:pPr>
      <w:bookmarkStart w:id="106" w:name="_Toc82900478"/>
      <w:r>
        <w:t xml:space="preserve">Figura </w:t>
      </w:r>
      <w:r>
        <w:fldChar w:fldCharType="begin"/>
      </w:r>
      <w:r>
        <w:instrText xml:space="preserve"> SEQ Figura \* ARABIC </w:instrText>
      </w:r>
      <w:r>
        <w:fldChar w:fldCharType="separate"/>
      </w:r>
      <w:r w:rsidR="001661F2">
        <w:rPr>
          <w:noProof/>
        </w:rPr>
        <w:t>20</w:t>
      </w:r>
      <w:r>
        <w:fldChar w:fldCharType="end"/>
      </w:r>
      <w:r>
        <w:t>. Se muestran las diferentes trayectorias de las personas.</w:t>
      </w:r>
      <w:bookmarkEnd w:id="106"/>
    </w:p>
    <w:p w14:paraId="18CD3827" w14:textId="024EAB0A" w:rsidR="009A2548" w:rsidRDefault="009A2548" w:rsidP="009A2548"/>
    <w:p w14:paraId="6BC21604" w14:textId="33C48CFE" w:rsidR="009A2548" w:rsidRDefault="009A2548" w:rsidP="009A2548">
      <w:pPr>
        <w:pStyle w:val="Ttulo2"/>
      </w:pPr>
      <w:bookmarkStart w:id="107" w:name="_Toc82895788"/>
      <w:r>
        <w:lastRenderedPageBreak/>
        <w:t>2.4 Resumen</w:t>
      </w:r>
      <w:bookmarkEnd w:id="107"/>
    </w:p>
    <w:p w14:paraId="66DF996A" w14:textId="77777777" w:rsidR="00AB5767" w:rsidRDefault="00AB5767" w:rsidP="009A2548"/>
    <w:p w14:paraId="550F1F51" w14:textId="75AB2B90" w:rsidR="009A2548" w:rsidRPr="009A2548" w:rsidRDefault="00AB5767" w:rsidP="009A2548">
      <w:r>
        <w:t xml:space="preserve">Al analizar el estado del arte de los segmentadores, se ha visto que existen mejoras aplicables en cuanto al análisis de movimientos </w:t>
      </w:r>
      <w:r w:rsidR="009F74DC">
        <w:t>y la predicción futura</w:t>
      </w:r>
      <w:r>
        <w:t xml:space="preserve">. En este concreto caso vemos la posibilidad de mejorar los modelos existentes con la previsión de esos movimientos aplicado a la segmentación. </w:t>
      </w:r>
      <w:r w:rsidR="009A2548">
        <w:t xml:space="preserve">Para realizar un sistema </w:t>
      </w:r>
      <w:r w:rsidR="00A12314">
        <w:t>completo,</w:t>
      </w:r>
      <w:r w:rsidR="00C016E5">
        <w:t xml:space="preserve"> se ha visto que es necesario obtener la información del entorno de una forma correcta y precisa para poder aplicar los algoritmos o redes neuronales que se utilizan en aprendizaje automático. También es importante</w:t>
      </w:r>
      <w:r w:rsidR="00A12314">
        <w:t xml:space="preserve"> que pueda realizar la segmentación de interiores de una forma correcta con un índice de </w:t>
      </w:r>
      <w:r w:rsidR="00C016E5">
        <w:t>MIoU (mean intersection over unión)</w:t>
      </w:r>
      <w:r w:rsidR="009F74DC">
        <w:t xml:space="preserve"> además de las métricas generales, con números</w:t>
      </w:r>
      <w:r w:rsidR="00C016E5">
        <w:t xml:space="preserve"> bastantemente admisible</w:t>
      </w:r>
      <w:r w:rsidR="009F74DC">
        <w:t>s</w:t>
      </w:r>
      <w:r w:rsidR="00C016E5">
        <w:t xml:space="preserve"> y que al mismo tiempo sea capaz de predecir lo que pueda suceder en un futuro, es decir, los movimientos del ser humano</w:t>
      </w:r>
      <w:r w:rsidR="009F74DC">
        <w:t xml:space="preserve"> o cualquier otro obstáculo que pueda interferir</w:t>
      </w:r>
      <w:r w:rsidR="00C016E5">
        <w:t xml:space="preserve">, se necesita una red neuronal con una arquitectura bastante compleja. Y el entrenamiento de esta red neuronal variara mucho según la base de datos utilizada o los hiperparámetros que se elijan, por lo que puede ser interesante </w:t>
      </w:r>
      <w:r w:rsidR="00484F85">
        <w:t>referirse a los modelos previamente existentes</w:t>
      </w:r>
      <w:r w:rsidR="00C016E5">
        <w:t xml:space="preserve"> a la hora de empezar a realizar el </w:t>
      </w:r>
      <w:r w:rsidR="00484F85">
        <w:t xml:space="preserve">modelo y </w:t>
      </w:r>
      <w:r w:rsidR="00C016E5">
        <w:t>entrenamiento.</w:t>
      </w:r>
    </w:p>
    <w:p w14:paraId="0B1136CE" w14:textId="0C805644" w:rsidR="00D20D21" w:rsidRPr="00007AA8" w:rsidRDefault="00D20D21" w:rsidP="00791088">
      <w:r>
        <w:br w:type="page"/>
      </w:r>
    </w:p>
    <w:p w14:paraId="2E702320" w14:textId="77777777" w:rsidR="00E464E0" w:rsidRDefault="00E464E0" w:rsidP="00BA5509">
      <w:pPr>
        <w:pStyle w:val="Ttulo1"/>
      </w:pPr>
      <w:bookmarkStart w:id="108" w:name="_Toc82895789"/>
      <w:r w:rsidRPr="008037ED">
        <w:lastRenderedPageBreak/>
        <w:t>3. Objetivos</w:t>
      </w:r>
      <w:r w:rsidR="0031091B">
        <w:t xml:space="preserve"> </w:t>
      </w:r>
      <w:r w:rsidRPr="008037ED">
        <w:t>y metodología de trabajo</w:t>
      </w:r>
      <w:bookmarkEnd w:id="62"/>
      <w:bookmarkEnd w:id="63"/>
      <w:bookmarkEnd w:id="64"/>
      <w:bookmarkEnd w:id="65"/>
      <w:bookmarkEnd w:id="66"/>
      <w:bookmarkEnd w:id="67"/>
      <w:bookmarkEnd w:id="68"/>
      <w:bookmarkEnd w:id="69"/>
      <w:bookmarkEnd w:id="70"/>
      <w:bookmarkEnd w:id="71"/>
      <w:bookmarkEnd w:id="72"/>
      <w:bookmarkEnd w:id="73"/>
      <w:bookmarkEnd w:id="74"/>
      <w:bookmarkEnd w:id="108"/>
    </w:p>
    <w:p w14:paraId="5E5C4614" w14:textId="42676A28" w:rsidR="0036568C" w:rsidRDefault="00607999" w:rsidP="000C45AC">
      <w:pPr>
        <w:autoSpaceDE w:val="0"/>
        <w:autoSpaceDN w:val="0"/>
        <w:adjustRightInd w:val="0"/>
        <w:spacing w:after="240"/>
        <w:rPr>
          <w:rFonts w:cs="Arial"/>
        </w:rPr>
      </w:pPr>
      <w:bookmarkStart w:id="109" w:name="_Toc437557493"/>
      <w:bookmarkStart w:id="110" w:name="_Toc439968545"/>
      <w:bookmarkStart w:id="111" w:name="_Toc439969680"/>
      <w:bookmarkStart w:id="112" w:name="_Toc441233833"/>
      <w:r>
        <w:rPr>
          <w:rFonts w:cs="Arial"/>
        </w:rPr>
        <w:t>El análisis previamente realizado nos lleva a la conclusión de que los sistemas de captación y procesamiento están mejorando de forma continua. Esto conlleva al aumento del uso de los robots en entornos sociales</w:t>
      </w:r>
      <w:r w:rsidR="000C45AC">
        <w:rPr>
          <w:rFonts w:cs="Arial"/>
        </w:rPr>
        <w:t xml:space="preserve">, siendo estos robots autónomos cada vez </w:t>
      </w:r>
      <w:r w:rsidR="003E122C">
        <w:rPr>
          <w:rFonts w:cs="Arial"/>
        </w:rPr>
        <w:t>más</w:t>
      </w:r>
      <w:r w:rsidR="000C45AC">
        <w:rPr>
          <w:rFonts w:cs="Arial"/>
        </w:rPr>
        <w:t xml:space="preserve"> seguros. Por la causa de la seguridad de los robots autónomos y las mejoras, se decide realizar este proyecto donde se pretende mejorar el sistema de navegación realizando un avance en los procesos actuales, valorando los resultados obtenidos. </w:t>
      </w:r>
    </w:p>
    <w:p w14:paraId="30C877B0" w14:textId="77777777" w:rsidR="006F6F24" w:rsidRDefault="006F6F24" w:rsidP="006F6F24">
      <w:pPr>
        <w:pStyle w:val="Ttulo2"/>
        <w:spacing w:before="480"/>
      </w:pPr>
      <w:bookmarkStart w:id="113" w:name="_Toc432240295"/>
      <w:bookmarkStart w:id="114" w:name="_Toc432504684"/>
      <w:bookmarkStart w:id="115" w:name="_Toc435459290"/>
      <w:bookmarkStart w:id="116" w:name="_Toc435460064"/>
      <w:bookmarkStart w:id="117" w:name="_Toc435460745"/>
      <w:bookmarkStart w:id="118" w:name="_Toc435462152"/>
      <w:bookmarkStart w:id="119" w:name="_Toc437557489"/>
      <w:bookmarkStart w:id="120" w:name="_Toc439968541"/>
      <w:bookmarkStart w:id="121" w:name="_Toc439969676"/>
      <w:bookmarkStart w:id="122" w:name="_Toc441233829"/>
      <w:bookmarkStart w:id="123" w:name="_Toc22814689"/>
      <w:bookmarkStart w:id="124" w:name="_Toc82895790"/>
      <w:r w:rsidRPr="008037ED">
        <w:t>3.1</w:t>
      </w:r>
      <w:r>
        <w:t xml:space="preserve">. </w:t>
      </w:r>
      <w:r w:rsidRPr="008037ED">
        <w:t>Objetivo</w:t>
      </w:r>
      <w:bookmarkEnd w:id="113"/>
      <w:bookmarkEnd w:id="114"/>
      <w:bookmarkEnd w:id="115"/>
      <w:bookmarkEnd w:id="116"/>
      <w:bookmarkEnd w:id="117"/>
      <w:bookmarkEnd w:id="118"/>
      <w:bookmarkEnd w:id="119"/>
      <w:bookmarkEnd w:id="120"/>
      <w:bookmarkEnd w:id="121"/>
      <w:bookmarkEnd w:id="122"/>
      <w:r>
        <w:t xml:space="preserve"> general</w:t>
      </w:r>
      <w:bookmarkEnd w:id="123"/>
      <w:bookmarkEnd w:id="124"/>
    </w:p>
    <w:p w14:paraId="74DFF5EF" w14:textId="77777777" w:rsidR="005C18E1" w:rsidRPr="005C18E1" w:rsidRDefault="005C18E1" w:rsidP="005C18E1">
      <w:pPr>
        <w:autoSpaceDE w:val="0"/>
        <w:autoSpaceDN w:val="0"/>
        <w:adjustRightInd w:val="0"/>
        <w:spacing w:after="240"/>
        <w:rPr>
          <w:rFonts w:cs="Arial"/>
        </w:rPr>
      </w:pPr>
      <w:r w:rsidRPr="005C18E1">
        <w:rPr>
          <w:rFonts w:cs="Arial"/>
        </w:rPr>
        <w:t>El objetivo general es realizar la segmentación con una predicción de los movimientos humanos en entornos interiores. Para realizar las pruebas, se utiliza un robot móvil pequeño de código abierto que permite ajustarlo a las necesidades que conlleva el proyecto, suficiente para realizar las pruebas y obtener unos resultados en función del trabajo realizado. Este robot se llama Jetbot, es un robot creado por Nvidia que puede ser montado por cualquiera que tenga una impresora 3D.</w:t>
      </w:r>
    </w:p>
    <w:p w14:paraId="53ECFCED" w14:textId="0E715C44" w:rsidR="005C18E1" w:rsidRDefault="005C18E1" w:rsidP="005C18E1">
      <w:pPr>
        <w:autoSpaceDE w:val="0"/>
        <w:autoSpaceDN w:val="0"/>
        <w:adjustRightInd w:val="0"/>
        <w:spacing w:after="240"/>
        <w:rPr>
          <w:rFonts w:cs="Arial"/>
        </w:rPr>
      </w:pPr>
      <w:r w:rsidRPr="005C18E1">
        <w:rPr>
          <w:rFonts w:cs="Arial"/>
        </w:rPr>
        <w:t xml:space="preserve">En el proceso de ejecución del proyecto, se intentará mejorar el sistema de navegación, creando unas trayectorias inteligentes que permitan evitar estorbar o colisionar con cualquier tipo de objeto que se ponga en su trayectoria. De esta manera, se lograría proteger la integridad y aumentar la eficiencia a la hora de navegar utilizando para ello las técnicas de aprendizaje profundo. </w:t>
      </w:r>
    </w:p>
    <w:p w14:paraId="374179DE" w14:textId="75CAE7EB" w:rsidR="006F6F24" w:rsidRPr="008037ED" w:rsidRDefault="006F6F24" w:rsidP="006F6F24">
      <w:pPr>
        <w:pStyle w:val="Ttulo2"/>
        <w:spacing w:before="480"/>
      </w:pPr>
      <w:bookmarkStart w:id="125" w:name="_Toc432240297"/>
      <w:bookmarkStart w:id="126" w:name="_Toc432504686"/>
      <w:bookmarkStart w:id="127" w:name="_Toc435459292"/>
      <w:bookmarkStart w:id="128" w:name="_Toc435460066"/>
      <w:bookmarkStart w:id="129" w:name="_Toc435460747"/>
      <w:bookmarkStart w:id="130" w:name="_Toc435462154"/>
      <w:bookmarkStart w:id="131" w:name="_Toc437557491"/>
      <w:bookmarkStart w:id="132" w:name="_Toc439968543"/>
      <w:bookmarkStart w:id="133" w:name="_Toc439969678"/>
      <w:bookmarkStart w:id="134" w:name="_Toc441233831"/>
      <w:bookmarkStart w:id="135" w:name="_Toc22814690"/>
      <w:bookmarkStart w:id="136" w:name="_Toc82895791"/>
      <w:r>
        <w:t>3.</w:t>
      </w:r>
      <w:r w:rsidRPr="008037ED">
        <w:t>2</w:t>
      </w:r>
      <w:r>
        <w:t xml:space="preserve">. </w:t>
      </w:r>
      <w:r w:rsidRPr="008037ED">
        <w:t>Objetivos específicos</w:t>
      </w:r>
      <w:bookmarkEnd w:id="125"/>
      <w:bookmarkEnd w:id="126"/>
      <w:bookmarkEnd w:id="127"/>
      <w:bookmarkEnd w:id="128"/>
      <w:bookmarkEnd w:id="129"/>
      <w:bookmarkEnd w:id="130"/>
      <w:bookmarkEnd w:id="131"/>
      <w:bookmarkEnd w:id="132"/>
      <w:bookmarkEnd w:id="133"/>
      <w:bookmarkEnd w:id="134"/>
      <w:bookmarkEnd w:id="135"/>
      <w:bookmarkEnd w:id="136"/>
    </w:p>
    <w:p w14:paraId="35BDE07F" w14:textId="4AFC8E3B" w:rsidR="00BB6AA7" w:rsidRDefault="00BB6AA7" w:rsidP="006F6F24">
      <w:pPr>
        <w:autoSpaceDE w:val="0"/>
        <w:autoSpaceDN w:val="0"/>
        <w:adjustRightInd w:val="0"/>
        <w:spacing w:after="240"/>
        <w:rPr>
          <w:rFonts w:cs="Arial"/>
        </w:rPr>
      </w:pPr>
      <w:r>
        <w:rPr>
          <w:rFonts w:cs="Arial"/>
        </w:rPr>
        <w:t>En este trabajo se van a realizar l</w:t>
      </w:r>
      <w:r w:rsidR="00445A67">
        <w:rPr>
          <w:rFonts w:cs="Arial"/>
        </w:rPr>
        <w:t>a</w:t>
      </w:r>
      <w:r>
        <w:rPr>
          <w:rFonts w:cs="Arial"/>
        </w:rPr>
        <w:t xml:space="preserve">s siguientes </w:t>
      </w:r>
      <w:r w:rsidR="00445A67">
        <w:rPr>
          <w:rFonts w:cs="Arial"/>
        </w:rPr>
        <w:t>tareas que ayudaran a describir mejor las especificaciones técnicas.</w:t>
      </w:r>
    </w:p>
    <w:p w14:paraId="52EEF65A" w14:textId="21AF89F4" w:rsidR="00BB6AA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análisis del estado del arte para sistemas de segmentación para navegación autónoma de robots y creación de SLAM</w:t>
      </w:r>
    </w:p>
    <w:p w14:paraId="664C13D4" w14:textId="1001419A"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ción de personas y su estado de postura para </w:t>
      </w:r>
      <w:r w:rsidR="007A113C">
        <w:rPr>
          <w:rFonts w:eastAsia="Times New Roman" w:cs="Arial"/>
          <w:lang w:eastAsia="es-ES"/>
        </w:rPr>
        <w:t>asegurarnos de que no haya colisión entre robot y humano.</w:t>
      </w:r>
    </w:p>
    <w:p w14:paraId="1B543652" w14:textId="2605C6AC"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tar movimiento en el sistema y predecir su trayectoria para poder esquivar </w:t>
      </w:r>
      <w:r w:rsidR="007A113C">
        <w:rPr>
          <w:rFonts w:eastAsia="Times New Roman" w:cs="Arial"/>
          <w:lang w:eastAsia="es-ES"/>
        </w:rPr>
        <w:t>y prevenir el paro del robot.</w:t>
      </w:r>
    </w:p>
    <w:p w14:paraId="46A3893A" w14:textId="30AD4164"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lastRenderedPageBreak/>
        <w:t>Realizar o elegir el algoritmo de segmentación semántica que se ajuste a las necesidades.</w:t>
      </w:r>
    </w:p>
    <w:p w14:paraId="46627518" w14:textId="01B267DB"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Elegir el algoritmo de navegación que se ajuste a las necesidades del sistema y probar si es la correcta.</w:t>
      </w:r>
    </w:p>
    <w:p w14:paraId="3446FDD2" w14:textId="58C69237"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Juntar los objetivos anteriores y valorar si el sistema de predicción de trayectorias es eficiente.</w:t>
      </w:r>
    </w:p>
    <w:p w14:paraId="54DE950F" w14:textId="1C2964E3"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Implementar el resultado del proceso en la tarjeta de Nvidia Jetson Nano para poder probarlo con Jetbot, el robot creado para ello.</w:t>
      </w:r>
    </w:p>
    <w:p w14:paraId="7B101827" w14:textId="25836A4B" w:rsidR="00A56BF2" w:rsidRDefault="00A56BF2"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la implementación en ROS.</w:t>
      </w:r>
    </w:p>
    <w:p w14:paraId="199415EA" w14:textId="77777777" w:rsidR="006F6F24" w:rsidRPr="008037ED" w:rsidRDefault="006F6F24" w:rsidP="006F6F24">
      <w:pPr>
        <w:pStyle w:val="Ttulo2"/>
        <w:spacing w:before="480"/>
      </w:pPr>
      <w:bookmarkStart w:id="137" w:name="_Toc432240298"/>
      <w:bookmarkStart w:id="138" w:name="_Toc432504687"/>
      <w:bookmarkStart w:id="139" w:name="_Toc435459293"/>
      <w:bookmarkStart w:id="140" w:name="_Toc435460067"/>
      <w:bookmarkStart w:id="141" w:name="_Toc435460748"/>
      <w:bookmarkStart w:id="142" w:name="_Toc435462155"/>
      <w:bookmarkStart w:id="143" w:name="_Toc437557492"/>
      <w:bookmarkStart w:id="144" w:name="_Toc439968544"/>
      <w:bookmarkStart w:id="145" w:name="_Toc439969679"/>
      <w:bookmarkStart w:id="146" w:name="_Toc441233832"/>
      <w:bookmarkStart w:id="147" w:name="_Toc22814691"/>
      <w:bookmarkStart w:id="148" w:name="_Toc82895792"/>
      <w:r w:rsidRPr="008037ED">
        <w:t>3.</w:t>
      </w:r>
      <w:r>
        <w:t>3.</w:t>
      </w:r>
      <w:r w:rsidRPr="008037ED">
        <w:t xml:space="preserve"> Metodología del trabajo</w:t>
      </w:r>
      <w:bookmarkEnd w:id="137"/>
      <w:bookmarkEnd w:id="138"/>
      <w:bookmarkEnd w:id="139"/>
      <w:bookmarkEnd w:id="140"/>
      <w:bookmarkEnd w:id="141"/>
      <w:bookmarkEnd w:id="142"/>
      <w:bookmarkEnd w:id="143"/>
      <w:bookmarkEnd w:id="144"/>
      <w:bookmarkEnd w:id="145"/>
      <w:bookmarkEnd w:id="146"/>
      <w:bookmarkEnd w:id="147"/>
      <w:bookmarkEnd w:id="148"/>
    </w:p>
    <w:p w14:paraId="0081B122" w14:textId="31496293" w:rsidR="00EE365B" w:rsidRDefault="009112B6" w:rsidP="006F6F24">
      <w:pPr>
        <w:tabs>
          <w:tab w:val="right" w:pos="9498"/>
        </w:tabs>
        <w:spacing w:after="240"/>
        <w:rPr>
          <w:rFonts w:eastAsia="Times New Roman" w:cs="Arial"/>
          <w:lang w:eastAsia="es-ES"/>
        </w:rPr>
      </w:pPr>
      <w:bookmarkStart w:id="149" w:name="_Hlk27040605"/>
      <w:r>
        <w:rPr>
          <w:rFonts w:eastAsia="Times New Roman" w:cs="Arial"/>
          <w:lang w:eastAsia="es-ES"/>
        </w:rPr>
        <w:t xml:space="preserve">Para poder llevar a cabo los objetivos descritos se establecerá una cierta estrategia. </w:t>
      </w:r>
      <w:r w:rsidR="00EE365B">
        <w:rPr>
          <w:rFonts w:eastAsia="Times New Roman" w:cs="Arial"/>
          <w:lang w:eastAsia="es-ES"/>
        </w:rPr>
        <w:t xml:space="preserve">Esta estrategia o metodología será la denominada </w:t>
      </w:r>
      <w:r w:rsidR="001E222A">
        <w:rPr>
          <w:rFonts w:eastAsia="Times New Roman" w:cs="Arial"/>
          <w:lang w:eastAsia="es-ES"/>
        </w:rPr>
        <w:t>S</w:t>
      </w:r>
      <w:r w:rsidR="00EE365B">
        <w:rPr>
          <w:rFonts w:eastAsia="Times New Roman" w:cs="Arial"/>
          <w:lang w:eastAsia="es-ES"/>
        </w:rPr>
        <w:t>crum, que consiste en objetivo a corto plazo o esprints que por si se cambian los pequeños objetivos u ocurre algún cambio en el desarrollo.</w:t>
      </w:r>
      <w:r w:rsidR="008F3EC6">
        <w:rPr>
          <w:rFonts w:eastAsia="Times New Roman" w:cs="Arial"/>
          <w:lang w:eastAsia="es-ES"/>
        </w:rPr>
        <w:t xml:space="preserve"> Se puede ver el ejemplo en la Figura 1</w:t>
      </w:r>
      <w:r w:rsidR="00791088">
        <w:rPr>
          <w:rFonts w:eastAsia="Times New Roman" w:cs="Arial"/>
          <w:lang w:eastAsia="es-ES"/>
        </w:rPr>
        <w:t>9</w:t>
      </w:r>
      <w:r w:rsidR="008F3EC6">
        <w:rPr>
          <w:rFonts w:eastAsia="Times New Roman" w:cs="Arial"/>
          <w:lang w:eastAsia="es-ES"/>
        </w:rPr>
        <w:t>. Esta metodología se utiliza mucho en los desarrollos software</w:t>
      </w:r>
      <w:r w:rsidR="001E222A">
        <w:rPr>
          <w:rFonts w:eastAsia="Times New Roman" w:cs="Arial"/>
          <w:lang w:eastAsia="es-ES"/>
        </w:rPr>
        <w:t>,</w:t>
      </w:r>
      <w:r w:rsidR="008F3EC6">
        <w:rPr>
          <w:rFonts w:eastAsia="Times New Roman" w:cs="Arial"/>
          <w:lang w:eastAsia="es-ES"/>
        </w:rPr>
        <w:t xml:space="preserve"> que </w:t>
      </w:r>
      <w:r w:rsidR="001E222A">
        <w:rPr>
          <w:rFonts w:eastAsia="Times New Roman" w:cs="Arial"/>
          <w:lang w:eastAsia="es-ES"/>
        </w:rPr>
        <w:t xml:space="preserve">normalmente </w:t>
      </w:r>
      <w:r w:rsidR="008F3EC6">
        <w:rPr>
          <w:rFonts w:eastAsia="Times New Roman" w:cs="Arial"/>
          <w:lang w:eastAsia="es-ES"/>
        </w:rPr>
        <w:t>suelen ser complejos y pueden producirse cambios en cualquier momento</w:t>
      </w:r>
      <w:r w:rsidR="001E222A">
        <w:rPr>
          <w:rFonts w:eastAsia="Times New Roman" w:cs="Arial"/>
          <w:lang w:eastAsia="es-ES"/>
        </w:rPr>
        <w:t xml:space="preserve"> durante el transcurso del proyecto</w:t>
      </w:r>
      <w:r w:rsidR="008F3EC6">
        <w:rPr>
          <w:rFonts w:eastAsia="Times New Roman" w:cs="Arial"/>
          <w:lang w:eastAsia="es-ES"/>
        </w:rPr>
        <w:t>.</w:t>
      </w:r>
    </w:p>
    <w:p w14:paraId="1BBB4FF4" w14:textId="77777777" w:rsidR="008F3EC6" w:rsidRDefault="008F3EC6" w:rsidP="008F3EC6">
      <w:pPr>
        <w:keepNext/>
        <w:tabs>
          <w:tab w:val="right" w:pos="9498"/>
        </w:tabs>
        <w:spacing w:after="240"/>
        <w:jc w:val="center"/>
      </w:pPr>
      <w:r>
        <w:rPr>
          <w:rFonts w:eastAsia="Times New Roman" w:cs="Arial"/>
          <w:noProof/>
          <w:lang w:eastAsia="es-ES"/>
        </w:rPr>
        <w:drawing>
          <wp:inline distT="0" distB="0" distL="0" distR="0" wp14:anchorId="48A9F89A" wp14:editId="032A15CF">
            <wp:extent cx="2692400" cy="2055961"/>
            <wp:effectExtent l="0" t="0" r="0" b="1905"/>
            <wp:docPr id="28" name="Imagen 28"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Gráfico, Aplicación&#10;&#10;Descripción generada automáticamente"/>
                    <pic:cNvPicPr/>
                  </pic:nvPicPr>
                  <pic:blipFill>
                    <a:blip r:embed="rId35"/>
                    <a:stretch>
                      <a:fillRect/>
                    </a:stretch>
                  </pic:blipFill>
                  <pic:spPr>
                    <a:xfrm>
                      <a:off x="0" y="0"/>
                      <a:ext cx="2711971" cy="2070905"/>
                    </a:xfrm>
                    <a:prstGeom prst="rect">
                      <a:avLst/>
                    </a:prstGeom>
                  </pic:spPr>
                </pic:pic>
              </a:graphicData>
            </a:graphic>
          </wp:inline>
        </w:drawing>
      </w:r>
    </w:p>
    <w:p w14:paraId="1F45C669" w14:textId="629F4F7C" w:rsidR="008F3EC6" w:rsidRDefault="008F3EC6" w:rsidP="008F3EC6">
      <w:pPr>
        <w:pStyle w:val="Descripcin"/>
        <w:jc w:val="center"/>
      </w:pPr>
      <w:bookmarkStart w:id="150" w:name="_Toc82900479"/>
      <w:r>
        <w:t xml:space="preserve">Figura </w:t>
      </w:r>
      <w:r>
        <w:fldChar w:fldCharType="begin"/>
      </w:r>
      <w:r>
        <w:instrText xml:space="preserve"> SEQ Figura \* ARABIC </w:instrText>
      </w:r>
      <w:r>
        <w:fldChar w:fldCharType="separate"/>
      </w:r>
      <w:r w:rsidR="001661F2">
        <w:rPr>
          <w:noProof/>
        </w:rPr>
        <w:t>21</w:t>
      </w:r>
      <w:r>
        <w:fldChar w:fldCharType="end"/>
      </w:r>
      <w:r>
        <w:t>: Ejemplo de la metodología Scrum</w:t>
      </w:r>
      <w:r w:rsidR="009D7B4F">
        <w:t xml:space="preserve"> </w:t>
      </w:r>
      <w:r w:rsidR="009D7B4F">
        <w:fldChar w:fldCharType="begin" w:fldLock="1"/>
      </w:r>
      <w:r w:rsidR="0033242A">
        <w:instrText>ADDIN CSL_CITATION {"citationItems":[{"id":"ITEM-1","itemData":{"URL":"https://www.eclee.com/training/scrum/","accessed":{"date-parts":[["2021","6","3"]]},"id":"ITEM-1","issued":{"date-parts":[["0"]]},"title":"SCRUM - ECLEE | European Center for Leadership and Entrepreneurship Education","type":"webpage"},"uris":["http://www.mendeley.com/documents/?uuid=48e3744f-e014-3704-94ba-153632465b30"]}],"mendeley":{"formattedCitation":"(&lt;i&gt;SCRUM - ECLEE | European Center for Leadership and Entrepreneurship Education&lt;/i&gt;, n.d.)","plainTextFormattedCitation":"(SCRUM - ECLEE | European Center for Leadership and Entrepreneurship Education, n.d.)","previouslyFormattedCitation":"(&lt;i&gt;SCRUM - ECLEE | European Center for Leadership and Entrepreneurship Education&lt;/i&gt;, n.d.)"},"properties":{"noteIndex":0},"schema":"https://github.com/citation-style-language/schema/raw/master/csl-citation.json"}</w:instrText>
      </w:r>
      <w:r w:rsidR="009D7B4F">
        <w:fldChar w:fldCharType="separate"/>
      </w:r>
      <w:r w:rsidR="009D7B4F" w:rsidRPr="009D7B4F">
        <w:rPr>
          <w:noProof/>
        </w:rPr>
        <w:t>(</w:t>
      </w:r>
      <w:r w:rsidR="009D7B4F" w:rsidRPr="009D7B4F">
        <w:rPr>
          <w:i/>
          <w:noProof/>
        </w:rPr>
        <w:t>SCRUM - ECLEE | European Center for Leadership and Entrepreneurship Education</w:t>
      </w:r>
      <w:r w:rsidR="009D7B4F" w:rsidRPr="009D7B4F">
        <w:rPr>
          <w:noProof/>
        </w:rPr>
        <w:t>, n.d.)</w:t>
      </w:r>
      <w:r w:rsidR="009D7B4F">
        <w:fldChar w:fldCharType="end"/>
      </w:r>
      <w:r>
        <w:t>.</w:t>
      </w:r>
      <w:bookmarkEnd w:id="150"/>
    </w:p>
    <w:p w14:paraId="0DC94374" w14:textId="77777777" w:rsidR="008F3EC6" w:rsidRPr="008F3EC6" w:rsidRDefault="008F3EC6" w:rsidP="008F3EC6">
      <w:pPr>
        <w:rPr>
          <w:lang w:val="es-ES"/>
        </w:rPr>
      </w:pPr>
    </w:p>
    <w:p w14:paraId="01E199B8" w14:textId="415E25A6" w:rsidR="006F6F24" w:rsidRPr="001E222A" w:rsidRDefault="009B2D7D" w:rsidP="00FB1392">
      <w:pPr>
        <w:tabs>
          <w:tab w:val="right" w:pos="9498"/>
        </w:tabs>
        <w:spacing w:after="240"/>
        <w:rPr>
          <w:rFonts w:eastAsia="Times New Roman" w:cs="Arial"/>
          <w:lang w:eastAsia="es-ES"/>
        </w:rPr>
      </w:pPr>
      <w:bookmarkStart w:id="151" w:name="_Hlk27040661"/>
      <w:r w:rsidRPr="001E222A">
        <w:rPr>
          <w:rFonts w:eastAsia="Times New Roman" w:cs="Arial"/>
          <w:lang w:eastAsia="es-ES"/>
        </w:rPr>
        <w:t xml:space="preserve">Para poder empezar a plantear esta metodología es necesario tener un proyecto y realizar una planificación </w:t>
      </w:r>
      <w:r w:rsidR="00CE2098" w:rsidRPr="001E222A">
        <w:rPr>
          <w:rFonts w:eastAsia="Times New Roman" w:cs="Arial"/>
          <w:lang w:eastAsia="es-ES"/>
        </w:rPr>
        <w:t>u</w:t>
      </w:r>
      <w:r w:rsidRPr="001E222A">
        <w:rPr>
          <w:rFonts w:eastAsia="Times New Roman" w:cs="Arial"/>
          <w:lang w:eastAsia="es-ES"/>
        </w:rPr>
        <w:t xml:space="preserve"> objetivos previos. Esta planificación no va </w:t>
      </w:r>
      <w:r w:rsidR="00BA177D" w:rsidRPr="001E222A">
        <w:rPr>
          <w:rFonts w:eastAsia="Times New Roman" w:cs="Arial"/>
          <w:lang w:eastAsia="es-ES"/>
        </w:rPr>
        <w:t>a</w:t>
      </w:r>
      <w:r w:rsidRPr="001E222A">
        <w:rPr>
          <w:rFonts w:eastAsia="Times New Roman" w:cs="Arial"/>
          <w:lang w:eastAsia="es-ES"/>
        </w:rPr>
        <w:t xml:space="preserve"> ser la definitiva, pero ayudara en tener un objetivo fijo y tener idea de que trata el proyecto, es decir, tener una visión clara del proyecto en general. Para poder realizar este planteamiento es necesario realizar el </w:t>
      </w:r>
      <w:r w:rsidRPr="001E222A">
        <w:rPr>
          <w:rFonts w:eastAsia="Times New Roman" w:cs="Arial"/>
          <w:lang w:eastAsia="es-ES"/>
        </w:rPr>
        <w:lastRenderedPageBreak/>
        <w:t>estudio del proyecto, analizar la información que existe y mirar si tienes recursos necesarios para poder llevar a cabo el proyecto.</w:t>
      </w:r>
    </w:p>
    <w:p w14:paraId="53457888" w14:textId="52803B78" w:rsidR="009B2D7D" w:rsidRPr="001E222A" w:rsidRDefault="009B2D7D" w:rsidP="00FB1392">
      <w:pPr>
        <w:tabs>
          <w:tab w:val="right" w:pos="9498"/>
        </w:tabs>
        <w:spacing w:after="240"/>
        <w:rPr>
          <w:rFonts w:eastAsia="Times New Roman" w:cs="Arial"/>
          <w:lang w:eastAsia="es-ES"/>
        </w:rPr>
      </w:pPr>
      <w:r w:rsidRPr="001E222A">
        <w:rPr>
          <w:rFonts w:eastAsia="Times New Roman" w:cs="Arial"/>
          <w:lang w:eastAsia="es-ES"/>
        </w:rPr>
        <w:t xml:space="preserve">Teniendo la información analizada y los recursos a disposición, se realizará el planteamiento general, que a su vez contendrá los pequeños esprints </w:t>
      </w:r>
      <w:r w:rsidR="005C18E1" w:rsidRPr="001E222A">
        <w:rPr>
          <w:rFonts w:eastAsia="Times New Roman" w:cs="Arial"/>
          <w:lang w:eastAsia="es-ES"/>
        </w:rPr>
        <w:t>u</w:t>
      </w:r>
      <w:r w:rsidRPr="001E222A">
        <w:rPr>
          <w:rFonts w:eastAsia="Times New Roman" w:cs="Arial"/>
          <w:lang w:eastAsia="es-ES"/>
        </w:rPr>
        <w:t xml:space="preserve"> objetivos que se marcaran para el cumplimiento del proyecto. Hay que tener claro de que cada esprint no está estrictamente definido, por lo que se realizara este proceso de Scrum cada vez que trabajemos en el proyecto, ya sea para repasar lo hecho hasta ese punto o realizar algún cambio que se ha detectado.</w:t>
      </w:r>
    </w:p>
    <w:p w14:paraId="0D26574A" w14:textId="603F801B"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Cada esprint consistirá en distintas tareas que habrá que llevarlas a cabo en un tiempo determinado, siendo este tiempo flexible. Una vez realizada la tarea, es conveniente que sea subida a una plataforma de desarrollo colaborativo para que los integrantes puedan analizar lo que se ha hecho. En este caso al ser un solo integrante no es necesario subir, pero es interesante para llevar un control de versiones.</w:t>
      </w:r>
    </w:p>
    <w:p w14:paraId="35D70F14" w14:textId="05B84FCA"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Puede ser que cada esprint tenga sus apartados o subtareas a realizar. Por ello en cada </w:t>
      </w:r>
      <w:r w:rsidR="005C18E1">
        <w:rPr>
          <w:rFonts w:eastAsia="Times New Roman" w:cs="Arial"/>
          <w:lang w:eastAsia="es-ES"/>
        </w:rPr>
        <w:t>e</w:t>
      </w:r>
      <w:r w:rsidRPr="001E222A">
        <w:rPr>
          <w:rFonts w:eastAsia="Times New Roman" w:cs="Arial"/>
          <w:lang w:eastAsia="es-ES"/>
        </w:rPr>
        <w:t xml:space="preserve">sprint o subtarea, según donde se encuentre se analizará lo que se ha realizado, como se ha realizado y si existen otras maneras de abordar el problema para poder buscar mejoras para del proyecto. </w:t>
      </w:r>
    </w:p>
    <w:p w14:paraId="7F228650" w14:textId="39331268"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En este caso los objetivos serán los </w:t>
      </w:r>
      <w:r w:rsidR="00806E15" w:rsidRPr="001E222A">
        <w:rPr>
          <w:rFonts w:eastAsia="Times New Roman" w:cs="Arial"/>
          <w:lang w:eastAsia="es-ES"/>
        </w:rPr>
        <w:t>esprints generales</w:t>
      </w:r>
      <w:r w:rsidRPr="001E222A">
        <w:rPr>
          <w:rFonts w:eastAsia="Times New Roman" w:cs="Arial"/>
          <w:lang w:eastAsia="es-ES"/>
        </w:rPr>
        <w:t xml:space="preserve"> que se han definido y estos tendrán </w:t>
      </w:r>
      <w:r w:rsidR="00806E15" w:rsidRPr="001E222A">
        <w:rPr>
          <w:rFonts w:eastAsia="Times New Roman" w:cs="Arial"/>
          <w:lang w:eastAsia="es-ES"/>
        </w:rPr>
        <w:t>una fecha</w:t>
      </w:r>
      <w:r w:rsidRPr="001E222A">
        <w:rPr>
          <w:rFonts w:eastAsia="Times New Roman" w:cs="Arial"/>
          <w:lang w:eastAsia="es-ES"/>
        </w:rPr>
        <w:t xml:space="preserve"> </w:t>
      </w:r>
      <w:r w:rsidR="00806E15" w:rsidRPr="001E222A">
        <w:rPr>
          <w:rFonts w:eastAsia="Times New Roman" w:cs="Arial"/>
          <w:lang w:eastAsia="es-ES"/>
        </w:rPr>
        <w:t>específica</w:t>
      </w:r>
      <w:r w:rsidRPr="001E222A">
        <w:rPr>
          <w:rFonts w:eastAsia="Times New Roman" w:cs="Arial"/>
          <w:lang w:eastAsia="es-ES"/>
        </w:rPr>
        <w:t xml:space="preserve"> para cumplir </w:t>
      </w:r>
      <w:r w:rsidR="00806E15" w:rsidRPr="001E222A">
        <w:rPr>
          <w:rFonts w:eastAsia="Times New Roman" w:cs="Arial"/>
          <w:lang w:eastAsia="es-ES"/>
        </w:rPr>
        <w:t xml:space="preserve">el </w:t>
      </w:r>
      <w:r w:rsidRPr="001E222A">
        <w:rPr>
          <w:rFonts w:eastAsia="Times New Roman" w:cs="Arial"/>
          <w:lang w:eastAsia="es-ES"/>
        </w:rPr>
        <w:t xml:space="preserve">plazo de entrega. </w:t>
      </w:r>
      <w:r w:rsidR="00806E15" w:rsidRPr="001E222A">
        <w:rPr>
          <w:rFonts w:eastAsia="Times New Roman" w:cs="Arial"/>
          <w:lang w:eastAsia="es-ES"/>
        </w:rPr>
        <w:t xml:space="preserve">Como se comenta anteriormente se evaluará </w:t>
      </w:r>
      <w:r w:rsidR="00CD1D12" w:rsidRPr="001E222A">
        <w:rPr>
          <w:rFonts w:eastAsia="Times New Roman" w:cs="Arial"/>
          <w:lang w:eastAsia="es-ES"/>
        </w:rPr>
        <w:t xml:space="preserve">y valorará </w:t>
      </w:r>
      <w:r w:rsidR="00806E15" w:rsidRPr="001E222A">
        <w:rPr>
          <w:rFonts w:eastAsia="Times New Roman" w:cs="Arial"/>
          <w:lang w:eastAsia="es-ES"/>
        </w:rPr>
        <w:t>el trabajo realizado y respecto a esa evaluación se realizarán las modificaciones necesarias para que el proyecto avance.</w:t>
      </w:r>
    </w:p>
    <w:p w14:paraId="146E405F" w14:textId="5EE22E44" w:rsidR="00806E15" w:rsidRPr="001E222A" w:rsidRDefault="00806E15" w:rsidP="00FB1392">
      <w:pPr>
        <w:tabs>
          <w:tab w:val="right" w:pos="9498"/>
        </w:tabs>
        <w:spacing w:after="240"/>
        <w:rPr>
          <w:rFonts w:eastAsia="Times New Roman" w:cs="Arial"/>
          <w:lang w:eastAsia="es-ES"/>
        </w:rPr>
      </w:pPr>
      <w:r w:rsidRPr="001E222A">
        <w:rPr>
          <w:rFonts w:eastAsia="Times New Roman" w:cs="Arial"/>
          <w:lang w:eastAsia="es-ES"/>
        </w:rPr>
        <w:t>Para una mejor gestión de este sistema se realizará el concepto de Kanban para que en todo momento se sepa el estado del proyecto. En Kanban se encontrarán los esprints que contendrán las subtareas y en todo momento se podrá saber el estado de cada sprint.</w:t>
      </w:r>
    </w:p>
    <w:p w14:paraId="20182807" w14:textId="46BBBC02" w:rsidR="00806E15" w:rsidRDefault="00806E15" w:rsidP="00FB1392">
      <w:pPr>
        <w:tabs>
          <w:tab w:val="right" w:pos="9498"/>
        </w:tabs>
        <w:spacing w:after="240"/>
        <w:rPr>
          <w:rFonts w:eastAsia="Times New Roman" w:cs="Arial"/>
          <w:sz w:val="20"/>
          <w:lang w:eastAsia="es-ES"/>
        </w:rPr>
      </w:pPr>
      <w:r w:rsidRPr="001E222A">
        <w:rPr>
          <w:rFonts w:eastAsia="Times New Roman" w:cs="Arial"/>
          <w:lang w:eastAsia="es-ES"/>
        </w:rPr>
        <w:t xml:space="preserve">Podemos ver la Tabla </w:t>
      </w:r>
      <w:r w:rsidR="00F94772">
        <w:rPr>
          <w:rFonts w:eastAsia="Times New Roman" w:cs="Arial"/>
          <w:lang w:eastAsia="es-ES"/>
        </w:rPr>
        <w:t>3</w:t>
      </w:r>
      <w:r w:rsidRPr="001E222A">
        <w:rPr>
          <w:rFonts w:eastAsia="Times New Roman" w:cs="Arial"/>
          <w:lang w:eastAsia="es-ES"/>
        </w:rPr>
        <w:t xml:space="preserve"> donde se definen los esprints del proyecto.</w:t>
      </w:r>
      <w:r w:rsidR="00A6112B">
        <w:rPr>
          <w:rFonts w:eastAsia="Times New Roman" w:cs="Arial"/>
          <w:lang w:eastAsia="es-ES"/>
        </w:rPr>
        <w:t xml:space="preserve"> En este proyecto se definen </w:t>
      </w:r>
      <w:r w:rsidR="00034FC3">
        <w:rPr>
          <w:rFonts w:eastAsia="Times New Roman" w:cs="Arial"/>
          <w:lang w:eastAsia="es-ES"/>
        </w:rPr>
        <w:t>los esprints</w:t>
      </w:r>
      <w:r w:rsidR="00A6112B">
        <w:rPr>
          <w:rFonts w:eastAsia="Times New Roman" w:cs="Arial"/>
          <w:lang w:eastAsia="es-ES"/>
        </w:rPr>
        <w:t xml:space="preserve"> pensando que todo lo que se realiza funcionará a la primera, con o que podemos decir que no es un Kanban realista, pero incita a que se cumplan las fechas señaladas. </w:t>
      </w:r>
    </w:p>
    <w:p w14:paraId="64F55484" w14:textId="7F8CF396" w:rsidR="00CD1D12" w:rsidRDefault="00CD1D12" w:rsidP="00FB1392">
      <w:pPr>
        <w:tabs>
          <w:tab w:val="right" w:pos="9498"/>
        </w:tabs>
        <w:spacing w:after="240"/>
        <w:rPr>
          <w:rFonts w:eastAsia="Times New Roman" w:cs="Arial"/>
          <w:sz w:val="20"/>
          <w:lang w:eastAsia="es-ES"/>
        </w:rPr>
      </w:pPr>
    </w:p>
    <w:p w14:paraId="5D69CCA2" w14:textId="3EDC4888" w:rsidR="005C18E1" w:rsidRDefault="005C18E1" w:rsidP="00FB1392">
      <w:pPr>
        <w:tabs>
          <w:tab w:val="right" w:pos="9498"/>
        </w:tabs>
        <w:spacing w:after="240"/>
        <w:rPr>
          <w:rFonts w:eastAsia="Times New Roman" w:cs="Arial"/>
          <w:sz w:val="20"/>
          <w:lang w:eastAsia="es-ES"/>
        </w:rPr>
      </w:pPr>
    </w:p>
    <w:p w14:paraId="23D74F8B" w14:textId="77777777" w:rsidR="005C18E1" w:rsidRDefault="005C18E1" w:rsidP="00FB1392">
      <w:pPr>
        <w:tabs>
          <w:tab w:val="right" w:pos="9498"/>
        </w:tabs>
        <w:spacing w:after="240"/>
        <w:rPr>
          <w:rFonts w:eastAsia="Times New Roman" w:cs="Arial"/>
          <w:sz w:val="20"/>
          <w:lang w:eastAsia="es-ES"/>
        </w:rPr>
      </w:pPr>
    </w:p>
    <w:p w14:paraId="02311387" w14:textId="3E2EDF45" w:rsidR="00CD1D12" w:rsidRDefault="00CD1D12" w:rsidP="00CD1D12">
      <w:pPr>
        <w:pStyle w:val="Descripcin"/>
        <w:keepNext/>
      </w:pPr>
      <w:bookmarkStart w:id="152" w:name="_Toc82895821"/>
      <w:r>
        <w:lastRenderedPageBreak/>
        <w:t xml:space="preserve">Tabla </w:t>
      </w:r>
      <w:r>
        <w:fldChar w:fldCharType="begin"/>
      </w:r>
      <w:r>
        <w:instrText xml:space="preserve"> SEQ Tabla \* ARABIC </w:instrText>
      </w:r>
      <w:r>
        <w:fldChar w:fldCharType="separate"/>
      </w:r>
      <w:r w:rsidR="00957923">
        <w:rPr>
          <w:noProof/>
        </w:rPr>
        <w:t>3</w:t>
      </w:r>
      <w:r>
        <w:fldChar w:fldCharType="end"/>
      </w:r>
      <w:r>
        <w:t>: Planificación de esprints para el proyecto</w:t>
      </w:r>
      <w:bookmarkEnd w:id="152"/>
    </w:p>
    <w:tbl>
      <w:tblPr>
        <w:tblStyle w:val="Tablanormal3"/>
        <w:tblW w:w="0" w:type="auto"/>
        <w:tblLook w:val="04A0" w:firstRow="1" w:lastRow="0" w:firstColumn="1" w:lastColumn="0" w:noHBand="0" w:noVBand="1"/>
      </w:tblPr>
      <w:tblGrid>
        <w:gridCol w:w="1083"/>
        <w:gridCol w:w="5575"/>
        <w:gridCol w:w="2268"/>
      </w:tblGrid>
      <w:tr w:rsidR="00806E15" w14:paraId="7AEEBD7D" w14:textId="77777777" w:rsidTr="00CD1D12">
        <w:trPr>
          <w:cnfStyle w:val="100000000000" w:firstRow="1" w:lastRow="0" w:firstColumn="0" w:lastColumn="0" w:oddVBand="0" w:evenVBand="0" w:oddHBand="0" w:evenHBand="0" w:firstRowFirstColumn="0" w:firstRowLastColumn="0" w:lastRowFirstColumn="0" w:lastRowLastColumn="0"/>
          <w:trHeight w:val="329"/>
        </w:trPr>
        <w:tc>
          <w:tcPr>
            <w:cnfStyle w:val="001000000100" w:firstRow="0" w:lastRow="0" w:firstColumn="1" w:lastColumn="0" w:oddVBand="0" w:evenVBand="0" w:oddHBand="0" w:evenHBand="0" w:firstRowFirstColumn="1" w:firstRowLastColumn="0" w:lastRowFirstColumn="0" w:lastRowLastColumn="0"/>
            <w:tcW w:w="1083" w:type="dxa"/>
          </w:tcPr>
          <w:p w14:paraId="4265C234" w14:textId="4C321133" w:rsidR="00806E15" w:rsidRPr="00CD1D12" w:rsidRDefault="00806E15" w:rsidP="00CD1D12">
            <w:pPr>
              <w:pStyle w:val="Sinespaciado"/>
              <w:rPr>
                <w:rFonts w:ascii="Arial" w:hAnsi="Arial" w:cs="Arial"/>
                <w:sz w:val="20"/>
                <w:szCs w:val="20"/>
                <w:lang w:eastAsia="es-ES"/>
              </w:rPr>
            </w:pPr>
            <w:r w:rsidRPr="00CD1D12">
              <w:rPr>
                <w:rFonts w:ascii="Arial" w:hAnsi="Arial" w:cs="Arial"/>
                <w:sz w:val="20"/>
                <w:szCs w:val="20"/>
                <w:lang w:eastAsia="es-ES"/>
              </w:rPr>
              <w:t>ESPRINT</w:t>
            </w:r>
          </w:p>
        </w:tc>
        <w:tc>
          <w:tcPr>
            <w:tcW w:w="5575" w:type="dxa"/>
          </w:tcPr>
          <w:p w14:paraId="54D82AA4" w14:textId="7FEC9DF9"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OBJETIVO</w:t>
            </w:r>
          </w:p>
        </w:tc>
        <w:tc>
          <w:tcPr>
            <w:tcW w:w="2268" w:type="dxa"/>
          </w:tcPr>
          <w:p w14:paraId="03E8C90C" w14:textId="0480D8B8"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FECHA ESTIMADA</w:t>
            </w:r>
          </w:p>
        </w:tc>
      </w:tr>
      <w:tr w:rsidR="00806E15" w14:paraId="2037FA1C"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33E8660A" w14:textId="54874331"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1</w:t>
            </w:r>
          </w:p>
        </w:tc>
        <w:tc>
          <w:tcPr>
            <w:tcW w:w="5575" w:type="dxa"/>
            <w:vAlign w:val="center"/>
          </w:tcPr>
          <w:p w14:paraId="759F4A66" w14:textId="2783ACB9" w:rsidR="00806E15" w:rsidRPr="00AA3FD6" w:rsidRDefault="00806E15"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A3FD6">
              <w:rPr>
                <w:rFonts w:ascii="Arial" w:hAnsi="Arial" w:cs="Arial"/>
                <w:sz w:val="20"/>
                <w:szCs w:val="20"/>
                <w:lang w:val="es-ES" w:eastAsia="es-ES"/>
              </w:rPr>
              <w:t>Análisis o estado del arte</w:t>
            </w:r>
          </w:p>
        </w:tc>
        <w:tc>
          <w:tcPr>
            <w:tcW w:w="2268" w:type="dxa"/>
            <w:vAlign w:val="center"/>
          </w:tcPr>
          <w:p w14:paraId="7AF610CE" w14:textId="29AD55C3" w:rsidR="00806E15" w:rsidRPr="00CD1D12" w:rsidRDefault="00806E1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6/05/2021</w:t>
            </w:r>
          </w:p>
        </w:tc>
      </w:tr>
      <w:tr w:rsidR="00806E15" w14:paraId="586D692E"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E82BFF8" w14:textId="6429A25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2</w:t>
            </w:r>
          </w:p>
        </w:tc>
        <w:tc>
          <w:tcPr>
            <w:tcW w:w="5575" w:type="dxa"/>
            <w:vAlign w:val="center"/>
          </w:tcPr>
          <w:p w14:paraId="190B3EA0" w14:textId="66681312" w:rsidR="00CD1D12"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Realizar o elegir algoritmo de seg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5F6E3612" w14:textId="6A6C6FB7"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000F41B5" w:rsidRPr="00CD1D12">
              <w:rPr>
                <w:rFonts w:ascii="Arial" w:hAnsi="Arial" w:cs="Arial"/>
                <w:sz w:val="20"/>
                <w:szCs w:val="20"/>
                <w:lang w:eastAsia="es-ES"/>
              </w:rPr>
              <w:t>/05/2021</w:t>
            </w:r>
          </w:p>
        </w:tc>
      </w:tr>
      <w:tr w:rsidR="00806E15" w14:paraId="53EF195F"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868E44C" w14:textId="2C45C0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3</w:t>
            </w:r>
          </w:p>
        </w:tc>
        <w:tc>
          <w:tcPr>
            <w:tcW w:w="5575" w:type="dxa"/>
            <w:vAlign w:val="center"/>
          </w:tcPr>
          <w:p w14:paraId="6B0B2899" w14:textId="48276A6B"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lang w:val="es-ES"/>
              </w:rPr>
            </w:pPr>
            <w:r w:rsidRPr="00A033A4">
              <w:rPr>
                <w:rFonts w:ascii="Arial" w:hAnsi="Arial" w:cs="Arial"/>
                <w:sz w:val="20"/>
                <w:szCs w:val="20"/>
                <w:lang w:val="es-ES" w:eastAsia="es-ES"/>
              </w:rPr>
              <w:t xml:space="preserve">Realizar la </w:t>
            </w:r>
            <w:r w:rsidR="00285C40">
              <w:rPr>
                <w:rFonts w:ascii="Arial" w:hAnsi="Arial" w:cs="Arial"/>
                <w:sz w:val="20"/>
                <w:szCs w:val="20"/>
                <w:lang w:val="es-ES" w:eastAsia="es-ES"/>
              </w:rPr>
              <w:t>predicción de futuros escenarios</w:t>
            </w:r>
          </w:p>
        </w:tc>
        <w:tc>
          <w:tcPr>
            <w:tcW w:w="2268" w:type="dxa"/>
            <w:vAlign w:val="center"/>
          </w:tcPr>
          <w:p w14:paraId="2621727D" w14:textId="31B82C1D"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30</w:t>
            </w:r>
            <w:r w:rsidR="000F41B5" w:rsidRPr="00CD1D12">
              <w:rPr>
                <w:rFonts w:ascii="Arial" w:hAnsi="Arial" w:cs="Arial"/>
                <w:sz w:val="20"/>
                <w:szCs w:val="20"/>
                <w:lang w:eastAsia="es-ES"/>
              </w:rPr>
              <w:t>/05/2021</w:t>
            </w:r>
          </w:p>
        </w:tc>
      </w:tr>
      <w:tr w:rsidR="00806E15" w14:paraId="052C942D"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6AD31A6" w14:textId="0B05CA24"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4</w:t>
            </w:r>
          </w:p>
        </w:tc>
        <w:tc>
          <w:tcPr>
            <w:tcW w:w="5575" w:type="dxa"/>
            <w:vAlign w:val="center"/>
          </w:tcPr>
          <w:p w14:paraId="0D566282" w14:textId="1D5FD32C"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Elegir el algoritmo de naveg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460DC75B" w14:textId="74CB0FB2"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02</w:t>
            </w:r>
            <w:r w:rsidR="000F41B5" w:rsidRPr="00CD1D12">
              <w:rPr>
                <w:rFonts w:ascii="Arial" w:hAnsi="Arial" w:cs="Arial"/>
                <w:sz w:val="20"/>
                <w:szCs w:val="20"/>
                <w:lang w:eastAsia="es-ES"/>
              </w:rPr>
              <w:t>/0</w:t>
            </w:r>
            <w:r>
              <w:rPr>
                <w:rFonts w:ascii="Arial" w:hAnsi="Arial" w:cs="Arial"/>
                <w:sz w:val="20"/>
                <w:szCs w:val="20"/>
                <w:lang w:eastAsia="es-ES"/>
              </w:rPr>
              <w:t>6</w:t>
            </w:r>
            <w:r w:rsidR="000F41B5" w:rsidRPr="00CD1D12">
              <w:rPr>
                <w:rFonts w:ascii="Arial" w:hAnsi="Arial" w:cs="Arial"/>
                <w:sz w:val="20"/>
                <w:szCs w:val="20"/>
                <w:lang w:eastAsia="es-ES"/>
              </w:rPr>
              <w:t>/2021</w:t>
            </w:r>
          </w:p>
        </w:tc>
      </w:tr>
      <w:tr w:rsidR="00806E15" w14:paraId="40E7078E"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A3D2378" w14:textId="78287C59"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5</w:t>
            </w:r>
          </w:p>
        </w:tc>
        <w:tc>
          <w:tcPr>
            <w:tcW w:w="5575" w:type="dxa"/>
            <w:vAlign w:val="center"/>
          </w:tcPr>
          <w:p w14:paraId="36867103" w14:textId="3FB76BBE"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Juntar </w:t>
            </w:r>
            <w:r w:rsidR="00A033A4" w:rsidRPr="00A033A4">
              <w:rPr>
                <w:rFonts w:ascii="Arial" w:hAnsi="Arial" w:cs="Arial"/>
                <w:sz w:val="20"/>
                <w:szCs w:val="20"/>
                <w:lang w:val="es-ES" w:eastAsia="es-ES"/>
              </w:rPr>
              <w:t xml:space="preserve">los algoritmos </w:t>
            </w:r>
            <w:r w:rsidRPr="00A033A4">
              <w:rPr>
                <w:rFonts w:ascii="Arial" w:hAnsi="Arial" w:cs="Arial"/>
                <w:sz w:val="20"/>
                <w:szCs w:val="20"/>
                <w:lang w:val="es-ES" w:eastAsia="es-ES"/>
              </w:rPr>
              <w:t>para implementarlo</w:t>
            </w:r>
            <w:r w:rsidR="00A033A4" w:rsidRPr="00A033A4">
              <w:rPr>
                <w:rFonts w:ascii="Arial" w:hAnsi="Arial" w:cs="Arial"/>
                <w:sz w:val="20"/>
                <w:szCs w:val="20"/>
                <w:lang w:val="es-ES" w:eastAsia="es-ES"/>
              </w:rPr>
              <w:t>s</w:t>
            </w:r>
            <w:r w:rsidRPr="00A033A4">
              <w:rPr>
                <w:rFonts w:ascii="Arial" w:hAnsi="Arial" w:cs="Arial"/>
                <w:sz w:val="20"/>
                <w:szCs w:val="20"/>
                <w:lang w:val="es-ES" w:eastAsia="es-ES"/>
              </w:rPr>
              <w:t xml:space="preserve"> en Jetbot</w:t>
            </w:r>
          </w:p>
        </w:tc>
        <w:tc>
          <w:tcPr>
            <w:tcW w:w="2268" w:type="dxa"/>
            <w:vAlign w:val="center"/>
          </w:tcPr>
          <w:p w14:paraId="5EAA3F54" w14:textId="2954A430"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1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2DED343B"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A19B543" w14:textId="4437682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6</w:t>
            </w:r>
          </w:p>
        </w:tc>
        <w:tc>
          <w:tcPr>
            <w:tcW w:w="5575" w:type="dxa"/>
            <w:vAlign w:val="center"/>
          </w:tcPr>
          <w:p w14:paraId="474BD402" w14:textId="528F45B1"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Imple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 xml:space="preserve">n </w:t>
            </w:r>
            <w:r w:rsidR="00A033A4" w:rsidRPr="00A033A4">
              <w:rPr>
                <w:rFonts w:ascii="Arial" w:hAnsi="Arial" w:cs="Arial"/>
                <w:sz w:val="20"/>
                <w:szCs w:val="20"/>
                <w:lang w:val="es-ES" w:eastAsia="es-ES"/>
              </w:rPr>
              <w:t xml:space="preserve">de los algoritmos </w:t>
            </w:r>
            <w:r w:rsidRPr="00A033A4">
              <w:rPr>
                <w:rFonts w:ascii="Arial" w:hAnsi="Arial" w:cs="Arial"/>
                <w:sz w:val="20"/>
                <w:szCs w:val="20"/>
                <w:lang w:val="es-ES" w:eastAsia="es-ES"/>
              </w:rPr>
              <w:t>en el Sistema ROS</w:t>
            </w:r>
          </w:p>
        </w:tc>
        <w:tc>
          <w:tcPr>
            <w:tcW w:w="2268" w:type="dxa"/>
            <w:vAlign w:val="center"/>
          </w:tcPr>
          <w:p w14:paraId="4311368E" w14:textId="0D9878A8"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000DE7E4"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FF978DF" w14:textId="1CA389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7</w:t>
            </w:r>
          </w:p>
        </w:tc>
        <w:tc>
          <w:tcPr>
            <w:tcW w:w="5575" w:type="dxa"/>
            <w:vAlign w:val="center"/>
          </w:tcPr>
          <w:p w14:paraId="209F011E" w14:textId="494FCEFB"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Pruebas para comprobar </w:t>
            </w:r>
            <w:r w:rsidR="00A033A4" w:rsidRPr="00A033A4">
              <w:rPr>
                <w:rFonts w:ascii="Arial" w:hAnsi="Arial" w:cs="Arial"/>
                <w:sz w:val="20"/>
                <w:szCs w:val="20"/>
                <w:lang w:val="es-ES" w:eastAsia="es-ES"/>
              </w:rPr>
              <w:t>y calificar el</w:t>
            </w:r>
            <w:r w:rsidRPr="00A033A4">
              <w:rPr>
                <w:rFonts w:ascii="Arial" w:hAnsi="Arial" w:cs="Arial"/>
                <w:sz w:val="20"/>
                <w:szCs w:val="20"/>
                <w:lang w:val="es-ES" w:eastAsia="es-ES"/>
              </w:rPr>
              <w:t xml:space="preserve"> funcionamiento</w:t>
            </w:r>
          </w:p>
        </w:tc>
        <w:tc>
          <w:tcPr>
            <w:tcW w:w="2268" w:type="dxa"/>
            <w:vAlign w:val="center"/>
          </w:tcPr>
          <w:p w14:paraId="0EFAAA5A" w14:textId="7229420C"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24</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bl>
    <w:p w14:paraId="7B50DEAD" w14:textId="77777777" w:rsidR="009B2D7D" w:rsidRPr="009F57A6" w:rsidRDefault="009B2D7D" w:rsidP="00FB1392">
      <w:pPr>
        <w:tabs>
          <w:tab w:val="right" w:pos="9498"/>
        </w:tabs>
        <w:spacing w:after="240"/>
        <w:rPr>
          <w:rFonts w:eastAsia="Times New Roman" w:cs="Arial"/>
          <w:sz w:val="20"/>
          <w:lang w:eastAsia="es-ES"/>
        </w:rPr>
      </w:pPr>
    </w:p>
    <w:bookmarkEnd w:id="149"/>
    <w:bookmarkEnd w:id="151"/>
    <w:p w14:paraId="597B96C9" w14:textId="77777777" w:rsidR="0024507B" w:rsidRDefault="0024507B" w:rsidP="0024507B">
      <w:pPr>
        <w:spacing w:after="0"/>
        <w:jc w:val="left"/>
        <w:rPr>
          <w:rFonts w:eastAsia="Times New Roman" w:cs="Arial"/>
          <w:b/>
          <w:bCs/>
          <w:iCs/>
          <w:sz w:val="36"/>
          <w:szCs w:val="32"/>
          <w:lang w:val="es-ES" w:bidi="en-US"/>
        </w:rPr>
      </w:pPr>
      <w:r>
        <w:br w:type="page"/>
      </w:r>
    </w:p>
    <w:p w14:paraId="7554858B" w14:textId="77777777" w:rsidR="00B241D8" w:rsidRDefault="00E464E0" w:rsidP="00B241D8">
      <w:pPr>
        <w:pStyle w:val="Ttulo1"/>
      </w:pPr>
      <w:bookmarkStart w:id="153" w:name="_Toc82895793"/>
      <w:r w:rsidRPr="008037ED">
        <w:lastRenderedPageBreak/>
        <w:t xml:space="preserve">4. </w:t>
      </w:r>
      <w:bookmarkEnd w:id="109"/>
      <w:bookmarkEnd w:id="110"/>
      <w:bookmarkEnd w:id="111"/>
      <w:bookmarkEnd w:id="112"/>
      <w:r w:rsidR="00DE7124">
        <w:t>Identificación de requisitos</w:t>
      </w:r>
      <w:bookmarkEnd w:id="153"/>
    </w:p>
    <w:p w14:paraId="6ABB5CE6" w14:textId="3C38CC3A" w:rsidR="0066646E" w:rsidRDefault="00AF6813" w:rsidP="00B241D8">
      <w:pPr>
        <w:rPr>
          <w:lang w:eastAsia="es-ES"/>
        </w:rPr>
      </w:pPr>
      <w:r>
        <w:rPr>
          <w:lang w:eastAsia="es-ES"/>
        </w:rPr>
        <w:t>Para el desarrollo del problema indicado</w:t>
      </w:r>
      <w:r w:rsidR="00603239">
        <w:rPr>
          <w:lang w:eastAsia="es-ES"/>
        </w:rPr>
        <w:t>, la segmentación semántica y predicción de movimiento de personas para una mejor navegación de los robots autónomos, evitando de esta manera que el robot intervenga en la trayectoria del ser humano. S</w:t>
      </w:r>
      <w:r>
        <w:rPr>
          <w:lang w:eastAsia="es-ES"/>
        </w:rPr>
        <w:t xml:space="preserve">e considera </w:t>
      </w:r>
      <w:r w:rsidR="00603239">
        <w:rPr>
          <w:lang w:eastAsia="es-ES"/>
        </w:rPr>
        <w:t>útil definir bien el problema para su mejor entendimiento, donde se identifican las necesidades para realizar el desarrollo software y hardware de la herramienta.</w:t>
      </w:r>
    </w:p>
    <w:p w14:paraId="61C5124A" w14:textId="019714FB" w:rsidR="0066646E" w:rsidRDefault="0066646E" w:rsidP="0066646E">
      <w:pPr>
        <w:pStyle w:val="Descripcin"/>
        <w:keepNext/>
      </w:pPr>
      <w:bookmarkStart w:id="154" w:name="_Toc82895822"/>
      <w:r>
        <w:t xml:space="preserve">Tabla </w:t>
      </w:r>
      <w:r>
        <w:fldChar w:fldCharType="begin"/>
      </w:r>
      <w:r>
        <w:instrText xml:space="preserve"> SEQ Tabla \* ARABIC </w:instrText>
      </w:r>
      <w:r>
        <w:fldChar w:fldCharType="separate"/>
      </w:r>
      <w:r w:rsidR="00957923">
        <w:rPr>
          <w:noProof/>
        </w:rPr>
        <w:t>4</w:t>
      </w:r>
      <w:r>
        <w:fldChar w:fldCharType="end"/>
      </w:r>
      <w:r>
        <w:t>. Tabla de requisitos</w:t>
      </w:r>
      <w:bookmarkEnd w:id="154"/>
    </w:p>
    <w:tbl>
      <w:tblPr>
        <w:tblStyle w:val="Tablaconcuadrcula1clara"/>
        <w:tblW w:w="0" w:type="auto"/>
        <w:tblLook w:val="04A0" w:firstRow="1" w:lastRow="0" w:firstColumn="1" w:lastColumn="0" w:noHBand="0" w:noVBand="1"/>
      </w:tblPr>
      <w:tblGrid>
        <w:gridCol w:w="3020"/>
        <w:gridCol w:w="3020"/>
        <w:gridCol w:w="3020"/>
      </w:tblGrid>
      <w:tr w:rsidR="0066646E" w14:paraId="79520B87" w14:textId="77777777" w:rsidTr="00666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9137F4A" w14:textId="75B8EDD2" w:rsidR="0066646E" w:rsidRDefault="0066646E" w:rsidP="00B241D8">
            <w:pPr>
              <w:rPr>
                <w:lang w:eastAsia="es-ES"/>
              </w:rPr>
            </w:pPr>
            <w:r>
              <w:rPr>
                <w:lang w:eastAsia="es-ES"/>
              </w:rPr>
              <w:t>Función</w:t>
            </w:r>
          </w:p>
        </w:tc>
        <w:tc>
          <w:tcPr>
            <w:tcW w:w="3020" w:type="dxa"/>
          </w:tcPr>
          <w:p w14:paraId="3C070D47" w14:textId="2568CC0A"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Resultado</w:t>
            </w:r>
          </w:p>
        </w:tc>
        <w:tc>
          <w:tcPr>
            <w:tcW w:w="3020" w:type="dxa"/>
          </w:tcPr>
          <w:p w14:paraId="75953CFF" w14:textId="36F41091"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Ejemplo</w:t>
            </w:r>
          </w:p>
        </w:tc>
      </w:tr>
      <w:tr w:rsidR="0066646E" w14:paraId="50413201"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5C9B282" w14:textId="78185A9C" w:rsidR="0066646E" w:rsidRPr="0066646E" w:rsidRDefault="00F01105" w:rsidP="0066646E">
            <w:pPr>
              <w:rPr>
                <w:b w:val="0"/>
                <w:bCs w:val="0"/>
                <w:lang w:eastAsia="es-ES"/>
              </w:rPr>
            </w:pPr>
            <w:r>
              <w:rPr>
                <w:b w:val="0"/>
                <w:bCs w:val="0"/>
                <w:lang w:eastAsia="es-ES"/>
              </w:rPr>
              <w:t>Detección de</w:t>
            </w:r>
            <w:r w:rsidR="0066646E" w:rsidRPr="0066646E">
              <w:rPr>
                <w:b w:val="0"/>
                <w:bCs w:val="0"/>
                <w:lang w:eastAsia="es-ES"/>
              </w:rPr>
              <w:t xml:space="preserve"> camino libre</w:t>
            </w:r>
            <w:r w:rsidR="005F6CBB">
              <w:rPr>
                <w:b w:val="0"/>
                <w:bCs w:val="0"/>
                <w:lang w:eastAsia="es-ES"/>
              </w:rPr>
              <w:t>.</w:t>
            </w:r>
          </w:p>
        </w:tc>
        <w:tc>
          <w:tcPr>
            <w:tcW w:w="3020" w:type="dxa"/>
          </w:tcPr>
          <w:p w14:paraId="79F3960E"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2EFD713A" w14:textId="64E199D6" w:rsid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3DD7853A"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65D1FF37" w14:textId="748ABB95" w:rsidR="0066646E" w:rsidRP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5382EB4D"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suelo en la segmentación: Si</w:t>
            </w:r>
          </w:p>
          <w:p w14:paraId="217366AF"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4438C097" w14:textId="3B7DD1AC" w:rsidR="0066646E" w:rsidRP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suelo en la segmentación: No</w:t>
            </w:r>
          </w:p>
        </w:tc>
      </w:tr>
      <w:tr w:rsidR="00F01105" w14:paraId="42942116"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70281F56" w14:textId="1B03B3E0" w:rsidR="00F01105" w:rsidRPr="0066646E" w:rsidRDefault="00F01105" w:rsidP="00F01105">
            <w:pPr>
              <w:rPr>
                <w:b w:val="0"/>
                <w:bCs w:val="0"/>
                <w:lang w:eastAsia="es-ES"/>
              </w:rPr>
            </w:pPr>
            <w:r>
              <w:rPr>
                <w:b w:val="0"/>
                <w:bCs w:val="0"/>
                <w:lang w:eastAsia="es-ES"/>
              </w:rPr>
              <w:t>Detección de personas</w:t>
            </w:r>
            <w:r w:rsidR="005F6CBB">
              <w:rPr>
                <w:b w:val="0"/>
                <w:bCs w:val="0"/>
                <w:lang w:eastAsia="es-ES"/>
              </w:rPr>
              <w:t>.</w:t>
            </w:r>
          </w:p>
        </w:tc>
        <w:tc>
          <w:tcPr>
            <w:tcW w:w="3020" w:type="dxa"/>
          </w:tcPr>
          <w:p w14:paraId="31C3EB32"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4A98E251" w14:textId="77777777" w:rsidR="00F01105"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4E471150" w14:textId="16A4C7FD" w:rsidR="00F01105" w:rsidRPr="0066646E"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0D82C58E" w14:textId="5BFA46AF"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persona: Si</w:t>
            </w:r>
          </w:p>
          <w:p w14:paraId="6CE1949A"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p w14:paraId="177019A2" w14:textId="00957091"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persona: No</w:t>
            </w:r>
          </w:p>
        </w:tc>
      </w:tr>
      <w:tr w:rsidR="00F01105" w14:paraId="24C700BB"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7C61C89" w14:textId="1646D4F9" w:rsidR="00F01105" w:rsidRPr="0066646E" w:rsidRDefault="005F6CBB" w:rsidP="00F01105">
            <w:pPr>
              <w:rPr>
                <w:b w:val="0"/>
                <w:bCs w:val="0"/>
                <w:lang w:eastAsia="es-ES"/>
              </w:rPr>
            </w:pPr>
            <w:r>
              <w:rPr>
                <w:b w:val="0"/>
                <w:bCs w:val="0"/>
                <w:lang w:eastAsia="es-ES"/>
              </w:rPr>
              <w:t>Predicción de un estado futuro en segmentación</w:t>
            </w:r>
            <w:r w:rsidR="00632F83">
              <w:rPr>
                <w:b w:val="0"/>
                <w:bCs w:val="0"/>
                <w:lang w:eastAsia="es-ES"/>
              </w:rPr>
              <w:t xml:space="preserve"> semántica</w:t>
            </w:r>
            <w:r>
              <w:rPr>
                <w:b w:val="0"/>
                <w:bCs w:val="0"/>
                <w:lang w:eastAsia="es-ES"/>
              </w:rPr>
              <w:t>.</w:t>
            </w:r>
          </w:p>
        </w:tc>
        <w:tc>
          <w:tcPr>
            <w:tcW w:w="3020" w:type="dxa"/>
          </w:tcPr>
          <w:p w14:paraId="1641A1EB" w14:textId="7786E121"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Dibujar </w:t>
            </w:r>
            <w:r w:rsidR="005F6CBB">
              <w:rPr>
                <w:lang w:eastAsia="es-ES"/>
              </w:rPr>
              <w:t>la imagen</w:t>
            </w:r>
            <w:r>
              <w:rPr>
                <w:lang w:eastAsia="es-ES"/>
              </w:rPr>
              <w:t xml:space="preserve"> </w:t>
            </w:r>
            <w:r w:rsidR="005F6CBB">
              <w:rPr>
                <w:lang w:eastAsia="es-ES"/>
              </w:rPr>
              <w:t>con la segmentación semántica.</w:t>
            </w:r>
          </w:p>
        </w:tc>
        <w:tc>
          <w:tcPr>
            <w:tcW w:w="3020" w:type="dxa"/>
          </w:tcPr>
          <w:p w14:paraId="6EED684B"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r w:rsidR="00F01105" w14:paraId="484C11CD"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0173C69A" w14:textId="59590264" w:rsidR="00F01105" w:rsidRPr="0066646E" w:rsidRDefault="00F01105" w:rsidP="00F01105">
            <w:pPr>
              <w:rPr>
                <w:b w:val="0"/>
                <w:bCs w:val="0"/>
                <w:lang w:eastAsia="es-ES"/>
              </w:rPr>
            </w:pPr>
            <w:r>
              <w:rPr>
                <w:b w:val="0"/>
                <w:bCs w:val="0"/>
                <w:lang w:eastAsia="es-ES"/>
              </w:rPr>
              <w:t>Navegación</w:t>
            </w:r>
            <w:r w:rsidR="005F6CBB">
              <w:rPr>
                <w:b w:val="0"/>
                <w:bCs w:val="0"/>
                <w:lang w:eastAsia="es-ES"/>
              </w:rPr>
              <w:t>.</w:t>
            </w:r>
          </w:p>
        </w:tc>
        <w:tc>
          <w:tcPr>
            <w:tcW w:w="3020" w:type="dxa"/>
          </w:tcPr>
          <w:p w14:paraId="4E2B5007"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Se toman las decisiones </w:t>
            </w:r>
            <w:r w:rsidR="00C5633B">
              <w:rPr>
                <w:lang w:eastAsia="es-ES"/>
              </w:rPr>
              <w:t>necesarias para que el robot pueda llegar al lugar indicado.</w:t>
            </w:r>
          </w:p>
          <w:p w14:paraId="60BB2AD7"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Elegir la ruta</w:t>
            </w:r>
          </w:p>
          <w:p w14:paraId="69BC815E"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Cambio de ruta</w:t>
            </w:r>
          </w:p>
          <w:p w14:paraId="5196AC0E" w14:textId="57B8DB28" w:rsidR="00C5633B" w:rsidRPr="0066646E" w:rsidRDefault="00C5633B" w:rsidP="00C5633B">
            <w:pPr>
              <w:pStyle w:val="Prrafodelista"/>
              <w:cnfStyle w:val="000000000000" w:firstRow="0" w:lastRow="0" w:firstColumn="0" w:lastColumn="0" w:oddVBand="0" w:evenVBand="0" w:oddHBand="0" w:evenHBand="0" w:firstRowFirstColumn="0" w:firstRowLastColumn="0" w:lastRowFirstColumn="0" w:lastRowLastColumn="0"/>
              <w:rPr>
                <w:lang w:eastAsia="es-ES"/>
              </w:rPr>
            </w:pPr>
          </w:p>
        </w:tc>
        <w:tc>
          <w:tcPr>
            <w:tcW w:w="3020" w:type="dxa"/>
          </w:tcPr>
          <w:p w14:paraId="1C537213"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bl>
    <w:p w14:paraId="69FFA15D" w14:textId="77777777" w:rsidR="0066646E" w:rsidRDefault="0066646E" w:rsidP="00B241D8">
      <w:pPr>
        <w:rPr>
          <w:lang w:eastAsia="es-ES"/>
        </w:rPr>
      </w:pPr>
    </w:p>
    <w:p w14:paraId="0D1D2C58" w14:textId="6BC9C89F" w:rsidR="008228A5" w:rsidRDefault="0066646E" w:rsidP="00B241D8">
      <w:pPr>
        <w:rPr>
          <w:lang w:eastAsia="es-ES"/>
        </w:rPr>
      </w:pPr>
      <w:r>
        <w:rPr>
          <w:lang w:eastAsia="es-ES"/>
        </w:rPr>
        <w:t xml:space="preserve">Los requisitos del sistema se muestran en la Tabla </w:t>
      </w:r>
      <w:r w:rsidR="00F94772">
        <w:rPr>
          <w:lang w:eastAsia="es-ES"/>
        </w:rPr>
        <w:t>4</w:t>
      </w:r>
      <w:r>
        <w:rPr>
          <w:lang w:eastAsia="es-ES"/>
        </w:rPr>
        <w:t xml:space="preserve">, donde se muestran las funciones </w:t>
      </w:r>
      <w:r w:rsidR="00F01105">
        <w:rPr>
          <w:lang w:eastAsia="es-ES"/>
        </w:rPr>
        <w:t xml:space="preserve">iniciales requeridos. Es necesario tener un algoritmo de segmentación semántica para diferenciar los distintos elementos que se encuentran en el entorno y definir bien el camino que se encuentra a disposición del robot. Para realizar la segmentación, se requiere de un modelo de aprendizaje profundo que </w:t>
      </w:r>
      <w:r w:rsidR="002905CA">
        <w:rPr>
          <w:lang w:eastAsia="es-ES"/>
        </w:rPr>
        <w:t xml:space="preserve">debe ser capaz de diferenciar los elementos en colores para su posterior tratamiento de navegación. Debe tener un sistema o algoritmo de detección de personas que, al mismo tiempo, en caso de detectar una persona realice el seguimiento para predecir su trayectoria. Para la predicción de trayectoria también se requiere de un </w:t>
      </w:r>
      <w:r w:rsidR="002905CA">
        <w:rPr>
          <w:lang w:eastAsia="es-ES"/>
        </w:rPr>
        <w:lastRenderedPageBreak/>
        <w:t xml:space="preserve">modelo de aprendizaje profundo que prediga </w:t>
      </w:r>
      <w:r w:rsidR="00C5633B">
        <w:rPr>
          <w:lang w:eastAsia="es-ES"/>
        </w:rPr>
        <w:t xml:space="preserve">los pasos que puede dar esa persona y dibujar en el mapa el camino hacia donde pueda moverse. Al mismo tiempo que se realiza la segmentación y la predicción de la trayectoria, el robot tiene que navegar. Para la navegación </w:t>
      </w:r>
      <w:r w:rsidR="008228A5">
        <w:rPr>
          <w:lang w:eastAsia="es-ES"/>
        </w:rPr>
        <w:t xml:space="preserve">es necesario utilizar algoritmos de búsqueda y arboles de comportamiento. </w:t>
      </w:r>
    </w:p>
    <w:p w14:paraId="2BDC4D7E" w14:textId="3F84D54A" w:rsidR="005F4020" w:rsidRDefault="008228A5" w:rsidP="00B241D8">
      <w:pPr>
        <w:rPr>
          <w:lang w:eastAsia="es-ES"/>
        </w:rPr>
      </w:pPr>
      <w:r>
        <w:rPr>
          <w:lang w:eastAsia="es-ES"/>
        </w:rPr>
        <w:t xml:space="preserve">Los diferentes tipos de algoritmos van a ser analizados y en caso de que existan </w:t>
      </w:r>
      <w:r w:rsidR="005F4020">
        <w:rPr>
          <w:lang w:eastAsia="es-ES"/>
        </w:rPr>
        <w:t xml:space="preserve">o se puedan utilizar opciones externas que realicen el trabajo, se analizan y se elige el que mejor se adecua al sistema utilizado. Las especificaciones de los algoritmos se encuentran en la Tabla </w:t>
      </w:r>
      <w:r w:rsidR="00F94772">
        <w:rPr>
          <w:lang w:eastAsia="es-ES"/>
        </w:rPr>
        <w:t>5</w:t>
      </w:r>
      <w:r w:rsidR="005F4020">
        <w:rPr>
          <w:lang w:eastAsia="es-ES"/>
        </w:rPr>
        <w:t>.</w:t>
      </w:r>
    </w:p>
    <w:p w14:paraId="34855785" w14:textId="77777777" w:rsidR="006D7775" w:rsidRDefault="006D7775" w:rsidP="00B241D8">
      <w:pPr>
        <w:rPr>
          <w:lang w:eastAsia="es-ES"/>
        </w:rPr>
      </w:pPr>
    </w:p>
    <w:p w14:paraId="34DE5255" w14:textId="34642082" w:rsidR="006D7775" w:rsidRDefault="006D7775" w:rsidP="006D7775">
      <w:pPr>
        <w:pStyle w:val="Descripcin"/>
        <w:keepNext/>
      </w:pPr>
      <w:bookmarkStart w:id="155" w:name="_Toc82895823"/>
      <w:r>
        <w:t xml:space="preserve">Tabla </w:t>
      </w:r>
      <w:r>
        <w:fldChar w:fldCharType="begin"/>
      </w:r>
      <w:r>
        <w:instrText xml:space="preserve"> SEQ Tabla \* ARABIC </w:instrText>
      </w:r>
      <w:r>
        <w:fldChar w:fldCharType="separate"/>
      </w:r>
      <w:r w:rsidR="00957923">
        <w:rPr>
          <w:noProof/>
        </w:rPr>
        <w:t>5</w:t>
      </w:r>
      <w:r>
        <w:fldChar w:fldCharType="end"/>
      </w:r>
      <w:r>
        <w:t>. Técnicas de la herramienta</w:t>
      </w:r>
      <w:bookmarkEnd w:id="155"/>
    </w:p>
    <w:tbl>
      <w:tblPr>
        <w:tblStyle w:val="Tablaconcuadrcula1clara"/>
        <w:tblW w:w="0" w:type="auto"/>
        <w:tblLook w:val="04A0" w:firstRow="1" w:lastRow="0" w:firstColumn="1" w:lastColumn="0" w:noHBand="0" w:noVBand="1"/>
      </w:tblPr>
      <w:tblGrid>
        <w:gridCol w:w="3020"/>
        <w:gridCol w:w="3020"/>
        <w:gridCol w:w="3020"/>
      </w:tblGrid>
      <w:tr w:rsidR="005F4020" w14:paraId="1032C0FA" w14:textId="77777777" w:rsidTr="006D77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4E016FA" w14:textId="6E95E5E4" w:rsidR="005F4020" w:rsidRDefault="006D7775" w:rsidP="00B241D8">
            <w:pPr>
              <w:rPr>
                <w:lang w:eastAsia="es-ES"/>
              </w:rPr>
            </w:pPr>
            <w:r>
              <w:rPr>
                <w:lang w:eastAsia="es-ES"/>
              </w:rPr>
              <w:t>Etapa</w:t>
            </w:r>
          </w:p>
        </w:tc>
        <w:tc>
          <w:tcPr>
            <w:tcW w:w="3020" w:type="dxa"/>
          </w:tcPr>
          <w:p w14:paraId="23DE14D1" w14:textId="4E34007F"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 xml:space="preserve">Algoritmo/Técnica </w:t>
            </w:r>
          </w:p>
        </w:tc>
        <w:tc>
          <w:tcPr>
            <w:tcW w:w="3020" w:type="dxa"/>
          </w:tcPr>
          <w:p w14:paraId="19D15EE9" w14:textId="0A131F3B"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Fuente</w:t>
            </w:r>
          </w:p>
        </w:tc>
      </w:tr>
      <w:tr w:rsidR="005F4020" w14:paraId="2BAB8F83"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0621F05E" w14:textId="3EF0E064" w:rsidR="005F4020" w:rsidRPr="006D7775" w:rsidRDefault="006D7775" w:rsidP="00B241D8">
            <w:pPr>
              <w:rPr>
                <w:b w:val="0"/>
                <w:bCs w:val="0"/>
                <w:lang w:eastAsia="es-ES"/>
              </w:rPr>
            </w:pPr>
            <w:r w:rsidRPr="006D7775">
              <w:rPr>
                <w:b w:val="0"/>
                <w:bCs w:val="0"/>
                <w:lang w:eastAsia="es-ES"/>
              </w:rPr>
              <w:t>Segmentación semántica RGBD</w:t>
            </w:r>
            <w:r>
              <w:rPr>
                <w:b w:val="0"/>
                <w:bCs w:val="0"/>
                <w:lang w:eastAsia="es-ES"/>
              </w:rPr>
              <w:t>.</w:t>
            </w:r>
          </w:p>
        </w:tc>
        <w:tc>
          <w:tcPr>
            <w:tcW w:w="3020" w:type="dxa"/>
          </w:tcPr>
          <w:p w14:paraId="5F0F0CCE" w14:textId="744714FC" w:rsidR="005F4020" w:rsidRPr="006D7775" w:rsidRDefault="006D7775" w:rsidP="00B241D8">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ntrenamiento de una red neuronal profundo con encoder y decoder.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5F6B1FB0" w14:textId="2421ABBE" w:rsidR="005F4020" w:rsidRPr="006D7775" w:rsidRDefault="009F74DC"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Autoría </w:t>
            </w:r>
            <w:r w:rsidR="00217908">
              <w:rPr>
                <w:lang w:eastAsia="es-ES"/>
              </w:rPr>
              <w:t>propia</w:t>
            </w:r>
            <w:r w:rsidR="006D7775">
              <w:rPr>
                <w:lang w:eastAsia="es-ES"/>
              </w:rPr>
              <w:t>.</w:t>
            </w:r>
          </w:p>
        </w:tc>
      </w:tr>
      <w:tr w:rsidR="006D7775" w14:paraId="63FE7048"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6FAD4FA1" w14:textId="42B33144" w:rsidR="006D7775" w:rsidRPr="006D7775" w:rsidRDefault="006D7775" w:rsidP="006D7775">
            <w:pPr>
              <w:rPr>
                <w:b w:val="0"/>
                <w:bCs w:val="0"/>
                <w:lang w:eastAsia="es-ES"/>
              </w:rPr>
            </w:pPr>
            <w:r>
              <w:rPr>
                <w:b w:val="0"/>
                <w:bCs w:val="0"/>
                <w:lang w:eastAsia="es-ES"/>
              </w:rPr>
              <w:t>Reconocimiento y detección de trayectoria.</w:t>
            </w:r>
          </w:p>
        </w:tc>
        <w:tc>
          <w:tcPr>
            <w:tcW w:w="3020" w:type="dxa"/>
          </w:tcPr>
          <w:p w14:paraId="66D4D8C9" w14:textId="3BCE4C04"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ntrenamiento de una red neuronal profundo con encoder</w:t>
            </w:r>
            <w:r w:rsidR="008C644C">
              <w:rPr>
                <w:lang w:eastAsia="es-ES"/>
              </w:rPr>
              <w:t xml:space="preserve"> con LSTM</w:t>
            </w:r>
            <w:r w:rsidRPr="006D7775">
              <w:rPr>
                <w:lang w:eastAsia="es-ES"/>
              </w:rPr>
              <w:t xml:space="preserve"> y decoder.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0E8D7642" w14:textId="7B0966D4" w:rsidR="006D7775" w:rsidRPr="006D7775" w:rsidRDefault="009F74DC"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utoría</w:t>
            </w:r>
            <w:r w:rsidR="006D7775">
              <w:rPr>
                <w:lang w:eastAsia="es-ES"/>
              </w:rPr>
              <w:t xml:space="preserve"> propia.</w:t>
            </w:r>
          </w:p>
        </w:tc>
      </w:tr>
      <w:tr w:rsidR="006D7775" w14:paraId="2379D1F1"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33265DBD" w14:textId="5A37BBC3" w:rsidR="006D7775" w:rsidRPr="006D7775" w:rsidRDefault="006D7775" w:rsidP="006D7775">
            <w:pPr>
              <w:rPr>
                <w:b w:val="0"/>
                <w:bCs w:val="0"/>
                <w:lang w:eastAsia="es-ES"/>
              </w:rPr>
            </w:pPr>
            <w:r>
              <w:rPr>
                <w:b w:val="0"/>
                <w:bCs w:val="0"/>
                <w:lang w:eastAsia="es-ES"/>
              </w:rPr>
              <w:t>Navegación y toma de decisiones</w:t>
            </w:r>
          </w:p>
        </w:tc>
        <w:tc>
          <w:tcPr>
            <w:tcW w:w="3020" w:type="dxa"/>
          </w:tcPr>
          <w:p w14:paraId="61E6DE7F" w14:textId="2BF96316"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lgoritmo de búsqueda para que un robot se mueva de un punto A a un punto B.</w:t>
            </w:r>
          </w:p>
        </w:tc>
        <w:tc>
          <w:tcPr>
            <w:tcW w:w="3020" w:type="dxa"/>
          </w:tcPr>
          <w:p w14:paraId="70F288DF" w14:textId="10A9D9D5"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Nav2 (ROS Navigaiton Stack)</w:t>
            </w:r>
          </w:p>
        </w:tc>
      </w:tr>
    </w:tbl>
    <w:p w14:paraId="51ECF5BD" w14:textId="77777777" w:rsidR="006D7775" w:rsidRDefault="006D7775" w:rsidP="00B241D8">
      <w:pPr>
        <w:rPr>
          <w:lang w:eastAsia="es-ES"/>
        </w:rPr>
      </w:pPr>
    </w:p>
    <w:p w14:paraId="34C65D9A" w14:textId="32AC3380" w:rsidR="008C644C" w:rsidRDefault="006D7775" w:rsidP="00B241D8">
      <w:pPr>
        <w:rPr>
          <w:lang w:eastAsia="es-ES"/>
        </w:rPr>
      </w:pPr>
      <w:r>
        <w:rPr>
          <w:lang w:eastAsia="es-ES"/>
        </w:rPr>
        <w:t xml:space="preserve">Es </w:t>
      </w:r>
      <w:r w:rsidR="00BA177D">
        <w:rPr>
          <w:lang w:eastAsia="es-ES"/>
        </w:rPr>
        <w:t xml:space="preserve">Imprescindible que la información recibida por la cámara se procese de forma adecuada para que el sistema de navegación pueda realizar un desempeño correcto a la hora de realizar la búsqueda. Por eso es por lo que se </w:t>
      </w:r>
      <w:r w:rsidR="00FF3330">
        <w:rPr>
          <w:lang w:eastAsia="es-ES"/>
        </w:rPr>
        <w:t>ha</w:t>
      </w:r>
      <w:r w:rsidR="009F74DC">
        <w:rPr>
          <w:lang w:eastAsia="es-ES"/>
        </w:rPr>
        <w:t xml:space="preserve">n analizado los </w:t>
      </w:r>
      <w:r w:rsidR="00BA177D">
        <w:rPr>
          <w:lang w:eastAsia="es-ES"/>
        </w:rPr>
        <w:t>algoritmo</w:t>
      </w:r>
      <w:r w:rsidR="009F74DC">
        <w:rPr>
          <w:lang w:eastAsia="es-ES"/>
        </w:rPr>
        <w:t>s</w:t>
      </w:r>
      <w:r w:rsidR="00BA177D">
        <w:rPr>
          <w:lang w:eastAsia="es-ES"/>
        </w:rPr>
        <w:t xml:space="preserve"> de segmentación realizad</w:t>
      </w:r>
      <w:r w:rsidR="009F74DC">
        <w:rPr>
          <w:lang w:eastAsia="es-ES"/>
        </w:rPr>
        <w:t>os</w:t>
      </w:r>
      <w:r w:rsidR="00BA177D">
        <w:rPr>
          <w:lang w:eastAsia="es-ES"/>
        </w:rPr>
        <w:t xml:space="preserve"> por expertos y</w:t>
      </w:r>
      <w:r w:rsidR="009F74DC">
        <w:rPr>
          <w:lang w:eastAsia="es-ES"/>
        </w:rPr>
        <w:t xml:space="preserve"> en base a sus resultados se ha realizado uno que tenga las características de algunos de ellos</w:t>
      </w:r>
      <w:r w:rsidR="00BA177D">
        <w:rPr>
          <w:lang w:eastAsia="es-ES"/>
        </w:rPr>
        <w:t xml:space="preserve">. Además de eso, se decide </w:t>
      </w:r>
      <w:r w:rsidR="009F74DC">
        <w:rPr>
          <w:lang w:eastAsia="es-ES"/>
        </w:rPr>
        <w:t>analizar los algoritmos o modelos que utilizan o tr</w:t>
      </w:r>
      <w:r w:rsidR="00BA177D">
        <w:rPr>
          <w:lang w:eastAsia="es-ES"/>
        </w:rPr>
        <w:t>abaj</w:t>
      </w:r>
      <w:r w:rsidR="009F74DC">
        <w:rPr>
          <w:lang w:eastAsia="es-ES"/>
        </w:rPr>
        <w:t>an</w:t>
      </w:r>
      <w:r w:rsidR="00BA177D">
        <w:rPr>
          <w:lang w:eastAsia="es-ES"/>
        </w:rPr>
        <w:t xml:space="preserve"> con capturas de imágenes </w:t>
      </w:r>
      <w:r w:rsidR="009F74DC">
        <w:rPr>
          <w:lang w:eastAsia="es-ES"/>
        </w:rPr>
        <w:t>y su</w:t>
      </w:r>
      <w:r w:rsidR="00BA177D">
        <w:rPr>
          <w:lang w:eastAsia="es-ES"/>
        </w:rPr>
        <w:t xml:space="preserve"> profundidad para un mejor funcionamiento. </w:t>
      </w:r>
    </w:p>
    <w:p w14:paraId="46940E3F" w14:textId="6E495A1B" w:rsidR="006A6A78" w:rsidRDefault="00BA177D" w:rsidP="00B241D8">
      <w:pPr>
        <w:rPr>
          <w:lang w:eastAsia="es-ES"/>
        </w:rPr>
      </w:pPr>
      <w:r>
        <w:rPr>
          <w:lang w:eastAsia="es-ES"/>
        </w:rPr>
        <w:lastRenderedPageBreak/>
        <w:t xml:space="preserve">En cuanto a la detección de la trayectoria de las personas, es necesario definir </w:t>
      </w:r>
      <w:r w:rsidR="00FF3330">
        <w:rPr>
          <w:lang w:eastAsia="es-ES"/>
        </w:rPr>
        <w:t>cuál</w:t>
      </w:r>
      <w:r>
        <w:rPr>
          <w:lang w:eastAsia="es-ES"/>
        </w:rPr>
        <w:t xml:space="preserve"> es el resultado que se quiere obtener, utilizando para ello la profundidad como medidor de distancia. </w:t>
      </w:r>
      <w:r w:rsidR="008C644C">
        <w:rPr>
          <w:lang w:eastAsia="es-ES"/>
        </w:rPr>
        <w:t>De esta manera, con el procesado de la ejecución de secuencias, se puede predecir la dirección de la persona o las personas identificadas.</w:t>
      </w:r>
      <w:r w:rsidR="004F1822">
        <w:rPr>
          <w:lang w:eastAsia="es-ES"/>
        </w:rPr>
        <w:br w:type="page"/>
      </w:r>
    </w:p>
    <w:p w14:paraId="38F35E54" w14:textId="77777777" w:rsidR="004F1822" w:rsidRDefault="004F1822" w:rsidP="004F1822">
      <w:pPr>
        <w:pStyle w:val="Ttulo1"/>
      </w:pPr>
      <w:bookmarkStart w:id="156" w:name="_Toc82895794"/>
      <w:bookmarkStart w:id="157" w:name="_Toc432240309"/>
      <w:bookmarkStart w:id="158" w:name="_Toc432504698"/>
      <w:bookmarkStart w:id="159" w:name="_Toc435459317"/>
      <w:bookmarkStart w:id="160" w:name="_Toc435460091"/>
      <w:bookmarkStart w:id="161" w:name="_Toc435460324"/>
      <w:bookmarkStart w:id="162" w:name="_Toc435460389"/>
      <w:bookmarkStart w:id="163" w:name="_Toc435460653"/>
      <w:bookmarkStart w:id="164" w:name="_Toc435460772"/>
      <w:bookmarkStart w:id="165" w:name="_Toc435462179"/>
      <w:bookmarkStart w:id="166" w:name="_Toc437557504"/>
      <w:bookmarkStart w:id="167" w:name="_Toc439968623"/>
      <w:bookmarkStart w:id="168" w:name="_Toc439969758"/>
      <w:bookmarkStart w:id="169" w:name="_Toc441233912"/>
      <w:r>
        <w:lastRenderedPageBreak/>
        <w:t>5</w:t>
      </w:r>
      <w:r w:rsidRPr="008037ED">
        <w:t xml:space="preserve">. </w:t>
      </w:r>
      <w:r>
        <w:t xml:space="preserve">Descripción de </w:t>
      </w:r>
      <w:r w:rsidR="00DE7124">
        <w:t>la herramienta software desarrollada</w:t>
      </w:r>
      <w:bookmarkEnd w:id="156"/>
    </w:p>
    <w:p w14:paraId="0E6011B4" w14:textId="5CCD4EF4" w:rsidR="00D479CB" w:rsidRDefault="00B241D8" w:rsidP="00B34383">
      <w:pPr>
        <w:spacing w:after="240"/>
        <w:rPr>
          <w:lang w:val="es-ES" w:bidi="en-US"/>
        </w:rPr>
      </w:pPr>
      <w:r w:rsidRPr="00B241D8">
        <w:rPr>
          <w:lang w:val="es-ES" w:bidi="en-US"/>
        </w:rPr>
        <w:t>E</w:t>
      </w:r>
      <w:r w:rsidR="00D479CB">
        <w:rPr>
          <w:lang w:val="es-ES" w:bidi="en-US"/>
        </w:rPr>
        <w:t>l presente proyecto consiste en avanzar la segmentación semántica y contribuir en el apartado de previsión de los movimientos de las personas para un mejor funcionamiento de la navegación autónoma del robot utilizando el software libre ROS para facilitar el uso del software creado. Para la implementación del sistema se ha escogido la tarjera NVIDIA Jetson Nano con el que muchos desarrolladores realizan sus propios robots o prototipos de robótica</w:t>
      </w:r>
      <w:r w:rsidR="00351B45">
        <w:rPr>
          <w:lang w:val="es-ES" w:bidi="en-US"/>
        </w:rPr>
        <w:t xml:space="preserve">, sus especificaciones se indican en la Tabla </w:t>
      </w:r>
      <w:r w:rsidR="00F94772">
        <w:rPr>
          <w:lang w:val="es-ES" w:bidi="en-US"/>
        </w:rPr>
        <w:t>6</w:t>
      </w:r>
      <w:r w:rsidR="00D479CB">
        <w:rPr>
          <w:lang w:val="es-ES" w:bidi="en-US"/>
        </w:rPr>
        <w:t xml:space="preserve">. </w:t>
      </w:r>
    </w:p>
    <w:p w14:paraId="51F3CA7A" w14:textId="76E6FA34" w:rsidR="00D479CB" w:rsidRDefault="00D479CB" w:rsidP="00B34383">
      <w:pPr>
        <w:spacing w:after="240"/>
        <w:rPr>
          <w:lang w:val="es-ES" w:bidi="en-US"/>
        </w:rPr>
      </w:pPr>
      <w:r>
        <w:rPr>
          <w:lang w:val="es-ES" w:bidi="en-US"/>
        </w:rPr>
        <w:t xml:space="preserve">Para el apartado de visión, se utiliza la cámara Intel-Realsense D435i que permite </w:t>
      </w:r>
      <w:r w:rsidR="00DA0A8B">
        <w:rPr>
          <w:lang w:val="es-ES" w:bidi="en-US"/>
        </w:rPr>
        <w:t>realizar capturas en color y profundidad para detectar elementos del entorno y las distancias a las que se encuentra</w:t>
      </w:r>
      <w:r w:rsidR="00351B45">
        <w:rPr>
          <w:lang w:val="es-ES" w:bidi="en-US"/>
        </w:rPr>
        <w:t xml:space="preserve">, sus especificaciones indicadas en la Tabla </w:t>
      </w:r>
      <w:r w:rsidR="00F94772">
        <w:rPr>
          <w:lang w:val="es-ES" w:bidi="en-US"/>
        </w:rPr>
        <w:t>7</w:t>
      </w:r>
      <w:r w:rsidR="00DA0A8B">
        <w:rPr>
          <w:lang w:val="es-ES" w:bidi="en-US"/>
        </w:rPr>
        <w:t>. De esta manera se mide la distancia a la que se encuentra el humano para su posterior análisis secuencial para poder predecir el movimiento futuro.</w:t>
      </w:r>
    </w:p>
    <w:p w14:paraId="377ABDFE" w14:textId="732E2491" w:rsidR="00DA0A8B" w:rsidRDefault="00351B45" w:rsidP="00B34383">
      <w:pPr>
        <w:spacing w:after="240"/>
        <w:rPr>
          <w:lang w:val="es-ES" w:bidi="en-US"/>
        </w:rPr>
      </w:pPr>
      <w:r>
        <w:rPr>
          <w:lang w:val="es-ES" w:bidi="en-US"/>
        </w:rPr>
        <w:t>La herramienta desarrollada en Python utiliza algunas librerías externas para el procesamiento de imágenes en el entrenamiento y también para la creación de las redes neuronales para su posterior tratamiento.</w:t>
      </w:r>
      <w:r w:rsidR="00C15C1E">
        <w:rPr>
          <w:lang w:val="es-ES" w:bidi="en-US"/>
        </w:rPr>
        <w:t xml:space="preserve"> </w:t>
      </w:r>
    </w:p>
    <w:p w14:paraId="4C3DBF71" w14:textId="25619A4E" w:rsidR="00C15C1E" w:rsidRDefault="00C15C1E" w:rsidP="002B2F40">
      <w:r>
        <w:t>Lo ideal es tener un solo sistema que realice la segmentación y la predicción del movimiento, pero al no tener una base de datos con la segmentación y los movimientos segmentados todo en uno, se ha decidido realizar dos sistemas diferentes que funciones en paralelo.</w:t>
      </w:r>
    </w:p>
    <w:p w14:paraId="2C696686" w14:textId="77777777" w:rsidR="002B2F40" w:rsidRPr="002B2F40" w:rsidRDefault="002B2F40" w:rsidP="002B2F40"/>
    <w:p w14:paraId="6F4283BB" w14:textId="3D2376C9" w:rsidR="00351B45" w:rsidRDefault="00351B45" w:rsidP="00351B45">
      <w:pPr>
        <w:pStyle w:val="Descripcin"/>
        <w:keepNext/>
      </w:pPr>
      <w:bookmarkStart w:id="170" w:name="_Toc82895824"/>
      <w:r>
        <w:t xml:space="preserve">Tabla </w:t>
      </w:r>
      <w:r>
        <w:fldChar w:fldCharType="begin"/>
      </w:r>
      <w:r>
        <w:instrText xml:space="preserve"> SEQ Tabla \* ARABIC </w:instrText>
      </w:r>
      <w:r>
        <w:fldChar w:fldCharType="separate"/>
      </w:r>
      <w:r w:rsidR="00957923">
        <w:rPr>
          <w:noProof/>
        </w:rPr>
        <w:t>6</w:t>
      </w:r>
      <w:r>
        <w:fldChar w:fldCharType="end"/>
      </w:r>
      <w:r>
        <w:t>. Especificaciones de la tarjeta Jetson Nano</w:t>
      </w:r>
      <w:bookmarkEnd w:id="170"/>
    </w:p>
    <w:tbl>
      <w:tblPr>
        <w:tblStyle w:val="Tabladelista2"/>
        <w:tblW w:w="0" w:type="auto"/>
        <w:tblLook w:val="04A0" w:firstRow="1" w:lastRow="0" w:firstColumn="1" w:lastColumn="0" w:noHBand="0" w:noVBand="1"/>
      </w:tblPr>
      <w:tblGrid>
        <w:gridCol w:w="1121"/>
        <w:gridCol w:w="5524"/>
      </w:tblGrid>
      <w:tr w:rsidR="00AE6EC3" w:rsidRPr="00AE6EC3" w14:paraId="4907DC0A"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C299" w14:textId="77777777" w:rsidR="00AE6EC3" w:rsidRPr="00AE6EC3" w:rsidRDefault="00AE6EC3" w:rsidP="00AE6EC3">
            <w:pPr>
              <w:spacing w:line="240" w:lineRule="auto"/>
              <w:jc w:val="left"/>
              <w:rPr>
                <w:lang w:eastAsia="es-ES"/>
              </w:rPr>
            </w:pPr>
            <w:r w:rsidRPr="00AE6EC3">
              <w:rPr>
                <w:lang w:eastAsia="es-ES"/>
              </w:rPr>
              <w:t>GPU</w:t>
            </w:r>
          </w:p>
        </w:tc>
        <w:tc>
          <w:tcPr>
            <w:tcW w:w="0" w:type="auto"/>
            <w:hideMark/>
          </w:tcPr>
          <w:p w14:paraId="5F472FF6" w14:textId="3ED625E0" w:rsidR="00AE6EC3" w:rsidRPr="00AE6EC3"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b w:val="0"/>
                <w:bCs w:val="0"/>
                <w:lang w:eastAsia="es-ES"/>
              </w:rPr>
            </w:pPr>
            <w:r w:rsidRPr="00AE6EC3">
              <w:rPr>
                <w:b w:val="0"/>
                <w:bCs w:val="0"/>
                <w:lang w:eastAsia="es-ES"/>
              </w:rPr>
              <w:t xml:space="preserve">128 núcleos </w:t>
            </w:r>
            <w:r w:rsidR="002B2F40">
              <w:rPr>
                <w:b w:val="0"/>
                <w:bCs w:val="0"/>
                <w:lang w:eastAsia="es-ES"/>
              </w:rPr>
              <w:t xml:space="preserve">de </w:t>
            </w:r>
            <w:r w:rsidRPr="00AE6EC3">
              <w:rPr>
                <w:b w:val="0"/>
                <w:bCs w:val="0"/>
                <w:lang w:eastAsia="es-ES"/>
              </w:rPr>
              <w:t xml:space="preserve">NVIDIA CUDA </w:t>
            </w:r>
            <w:r w:rsidR="002B2F40">
              <w:rPr>
                <w:b w:val="0"/>
                <w:bCs w:val="0"/>
                <w:lang w:eastAsia="es-ES"/>
              </w:rPr>
              <w:t>para ejecución paralela</w:t>
            </w:r>
          </w:p>
        </w:tc>
      </w:tr>
      <w:tr w:rsidR="00AE6EC3" w:rsidRPr="00AE6EC3" w14:paraId="0FEF26E6"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914625" w14:textId="77777777" w:rsidR="00AE6EC3" w:rsidRPr="00AE6EC3" w:rsidRDefault="00AE6EC3" w:rsidP="00AE6EC3">
            <w:pPr>
              <w:spacing w:line="240" w:lineRule="auto"/>
              <w:jc w:val="left"/>
              <w:rPr>
                <w:lang w:eastAsia="es-ES"/>
              </w:rPr>
            </w:pPr>
            <w:r w:rsidRPr="00AE6EC3">
              <w:rPr>
                <w:lang w:eastAsia="es-ES"/>
              </w:rPr>
              <w:t>CPU</w:t>
            </w:r>
          </w:p>
        </w:tc>
        <w:tc>
          <w:tcPr>
            <w:tcW w:w="0" w:type="auto"/>
            <w:hideMark/>
          </w:tcPr>
          <w:p w14:paraId="593CE377" w14:textId="68DFDF9B"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 xml:space="preserve">ARM Cortex®-A57 de </w:t>
            </w:r>
            <w:r w:rsidR="002B2F40">
              <w:rPr>
                <w:lang w:eastAsia="es-ES"/>
              </w:rPr>
              <w:t>4</w:t>
            </w:r>
            <w:r w:rsidRPr="00AE6EC3">
              <w:rPr>
                <w:lang w:eastAsia="es-ES"/>
              </w:rPr>
              <w:t xml:space="preserve"> núcleos</w:t>
            </w:r>
          </w:p>
        </w:tc>
      </w:tr>
      <w:tr w:rsidR="00AE6EC3" w:rsidRPr="00AE6EC3" w14:paraId="58B47C2E"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4B3F0C9" w14:textId="77777777" w:rsidR="00AE6EC3" w:rsidRPr="00AE6EC3" w:rsidRDefault="00AE6EC3" w:rsidP="00AE6EC3">
            <w:pPr>
              <w:spacing w:line="240" w:lineRule="auto"/>
              <w:jc w:val="left"/>
              <w:rPr>
                <w:lang w:eastAsia="es-ES"/>
              </w:rPr>
            </w:pPr>
            <w:r w:rsidRPr="00AE6EC3">
              <w:rPr>
                <w:lang w:eastAsia="es-ES"/>
              </w:rPr>
              <w:t>Memoria</w:t>
            </w:r>
          </w:p>
        </w:tc>
        <w:tc>
          <w:tcPr>
            <w:tcW w:w="0" w:type="auto"/>
            <w:hideMark/>
          </w:tcPr>
          <w:p w14:paraId="662947CD"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LPDDR4 de 4 GB y 64 bits</w:t>
            </w:r>
          </w:p>
        </w:tc>
      </w:tr>
    </w:tbl>
    <w:p w14:paraId="20CD9B52" w14:textId="0ACC631F" w:rsidR="00AE6EC3" w:rsidRDefault="00AE6EC3" w:rsidP="00B34383">
      <w:pPr>
        <w:spacing w:after="240"/>
        <w:rPr>
          <w:lang w:val="es-ES" w:bidi="en-US"/>
        </w:rPr>
      </w:pPr>
    </w:p>
    <w:p w14:paraId="48639C64" w14:textId="3B3EBDA4" w:rsidR="00351B45" w:rsidRPr="003E122C" w:rsidRDefault="00351B45" w:rsidP="00351B45">
      <w:pPr>
        <w:pStyle w:val="Descripcin"/>
        <w:keepNext/>
      </w:pPr>
      <w:bookmarkStart w:id="171" w:name="_Toc82895825"/>
      <w:r w:rsidRPr="003E122C">
        <w:t xml:space="preserve">Tabla </w:t>
      </w:r>
      <w:r w:rsidRPr="003E122C">
        <w:fldChar w:fldCharType="begin"/>
      </w:r>
      <w:r w:rsidRPr="003E122C">
        <w:instrText xml:space="preserve"> SEQ Tabla \* ARABIC </w:instrText>
      </w:r>
      <w:r w:rsidRPr="003E122C">
        <w:fldChar w:fldCharType="separate"/>
      </w:r>
      <w:r w:rsidR="00957923">
        <w:rPr>
          <w:noProof/>
        </w:rPr>
        <w:t>7</w:t>
      </w:r>
      <w:r w:rsidRPr="003E122C">
        <w:fldChar w:fldCharType="end"/>
      </w:r>
      <w:r w:rsidRPr="003E122C">
        <w:t>. Especificaciones de la cámara Intel-Realsense D435i</w:t>
      </w:r>
      <w:bookmarkEnd w:id="171"/>
    </w:p>
    <w:tbl>
      <w:tblPr>
        <w:tblStyle w:val="Tabladelista2"/>
        <w:tblW w:w="0" w:type="auto"/>
        <w:tblLook w:val="04A0" w:firstRow="1" w:lastRow="0" w:firstColumn="1" w:lastColumn="0" w:noHBand="0" w:noVBand="1"/>
      </w:tblPr>
      <w:tblGrid>
        <w:gridCol w:w="1524"/>
        <w:gridCol w:w="5142"/>
        <w:gridCol w:w="222"/>
      </w:tblGrid>
      <w:tr w:rsidR="00AE6EC3" w:rsidRPr="003E122C" w14:paraId="750D5F99"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CC17DE" w14:textId="31368B79" w:rsidR="00AE6EC3" w:rsidRPr="003E122C" w:rsidRDefault="003E122C"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Rango</w:t>
            </w:r>
          </w:p>
        </w:tc>
        <w:tc>
          <w:tcPr>
            <w:tcW w:w="0" w:type="auto"/>
            <w:hideMark/>
          </w:tcPr>
          <w:p w14:paraId="01BC4245" w14:textId="48017F12" w:rsidR="00AE6EC3" w:rsidRPr="003E122C" w:rsidRDefault="003E122C"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val="0"/>
                <w:bCs w:val="0"/>
                <w:sz w:val="24"/>
                <w:szCs w:val="24"/>
                <w:lang w:val="es-ES" w:eastAsia="es-ES"/>
              </w:rPr>
              <w:t>0.3</w:t>
            </w:r>
            <w:r w:rsidR="008E5480" w:rsidRPr="003E122C">
              <w:rPr>
                <w:rFonts w:ascii="Times New Roman" w:eastAsia="Times New Roman" w:hAnsi="Times New Roman" w:cs="Times New Roman"/>
                <w:b w:val="0"/>
                <w:bCs w:val="0"/>
                <w:sz w:val="24"/>
                <w:szCs w:val="24"/>
                <w:lang w:val="es-ES" w:eastAsia="es-ES"/>
              </w:rPr>
              <w:t>m to 3 m</w:t>
            </w:r>
          </w:p>
        </w:tc>
        <w:tc>
          <w:tcPr>
            <w:tcW w:w="0" w:type="auto"/>
            <w:hideMark/>
          </w:tcPr>
          <w:p w14:paraId="2E470166" w14:textId="12BF92D0" w:rsidR="00AE6EC3" w:rsidRPr="003E122C"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3E122C" w14:paraId="2E3545C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19749C" w14:textId="6C8C9BC1" w:rsidR="00AE6EC3" w:rsidRPr="003E122C" w:rsidRDefault="003E122C"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Profundidad</w:t>
            </w:r>
          </w:p>
        </w:tc>
        <w:tc>
          <w:tcPr>
            <w:tcW w:w="0" w:type="auto"/>
            <w:hideMark/>
          </w:tcPr>
          <w:p w14:paraId="749B3A3E" w14:textId="0FB3C992" w:rsidR="008E5480" w:rsidRPr="003E122C" w:rsidRDefault="003E122C" w:rsidP="003E122C">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bCs/>
                <w:sz w:val="24"/>
                <w:szCs w:val="24"/>
                <w:lang w:val="es-ES" w:eastAsia="es-ES"/>
              </w:rPr>
              <w:t xml:space="preserve">A partir de </w:t>
            </w:r>
            <w:r w:rsidR="00AE6EC3" w:rsidRPr="003E122C">
              <w:rPr>
                <w:rFonts w:ascii="Times New Roman" w:eastAsia="Times New Roman" w:hAnsi="Times New Roman" w:cs="Times New Roman"/>
                <w:sz w:val="24"/>
                <w:szCs w:val="24"/>
                <w:lang w:val="es-ES" w:eastAsia="es-ES"/>
              </w:rPr>
              <w:t xml:space="preserve">28 cm </w:t>
            </w:r>
            <w:r w:rsidRPr="003E122C">
              <w:rPr>
                <w:rFonts w:ascii="Times New Roman" w:eastAsia="Times New Roman" w:hAnsi="Times New Roman" w:cs="Times New Roman"/>
                <w:sz w:val="24"/>
                <w:szCs w:val="24"/>
                <w:lang w:val="es-ES" w:eastAsia="es-ES"/>
              </w:rPr>
              <w:t xml:space="preserve">y una exactitud de </w:t>
            </w:r>
            <w:r w:rsidR="00AE6EC3" w:rsidRPr="003E122C">
              <w:rPr>
                <w:rFonts w:ascii="Times New Roman" w:eastAsia="Times New Roman" w:hAnsi="Times New Roman" w:cs="Times New Roman"/>
                <w:sz w:val="24"/>
                <w:szCs w:val="24"/>
                <w:lang w:val="es-ES" w:eastAsia="es-ES"/>
              </w:rPr>
              <w:t>2% a</w:t>
            </w:r>
            <w:r w:rsidRPr="003E122C">
              <w:rPr>
                <w:rFonts w:ascii="Times New Roman" w:eastAsia="Times New Roman" w:hAnsi="Times New Roman" w:cs="Times New Roman"/>
                <w:sz w:val="24"/>
                <w:szCs w:val="24"/>
                <w:lang w:val="es-ES" w:eastAsia="es-ES"/>
              </w:rPr>
              <w:t xml:space="preserve"> los</w:t>
            </w:r>
            <w:r w:rsidR="00AE6EC3" w:rsidRPr="003E122C">
              <w:rPr>
                <w:rFonts w:ascii="Times New Roman" w:eastAsia="Times New Roman" w:hAnsi="Times New Roman" w:cs="Times New Roman"/>
                <w:sz w:val="24"/>
                <w:szCs w:val="24"/>
                <w:lang w:val="es-ES" w:eastAsia="es-ES"/>
              </w:rPr>
              <w:t xml:space="preserve"> 2 m</w:t>
            </w:r>
            <w:r w:rsidR="008E5480" w:rsidRPr="003E122C">
              <w:rPr>
                <w:rFonts w:ascii="Times New Roman" w:eastAsia="Times New Roman" w:hAnsi="Times New Roman" w:cs="Times New Roman"/>
                <w:sz w:val="24"/>
                <w:szCs w:val="24"/>
                <w:lang w:val="es-ES" w:eastAsia="es-ES"/>
              </w:rPr>
              <w:br/>
            </w:r>
            <w:r w:rsidRPr="003E122C">
              <w:rPr>
                <w:rFonts w:ascii="Times New Roman" w:eastAsia="Times New Roman" w:hAnsi="Times New Roman" w:cs="Times New Roman"/>
                <w:b/>
                <w:bCs/>
                <w:sz w:val="24"/>
                <w:szCs w:val="24"/>
                <w:lang w:val="es-ES" w:eastAsia="es-ES"/>
              </w:rPr>
              <w:t>Resolución</w:t>
            </w:r>
            <w:r w:rsidR="008E5480" w:rsidRPr="003E122C">
              <w:rPr>
                <w:rFonts w:ascii="Times New Roman" w:eastAsia="Times New Roman" w:hAnsi="Times New Roman" w:cs="Times New Roman"/>
                <w:b/>
                <w:bCs/>
                <w:sz w:val="24"/>
                <w:szCs w:val="24"/>
                <w:lang w:val="es-ES" w:eastAsia="es-ES"/>
              </w:rPr>
              <w:t>:</w:t>
            </w:r>
            <w:r>
              <w:rPr>
                <w:rFonts w:ascii="Times New Roman" w:eastAsia="Times New Roman" w:hAnsi="Times New Roman" w:cs="Times New Roman"/>
                <w:b/>
                <w:bCs/>
                <w:sz w:val="24"/>
                <w:szCs w:val="24"/>
                <w:lang w:val="es-ES" w:eastAsia="es-ES"/>
              </w:rPr>
              <w:t xml:space="preserve"> </w:t>
            </w:r>
            <w:r>
              <w:rPr>
                <w:rFonts w:ascii="Times New Roman" w:eastAsia="Times New Roman" w:hAnsi="Times New Roman" w:cs="Times New Roman"/>
                <w:sz w:val="24"/>
                <w:szCs w:val="24"/>
                <w:lang w:val="es-ES" w:eastAsia="es-ES"/>
              </w:rPr>
              <w:t>hasta</w:t>
            </w:r>
            <w:r w:rsidR="008E5480" w:rsidRPr="003E122C">
              <w:rPr>
                <w:rFonts w:ascii="Times New Roman" w:eastAsia="Times New Roman" w:hAnsi="Times New Roman" w:cs="Times New Roman"/>
                <w:sz w:val="24"/>
                <w:szCs w:val="24"/>
                <w:lang w:val="es-ES" w:eastAsia="es-ES"/>
              </w:rPr>
              <w:t xml:space="preserve"> 1280 × 720 </w:t>
            </w:r>
          </w:p>
        </w:tc>
        <w:tc>
          <w:tcPr>
            <w:tcW w:w="0" w:type="auto"/>
            <w:hideMark/>
          </w:tcPr>
          <w:p w14:paraId="021657DC" w14:textId="4625A46E" w:rsidR="00AE6EC3" w:rsidRPr="003E122C"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3E122C" w14:paraId="625013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CC389C3" w14:textId="77777777" w:rsidR="00AE6EC3" w:rsidRPr="003E122C" w:rsidRDefault="00AE6EC3"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RGB</w:t>
            </w:r>
          </w:p>
        </w:tc>
        <w:tc>
          <w:tcPr>
            <w:tcW w:w="0" w:type="auto"/>
            <w:hideMark/>
          </w:tcPr>
          <w:p w14:paraId="0488E8D7" w14:textId="2FE8ABB4" w:rsidR="00AE6EC3" w:rsidRPr="003E122C" w:rsidRDefault="003E122C"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bCs/>
                <w:sz w:val="24"/>
                <w:szCs w:val="24"/>
                <w:lang w:val="es-ES" w:eastAsia="es-ES"/>
              </w:rPr>
              <w:t>Resolución</w:t>
            </w:r>
            <w:r w:rsidR="00AE6EC3" w:rsidRPr="003E122C">
              <w:rPr>
                <w:rFonts w:ascii="Times New Roman" w:eastAsia="Times New Roman" w:hAnsi="Times New Roman" w:cs="Times New Roman"/>
                <w:b/>
                <w:bCs/>
                <w:sz w:val="24"/>
                <w:szCs w:val="24"/>
                <w:lang w:val="es-ES" w:eastAsia="es-ES"/>
              </w:rPr>
              <w:t>:</w:t>
            </w:r>
            <w:r>
              <w:rPr>
                <w:rFonts w:ascii="Times New Roman" w:eastAsia="Times New Roman" w:hAnsi="Times New Roman" w:cs="Times New Roman"/>
                <w:b/>
                <w:bCs/>
                <w:sz w:val="24"/>
                <w:szCs w:val="24"/>
                <w:lang w:val="es-ES" w:eastAsia="es-ES"/>
              </w:rPr>
              <w:t xml:space="preserve"> </w:t>
            </w:r>
            <w:r w:rsidRPr="003E122C">
              <w:rPr>
                <w:rFonts w:ascii="Times New Roman" w:eastAsia="Times New Roman" w:hAnsi="Times New Roman" w:cs="Times New Roman"/>
                <w:sz w:val="24"/>
                <w:szCs w:val="24"/>
                <w:lang w:val="es-ES" w:eastAsia="es-ES"/>
              </w:rPr>
              <w:t xml:space="preserve">hasta </w:t>
            </w:r>
            <w:r w:rsidR="00AE6EC3" w:rsidRPr="003E122C">
              <w:rPr>
                <w:rFonts w:ascii="Times New Roman" w:eastAsia="Times New Roman" w:hAnsi="Times New Roman" w:cs="Times New Roman"/>
                <w:sz w:val="24"/>
                <w:szCs w:val="24"/>
                <w:lang w:val="es-ES" w:eastAsia="es-ES"/>
              </w:rPr>
              <w:t xml:space="preserve">1920 × 1080 </w:t>
            </w:r>
            <w:r w:rsidR="00AE6EC3" w:rsidRPr="003E122C">
              <w:rPr>
                <w:rFonts w:ascii="Times New Roman" w:eastAsia="Times New Roman" w:hAnsi="Times New Roman" w:cs="Times New Roman"/>
                <w:sz w:val="24"/>
                <w:szCs w:val="24"/>
                <w:lang w:val="es-ES" w:eastAsia="es-ES"/>
              </w:rPr>
              <w:br/>
            </w:r>
            <w:r w:rsidR="00AE6EC3" w:rsidRPr="003E122C">
              <w:rPr>
                <w:rFonts w:ascii="Times New Roman" w:eastAsia="Times New Roman" w:hAnsi="Times New Roman" w:cs="Times New Roman"/>
                <w:b/>
                <w:bCs/>
                <w:sz w:val="24"/>
                <w:szCs w:val="24"/>
                <w:lang w:val="es-ES" w:eastAsia="es-ES"/>
              </w:rPr>
              <w:t>RGB frame rate:</w:t>
            </w:r>
            <w:r w:rsidR="00AE6EC3" w:rsidRPr="003E122C">
              <w:rPr>
                <w:rFonts w:ascii="Times New Roman" w:eastAsia="Times New Roman" w:hAnsi="Times New Roman" w:cs="Times New Roman"/>
                <w:sz w:val="24"/>
                <w:szCs w:val="24"/>
                <w:lang w:val="es-ES" w:eastAsia="es-ES"/>
              </w:rPr>
              <w:t>30 fps</w:t>
            </w:r>
          </w:p>
        </w:tc>
        <w:tc>
          <w:tcPr>
            <w:tcW w:w="0" w:type="auto"/>
            <w:hideMark/>
          </w:tcPr>
          <w:p w14:paraId="13594245" w14:textId="7CEBE785" w:rsidR="00AE6EC3" w:rsidRPr="003E122C"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3E122C" w:rsidRPr="003E122C" w14:paraId="1B635BB0" w14:textId="77777777" w:rsidTr="00AE6EC3">
        <w:trPr>
          <w:gridAfter w:val="2"/>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2D42AB" w14:textId="7FC3848A" w:rsidR="003E122C" w:rsidRPr="003E122C" w:rsidRDefault="003E122C" w:rsidP="00AE6EC3">
            <w:pPr>
              <w:spacing w:line="240" w:lineRule="auto"/>
              <w:jc w:val="left"/>
              <w:rPr>
                <w:rFonts w:ascii="Times New Roman" w:eastAsia="Times New Roman" w:hAnsi="Times New Roman" w:cs="Times New Roman"/>
                <w:sz w:val="24"/>
                <w:szCs w:val="24"/>
                <w:lang w:val="es-ES" w:eastAsia="es-ES"/>
              </w:rPr>
            </w:pPr>
          </w:p>
        </w:tc>
      </w:tr>
      <w:tr w:rsidR="003E122C" w:rsidRPr="003E122C" w14:paraId="265D60FB" w14:textId="77777777" w:rsidTr="00AE6EC3">
        <w:trPr>
          <w:gridAfter w:val="2"/>
        </w:trPr>
        <w:tc>
          <w:tcPr>
            <w:cnfStyle w:val="001000000000" w:firstRow="0" w:lastRow="0" w:firstColumn="1" w:lastColumn="0" w:oddVBand="0" w:evenVBand="0" w:oddHBand="0" w:evenHBand="0" w:firstRowFirstColumn="0" w:firstRowLastColumn="0" w:lastRowFirstColumn="0" w:lastRowLastColumn="0"/>
            <w:tcW w:w="0" w:type="auto"/>
            <w:hideMark/>
          </w:tcPr>
          <w:p w14:paraId="00E32DB6" w14:textId="5CE3FB9C" w:rsidR="003E122C" w:rsidRPr="003E122C" w:rsidRDefault="003E122C" w:rsidP="00AE6EC3">
            <w:pPr>
              <w:spacing w:line="240" w:lineRule="auto"/>
              <w:jc w:val="left"/>
              <w:rPr>
                <w:rFonts w:ascii="Times New Roman" w:eastAsia="Times New Roman" w:hAnsi="Times New Roman" w:cs="Times New Roman"/>
                <w:sz w:val="24"/>
                <w:szCs w:val="24"/>
                <w:lang w:val="es-ES" w:eastAsia="es-ES"/>
              </w:rPr>
            </w:pPr>
          </w:p>
        </w:tc>
      </w:tr>
    </w:tbl>
    <w:p w14:paraId="5E0356EE" w14:textId="77777777" w:rsidR="00AE6EC3" w:rsidRPr="003E122C" w:rsidRDefault="00AE6EC3" w:rsidP="00B34383">
      <w:pPr>
        <w:spacing w:after="240"/>
        <w:rPr>
          <w:lang w:val="es-ES" w:bidi="en-US"/>
        </w:rPr>
      </w:pPr>
    </w:p>
    <w:p w14:paraId="4AA9660F" w14:textId="4BC39770" w:rsidR="00DB35CF" w:rsidRPr="003E122C" w:rsidRDefault="00351B45" w:rsidP="00351B45">
      <w:pPr>
        <w:pStyle w:val="Ttulo2"/>
        <w:rPr>
          <w:lang w:val="es-ES"/>
        </w:rPr>
      </w:pPr>
      <w:bookmarkStart w:id="172" w:name="_Toc82895795"/>
      <w:r w:rsidRPr="003E122C">
        <w:rPr>
          <w:lang w:val="es-ES"/>
        </w:rPr>
        <w:lastRenderedPageBreak/>
        <w:t xml:space="preserve">5.1. </w:t>
      </w:r>
      <w:r w:rsidR="00FF6C96" w:rsidRPr="003E122C">
        <w:rPr>
          <w:lang w:val="es-ES"/>
        </w:rPr>
        <w:t>Arquitectura del hardware</w:t>
      </w:r>
      <w:bookmarkEnd w:id="172"/>
    </w:p>
    <w:p w14:paraId="2A6ACF1A" w14:textId="6BA481D1" w:rsidR="0053043B" w:rsidRDefault="00DB35CF" w:rsidP="0053043B">
      <w:r>
        <w:t>E</w:t>
      </w:r>
      <w:r w:rsidR="00122DFC">
        <w:t xml:space="preserve">l robot con el que se realizan todas las pruebas es Jetbot, el robot educacional creado por los desarrolladores de NVIDIA. Este robot consta de la tarjeta Jetson Nano mencionada anteriormente, con una cámara monocular que se ha decidido cambiar por la cámara Intel-Realsense D435i para un mejor funcionamiento del sistema de segmentación. También contiene dos motores con su controlador de puente H para poder hacer el control de velocidad de estos motores. Se puede ver el Jetbot configurado a nuestra manera en la Figura </w:t>
      </w:r>
      <w:r w:rsidR="00791088">
        <w:t>2</w:t>
      </w:r>
      <w:r w:rsidR="00F94772">
        <w:t>2</w:t>
      </w:r>
      <w:r w:rsidR="00122DFC">
        <w:t>.</w:t>
      </w:r>
    </w:p>
    <w:p w14:paraId="0734B5B2" w14:textId="77777777" w:rsidR="0053043B" w:rsidRDefault="0053043B" w:rsidP="0053043B">
      <w:pPr>
        <w:keepNext/>
        <w:jc w:val="center"/>
      </w:pPr>
      <w:r>
        <w:rPr>
          <w:noProof/>
        </w:rPr>
        <w:drawing>
          <wp:inline distT="0" distB="0" distL="0" distR="0" wp14:anchorId="10AC7969" wp14:editId="566AEF81">
            <wp:extent cx="2143125" cy="2070735"/>
            <wp:effectExtent l="0" t="0" r="9525" b="5715"/>
            <wp:docPr id="30" name="Imagen 30" descr="Imagen que contiene interior, pequeño, pastel,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magen que contiene interior, pequeño, pastel, tabla&#10;&#10;Descripción generada automáticamente"/>
                    <pic:cNvPicPr/>
                  </pic:nvPicPr>
                  <pic:blipFill rotWithShape="1">
                    <a:blip r:embed="rId36"/>
                    <a:srcRect l="14702" t="6855" r="31072"/>
                    <a:stretch/>
                  </pic:blipFill>
                  <pic:spPr bwMode="auto">
                    <a:xfrm>
                      <a:off x="0" y="0"/>
                      <a:ext cx="2147509" cy="2074971"/>
                    </a:xfrm>
                    <a:prstGeom prst="rect">
                      <a:avLst/>
                    </a:prstGeom>
                    <a:ln>
                      <a:noFill/>
                    </a:ln>
                    <a:extLst>
                      <a:ext uri="{53640926-AAD7-44D8-BBD7-CCE9431645EC}">
                        <a14:shadowObscured xmlns:a14="http://schemas.microsoft.com/office/drawing/2010/main"/>
                      </a:ext>
                    </a:extLst>
                  </pic:spPr>
                </pic:pic>
              </a:graphicData>
            </a:graphic>
          </wp:inline>
        </w:drawing>
      </w:r>
    </w:p>
    <w:p w14:paraId="2C541BD2" w14:textId="2F9B8869" w:rsidR="0053043B" w:rsidRDefault="0053043B" w:rsidP="0053043B">
      <w:pPr>
        <w:pStyle w:val="Descripcin"/>
        <w:jc w:val="center"/>
      </w:pPr>
      <w:bookmarkStart w:id="173" w:name="_Toc82900480"/>
      <w:r>
        <w:t xml:space="preserve">Figura </w:t>
      </w:r>
      <w:r>
        <w:fldChar w:fldCharType="begin"/>
      </w:r>
      <w:r>
        <w:instrText xml:space="preserve"> SEQ Figura \* ARABIC </w:instrText>
      </w:r>
      <w:r>
        <w:fldChar w:fldCharType="separate"/>
      </w:r>
      <w:r w:rsidR="001661F2">
        <w:rPr>
          <w:noProof/>
        </w:rPr>
        <w:t>22</w:t>
      </w:r>
      <w:r>
        <w:fldChar w:fldCharType="end"/>
      </w:r>
      <w:r>
        <w:t xml:space="preserve">. Imagen de Jetbot con la </w:t>
      </w:r>
      <w:r w:rsidR="00217908">
        <w:t>cámara</w:t>
      </w:r>
      <w:r>
        <w:t xml:space="preserve"> integrada.</w:t>
      </w:r>
      <w:bookmarkEnd w:id="173"/>
    </w:p>
    <w:p w14:paraId="1602BDB0" w14:textId="518C24FA" w:rsidR="0053043B" w:rsidRDefault="00066551" w:rsidP="0053043B">
      <w:r>
        <w:t xml:space="preserve">El procesador Jetson Nano tiene instalado el sistema operativo Ubuntu 18.04 LST para poder utilizarlo como un ordenador. Esta tarjeta se utiliza modo embebido para un funcionamiento </w:t>
      </w:r>
      <w:r w:rsidR="003A3385">
        <w:t>más</w:t>
      </w:r>
      <w:r>
        <w:t xml:space="preserve"> rápido. En caso de utilizar sistemas en la nube hay que tener en cuenta que el robot debe tener en todo momento buena conexión a internet, por lo que se descarta esa opción.</w:t>
      </w:r>
    </w:p>
    <w:p w14:paraId="3CBD0B25" w14:textId="551CD178" w:rsidR="00066551" w:rsidRDefault="00066551" w:rsidP="0053043B">
      <w:r>
        <w:t xml:space="preserve">Al tener instalado el sistema operativo Ubuntu, </w:t>
      </w:r>
      <w:r w:rsidR="000D3ABC">
        <w:t>se pueden instalar paquetes adicionales para su mejor funcionamiento. Por eso, se instalan los paquetes de ROS necesarios. Algunos de los paquetes instalados son los que en la actualidad no se soportan en Ubuntu 18, pero los desarrolladores han puesto contenedores Docker que se pueden utilizar para la instalación de cualquier versión de ROS que tenga soporte.</w:t>
      </w:r>
    </w:p>
    <w:p w14:paraId="2A20C9D4" w14:textId="474E72C9" w:rsidR="000D3ABC" w:rsidRPr="00DB35CF" w:rsidRDefault="000D3ABC" w:rsidP="0053043B"/>
    <w:p w14:paraId="61391802" w14:textId="6E9E62C4" w:rsidR="00DB35CF" w:rsidRDefault="00DB35CF" w:rsidP="00351B45">
      <w:pPr>
        <w:pStyle w:val="Ttulo2"/>
      </w:pPr>
      <w:bookmarkStart w:id="174" w:name="_Toc82895796"/>
      <w:r>
        <w:t>5.2. Utilización de la cámara Intel-Realsense</w:t>
      </w:r>
      <w:bookmarkEnd w:id="174"/>
    </w:p>
    <w:p w14:paraId="4D3FED31" w14:textId="2B594139" w:rsidR="00122DFC" w:rsidRDefault="0053043B" w:rsidP="00122DFC">
      <w:r>
        <w:t xml:space="preserve">Las cámaras creadas para la </w:t>
      </w:r>
      <w:r w:rsidR="00FF6C96">
        <w:t>visión</w:t>
      </w:r>
      <w:r>
        <w:t xml:space="preserve"> </w:t>
      </w:r>
      <w:r w:rsidR="00FF6C96">
        <w:t>RGB-D suelen tener su propio funcionamiento y adquieren los datos de una manera particular.</w:t>
      </w:r>
      <w:r w:rsidR="00FB65E8">
        <w:t xml:space="preserve"> Las cámaras monoculares adquieren una imagen en tres colores, rojo, verde y azul, y con la mezcla de estas tres se construye la imagen. La “D” hace referencia a la profundidad de una imagen, que se representa con la distancia desde la cámara </w:t>
      </w:r>
      <w:r w:rsidR="00FB65E8">
        <w:lastRenderedPageBreak/>
        <w:t>hasta donde se encuentra el objeto o el elemento capturado.</w:t>
      </w:r>
      <w:r w:rsidR="00FF6C96">
        <w:t xml:space="preserve"> Por ello se va a utilizar la librería del fabricante</w:t>
      </w:r>
      <w:r w:rsidR="00402B47">
        <w:t xml:space="preserve"> pyrealsense2</w:t>
      </w:r>
      <w:r w:rsidR="00FB65E8">
        <w:t xml:space="preserve"> y las librerías creadas en ROS para obtener las imágenes a tiempo real</w:t>
      </w:r>
      <w:r w:rsidR="00FF6C96">
        <w:t>,</w:t>
      </w:r>
      <w:r w:rsidR="00FB65E8">
        <w:t xml:space="preserve"> las cuales son</w:t>
      </w:r>
      <w:r w:rsidR="00FF6C96">
        <w:t xml:space="preserve"> especializada</w:t>
      </w:r>
      <w:r w:rsidR="00FB65E8">
        <w:t>s</w:t>
      </w:r>
      <w:r w:rsidR="00FF6C96">
        <w:t xml:space="preserve"> en capturas de la cámara por separado, por un </w:t>
      </w:r>
      <w:r w:rsidR="00FB65E8">
        <w:t>lado,</w:t>
      </w:r>
      <w:r w:rsidR="00FF6C96">
        <w:t xml:space="preserve"> </w:t>
      </w:r>
      <w:r w:rsidR="00066551">
        <w:t>la captura RGB y por otro la profundidad o directamente la captura de la imagen en RGB-D.</w:t>
      </w:r>
      <w:r w:rsidR="00FF6C96">
        <w:t xml:space="preserve"> </w:t>
      </w:r>
    </w:p>
    <w:p w14:paraId="7C31B4A3" w14:textId="4DBF5BD6" w:rsidR="00066551" w:rsidRDefault="00066551" w:rsidP="00122DFC">
      <w:r>
        <w:t>Esta cámara adquiere también información sobre la inercia para detectar la posición en la que se encuentra el dispositivo en cada momento. Esta son dos variables, aceleración y giroscopio, que se adquieren también por la librería del fabricante.</w:t>
      </w:r>
    </w:p>
    <w:p w14:paraId="41330A77" w14:textId="729CFBBF" w:rsidR="007924C5" w:rsidRDefault="007924C5" w:rsidP="00122DFC">
      <w:r>
        <w:t xml:space="preserve">Para realizar las pruebas de la velocidad de captura de imágenes se ha realizado un script en Python para medir el FPS (Frames Per Second) que mide cuantas fotos es capaz de sacar en un segundo. </w:t>
      </w:r>
    </w:p>
    <w:p w14:paraId="0B72BE42" w14:textId="5387135A" w:rsidR="007924C5" w:rsidRDefault="007924C5" w:rsidP="00122DFC">
      <w:r>
        <w:t>Se han probado distintas dimensiones de captura de imágenes para saber a qué velocidad es posible realizar esta captura.</w:t>
      </w:r>
    </w:p>
    <w:p w14:paraId="7FFE3FEE" w14:textId="4094F94C" w:rsidR="007924C5" w:rsidRDefault="007924C5" w:rsidP="00122DFC">
      <w:r>
        <w:t xml:space="preserve">- </w:t>
      </w:r>
      <w:r w:rsidR="00FF3330">
        <w:t xml:space="preserve">Si se pone </w:t>
      </w:r>
      <w:r>
        <w:t xml:space="preserve">la captura de las dimensiones en 1920x1080, </w:t>
      </w:r>
      <w:r w:rsidR="00FF3330">
        <w:t xml:space="preserve">se puede ver </w:t>
      </w:r>
      <w:r>
        <w:t xml:space="preserve">que la cámara RGB realiza la captura de 8 imágenes por segundo, pero la cámara infrarroja no puede detectar tantos pixeles ya que su máximo es </w:t>
      </w:r>
      <w:r w:rsidR="00FF3330">
        <w:t>1280x960</w:t>
      </w:r>
      <w:r>
        <w:t xml:space="preserve">. Los resultados se muestran en la Figura </w:t>
      </w:r>
      <w:r w:rsidR="003E2B7E">
        <w:t>2</w:t>
      </w:r>
      <w:r w:rsidR="00F94772">
        <w:t>3</w:t>
      </w:r>
      <w:r>
        <w:t>.</w:t>
      </w:r>
    </w:p>
    <w:p w14:paraId="33528E3D" w14:textId="7EC4EF77" w:rsidR="003E2B7E" w:rsidRDefault="003E2B7E" w:rsidP="003E2B7E">
      <w:pPr>
        <w:keepNext/>
        <w:jc w:val="center"/>
      </w:pPr>
      <w:r>
        <w:rPr>
          <w:noProof/>
        </w:rPr>
        <mc:AlternateContent>
          <mc:Choice Requires="wps">
            <w:drawing>
              <wp:anchor distT="0" distB="0" distL="114300" distR="114300" simplePos="0" relativeHeight="251679744" behindDoc="0" locked="0" layoutInCell="1" allowOverlap="1" wp14:anchorId="39FF3E7D" wp14:editId="696920C6">
                <wp:simplePos x="0" y="0"/>
                <wp:positionH relativeFrom="column">
                  <wp:posOffset>1311275</wp:posOffset>
                </wp:positionH>
                <wp:positionV relativeFrom="paragraph">
                  <wp:posOffset>117475</wp:posOffset>
                </wp:positionV>
                <wp:extent cx="1276350" cy="1019175"/>
                <wp:effectExtent l="38100" t="38100" r="19050" b="28575"/>
                <wp:wrapNone/>
                <wp:docPr id="39" name="Conector recto de flecha 39"/>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978CA6F" id="_x0000_t32" coordsize="21600,21600" o:spt="32" o:oned="t" path="m,l21600,21600e" filled="f">
                <v:path arrowok="t" fillok="f" o:connecttype="none"/>
                <o:lock v:ext="edit" shapetype="t"/>
              </v:shapetype>
              <v:shape id="Conector recto de flecha 39" o:spid="_x0000_s1026" type="#_x0000_t32" style="position:absolute;margin-left:103.25pt;margin-top:9.25pt;width:100.5pt;height:80.25pt;flip:x 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" strokecolor="black [3040]" strokeweight="3pt">
                <v:stroke endarrow="block"/>
              </v:shape>
            </w:pict>
          </mc:Fallback>
        </mc:AlternateContent>
      </w:r>
      <w:r>
        <w:rPr>
          <w:noProof/>
        </w:rPr>
        <w:drawing>
          <wp:inline distT="0" distB="0" distL="0" distR="0" wp14:anchorId="395BE589" wp14:editId="3DB10899">
            <wp:extent cx="3514725" cy="1925582"/>
            <wp:effectExtent l="0" t="0" r="0" b="0"/>
            <wp:docPr id="38" name="Imagen 38" descr="Un hombre con una camisa azu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Un hombre con una camisa azul&#10;&#10;Descripción generada automáticamente"/>
                    <pic:cNvPicPr/>
                  </pic:nvPicPr>
                  <pic:blipFill rotWithShape="1">
                    <a:blip r:embed="rId37"/>
                    <a:srcRect l="4631" t="7060"/>
                    <a:stretch/>
                  </pic:blipFill>
                  <pic:spPr bwMode="auto">
                    <a:xfrm>
                      <a:off x="0" y="0"/>
                      <a:ext cx="3539833" cy="1939338"/>
                    </a:xfrm>
                    <a:prstGeom prst="rect">
                      <a:avLst/>
                    </a:prstGeom>
                    <a:ln>
                      <a:noFill/>
                    </a:ln>
                    <a:extLst>
                      <a:ext uri="{53640926-AAD7-44D8-BBD7-CCE9431645EC}">
                        <a14:shadowObscured xmlns:a14="http://schemas.microsoft.com/office/drawing/2010/main"/>
                      </a:ext>
                    </a:extLst>
                  </pic:spPr>
                </pic:pic>
              </a:graphicData>
            </a:graphic>
          </wp:inline>
        </w:drawing>
      </w:r>
    </w:p>
    <w:p w14:paraId="27ED5721" w14:textId="105C1285" w:rsidR="003E2B7E" w:rsidRDefault="003E2B7E" w:rsidP="003E2B7E">
      <w:pPr>
        <w:pStyle w:val="Descripcin"/>
        <w:jc w:val="center"/>
      </w:pPr>
      <w:bookmarkStart w:id="175" w:name="_Toc82900481"/>
      <w:r>
        <w:t xml:space="preserve">Figura </w:t>
      </w:r>
      <w:r>
        <w:fldChar w:fldCharType="begin"/>
      </w:r>
      <w:r>
        <w:instrText xml:space="preserve"> SEQ Figura \* ARABIC </w:instrText>
      </w:r>
      <w:r>
        <w:fldChar w:fldCharType="separate"/>
      </w:r>
      <w:r w:rsidR="001661F2">
        <w:rPr>
          <w:noProof/>
        </w:rPr>
        <w:t>23</w:t>
      </w:r>
      <w:r>
        <w:fldChar w:fldCharType="end"/>
      </w:r>
      <w:r>
        <w:t>. Imagen RGB de resolución 1920x1080</w:t>
      </w:r>
      <w:bookmarkEnd w:id="175"/>
    </w:p>
    <w:p w14:paraId="60909F49" w14:textId="6663B4FF" w:rsidR="003E2B7E" w:rsidRPr="003E2B7E" w:rsidRDefault="003E2B7E" w:rsidP="003E2B7E">
      <w:pPr>
        <w:rPr>
          <w:lang w:val="es-ES"/>
        </w:rPr>
      </w:pPr>
    </w:p>
    <w:p w14:paraId="04A57CDE" w14:textId="4C6D4BFC" w:rsidR="007924C5" w:rsidRDefault="007924C5" w:rsidP="007924C5">
      <w:r>
        <w:t xml:space="preserve">- Si </w:t>
      </w:r>
      <w:r w:rsidR="00FF3330">
        <w:t xml:space="preserve">se </w:t>
      </w:r>
      <w:r>
        <w:t>pone la captura de las dimensiones en 1280x960,</w:t>
      </w:r>
      <w:r w:rsidRPr="007924C5">
        <w:t xml:space="preserve"> </w:t>
      </w:r>
      <w:r w:rsidR="00FF3330">
        <w:t>se puede</w:t>
      </w:r>
      <w:r>
        <w:t xml:space="preserve"> ver que la cámara RGB realiza la captura de 1</w:t>
      </w:r>
      <w:r w:rsidR="00416896">
        <w:t>5</w:t>
      </w:r>
      <w:r>
        <w:t xml:space="preserve"> imágenes por segundo, pero la cámara infrarroja realiza la captura de </w:t>
      </w:r>
      <w:r w:rsidR="00416896">
        <w:t>6</w:t>
      </w:r>
      <w:r>
        <w:t xml:space="preserve"> imágenes por segundo. Los resultados se muestran en la Figura </w:t>
      </w:r>
      <w:r w:rsidR="003E2B7E">
        <w:t>2</w:t>
      </w:r>
      <w:r w:rsidR="00F94772">
        <w:t>4</w:t>
      </w:r>
      <w:r>
        <w:t xml:space="preserve"> y </w:t>
      </w:r>
      <w:r w:rsidR="003E2B7E">
        <w:t>2</w:t>
      </w:r>
      <w:r w:rsidR="00F94772">
        <w:t>5</w:t>
      </w:r>
      <w:r>
        <w:t>.</w:t>
      </w:r>
    </w:p>
    <w:p w14:paraId="4790EEF7" w14:textId="77777777" w:rsidR="00416896" w:rsidRDefault="00416896" w:rsidP="00416896">
      <w:pPr>
        <w:keepNext/>
        <w:jc w:val="center"/>
      </w:pPr>
      <w:r>
        <w:rPr>
          <w:noProof/>
        </w:rPr>
        <w:lastRenderedPageBreak/>
        <mc:AlternateContent>
          <mc:Choice Requires="wps">
            <w:drawing>
              <wp:anchor distT="0" distB="0" distL="114300" distR="114300" simplePos="0" relativeHeight="251681792" behindDoc="0" locked="0" layoutInCell="1" allowOverlap="1" wp14:anchorId="233A72F7" wp14:editId="3068AD60">
                <wp:simplePos x="0" y="0"/>
                <wp:positionH relativeFrom="column">
                  <wp:posOffset>1473200</wp:posOffset>
                </wp:positionH>
                <wp:positionV relativeFrom="paragraph">
                  <wp:posOffset>109855</wp:posOffset>
                </wp:positionV>
                <wp:extent cx="1276350" cy="1019175"/>
                <wp:effectExtent l="38100" t="38100" r="19050" b="28575"/>
                <wp:wrapNone/>
                <wp:docPr id="50" name="Conector recto de flecha 50"/>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698F1D" id="Conector recto de flecha 50" o:spid="_x0000_s1026" type="#_x0000_t32" style="position:absolute;margin-left:116pt;margin-top:8.65pt;width:100.5pt;height:80.25pt;flip:x 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" strokecolor="black [3040]" strokeweight="3pt">
                <v:stroke endarrow="block"/>
              </v:shape>
            </w:pict>
          </mc:Fallback>
        </mc:AlternateContent>
      </w:r>
      <w:r w:rsidR="003E2B7E">
        <w:rPr>
          <w:noProof/>
        </w:rPr>
        <w:drawing>
          <wp:inline distT="0" distB="0" distL="0" distR="0" wp14:anchorId="625CC278" wp14:editId="682D1F1B">
            <wp:extent cx="3381375" cy="1896762"/>
            <wp:effectExtent l="0" t="0" r="0"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pic:cNvPicPr/>
                  </pic:nvPicPr>
                  <pic:blipFill rotWithShape="1">
                    <a:blip r:embed="rId38"/>
                    <a:srcRect l="4796" t="6766" r="1765"/>
                    <a:stretch/>
                  </pic:blipFill>
                  <pic:spPr bwMode="auto">
                    <a:xfrm>
                      <a:off x="0" y="0"/>
                      <a:ext cx="3390199" cy="1901712"/>
                    </a:xfrm>
                    <a:prstGeom prst="rect">
                      <a:avLst/>
                    </a:prstGeom>
                    <a:ln>
                      <a:noFill/>
                    </a:ln>
                    <a:extLst>
                      <a:ext uri="{53640926-AAD7-44D8-BBD7-CCE9431645EC}">
                        <a14:shadowObscured xmlns:a14="http://schemas.microsoft.com/office/drawing/2010/main"/>
                      </a:ext>
                    </a:extLst>
                  </pic:spPr>
                </pic:pic>
              </a:graphicData>
            </a:graphic>
          </wp:inline>
        </w:drawing>
      </w:r>
    </w:p>
    <w:p w14:paraId="3EBD8116" w14:textId="6CB646E5" w:rsidR="003E2B7E" w:rsidRDefault="00416896" w:rsidP="00416896">
      <w:pPr>
        <w:pStyle w:val="Descripcin"/>
        <w:jc w:val="center"/>
      </w:pPr>
      <w:bookmarkStart w:id="176" w:name="_Toc82900482"/>
      <w:r>
        <w:t xml:space="preserve">Figura </w:t>
      </w:r>
      <w:r>
        <w:fldChar w:fldCharType="begin"/>
      </w:r>
      <w:r>
        <w:instrText xml:space="preserve"> SEQ Figura \* ARABIC </w:instrText>
      </w:r>
      <w:r>
        <w:fldChar w:fldCharType="separate"/>
      </w:r>
      <w:r w:rsidR="001661F2">
        <w:rPr>
          <w:noProof/>
        </w:rPr>
        <w:t>24</w:t>
      </w:r>
      <w:r>
        <w:fldChar w:fldCharType="end"/>
      </w:r>
      <w:r>
        <w:t>. Imagen RGB de resolución 1280x960</w:t>
      </w:r>
      <w:bookmarkEnd w:id="176"/>
    </w:p>
    <w:p w14:paraId="20C57495" w14:textId="77777777" w:rsidR="00416896" w:rsidRDefault="00416896" w:rsidP="00416896">
      <w:pPr>
        <w:keepNext/>
        <w:jc w:val="center"/>
      </w:pPr>
      <w:r>
        <w:rPr>
          <w:noProof/>
        </w:rPr>
        <mc:AlternateContent>
          <mc:Choice Requires="wps">
            <w:drawing>
              <wp:anchor distT="0" distB="0" distL="114300" distR="114300" simplePos="0" relativeHeight="251683840" behindDoc="0" locked="0" layoutInCell="1" allowOverlap="1" wp14:anchorId="4ACB0A03" wp14:editId="60EB1F8F">
                <wp:simplePos x="0" y="0"/>
                <wp:positionH relativeFrom="column">
                  <wp:posOffset>1377950</wp:posOffset>
                </wp:positionH>
                <wp:positionV relativeFrom="paragraph">
                  <wp:posOffset>175895</wp:posOffset>
                </wp:positionV>
                <wp:extent cx="1276350" cy="1019175"/>
                <wp:effectExtent l="38100" t="38100" r="19050" b="28575"/>
                <wp:wrapNone/>
                <wp:docPr id="51" name="Conector recto de flecha 51"/>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6F4309" id="Conector recto de flecha 51" o:spid="_x0000_s1026" type="#_x0000_t32" style="position:absolute;margin-left:108.5pt;margin-top:13.85pt;width:100.5pt;height:80.25pt;flip:x 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qsy8A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" strokecolor="black [3040]" strokeweight="3pt">
                <v:stroke endarrow="block"/>
              </v:shape>
            </w:pict>
          </mc:Fallback>
        </mc:AlternateContent>
      </w:r>
      <w:r w:rsidR="003E2B7E">
        <w:rPr>
          <w:noProof/>
        </w:rPr>
        <w:drawing>
          <wp:inline distT="0" distB="0" distL="0" distR="0" wp14:anchorId="46438DDE" wp14:editId="1097EA9E">
            <wp:extent cx="3343275" cy="188722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pic:cNvPicPr/>
                  </pic:nvPicPr>
                  <pic:blipFill rotWithShape="1">
                    <a:blip r:embed="rId39"/>
                    <a:srcRect l="4465" t="6177" r="2095"/>
                    <a:stretch/>
                  </pic:blipFill>
                  <pic:spPr bwMode="auto">
                    <a:xfrm>
                      <a:off x="0" y="0"/>
                      <a:ext cx="3363398" cy="1898584"/>
                    </a:xfrm>
                    <a:prstGeom prst="rect">
                      <a:avLst/>
                    </a:prstGeom>
                    <a:ln>
                      <a:noFill/>
                    </a:ln>
                    <a:extLst>
                      <a:ext uri="{53640926-AAD7-44D8-BBD7-CCE9431645EC}">
                        <a14:shadowObscured xmlns:a14="http://schemas.microsoft.com/office/drawing/2010/main"/>
                      </a:ext>
                    </a:extLst>
                  </pic:spPr>
                </pic:pic>
              </a:graphicData>
            </a:graphic>
          </wp:inline>
        </w:drawing>
      </w:r>
    </w:p>
    <w:p w14:paraId="740A1B83" w14:textId="66C1E2B8" w:rsidR="003E2B7E" w:rsidRPr="00122DFC" w:rsidRDefault="00416896" w:rsidP="00416896">
      <w:pPr>
        <w:pStyle w:val="Descripcin"/>
        <w:jc w:val="center"/>
      </w:pPr>
      <w:bookmarkStart w:id="177" w:name="_Toc82900483"/>
      <w:r>
        <w:t xml:space="preserve">Figura </w:t>
      </w:r>
      <w:r>
        <w:fldChar w:fldCharType="begin"/>
      </w:r>
      <w:r>
        <w:instrText xml:space="preserve"> SEQ Figura \* ARABIC </w:instrText>
      </w:r>
      <w:r>
        <w:fldChar w:fldCharType="separate"/>
      </w:r>
      <w:r w:rsidR="001661F2">
        <w:rPr>
          <w:noProof/>
        </w:rPr>
        <w:t>25</w:t>
      </w:r>
      <w:r>
        <w:fldChar w:fldCharType="end"/>
      </w:r>
      <w:r>
        <w:t xml:space="preserve">. </w:t>
      </w:r>
      <w:r w:rsidRPr="00560C6B">
        <w:t xml:space="preserve">Imagen </w:t>
      </w:r>
      <w:r>
        <w:t>de profundidad</w:t>
      </w:r>
      <w:r w:rsidRPr="00560C6B">
        <w:t xml:space="preserve"> de resolución 1280x960</w:t>
      </w:r>
      <w:bookmarkEnd w:id="177"/>
    </w:p>
    <w:p w14:paraId="4FEF70A7" w14:textId="3DD782B2" w:rsidR="007924C5" w:rsidRDefault="007924C5" w:rsidP="007924C5">
      <w:r>
        <w:t xml:space="preserve">- </w:t>
      </w:r>
      <w:r w:rsidR="00FF3330">
        <w:t xml:space="preserve">Si se pone </w:t>
      </w:r>
      <w:r>
        <w:t xml:space="preserve">la captura de las dimensiones en 640x480, </w:t>
      </w:r>
      <w:r w:rsidR="00FF3330">
        <w:t xml:space="preserve">se puede ver </w:t>
      </w:r>
      <w:r>
        <w:t xml:space="preserve">que la cámara RGB realiza la captura de 16 imágenes por segundo, pero la cámara infrarroja realiza la captura de 16 imágenes por segundo. Los resultados se muestran en la Figura </w:t>
      </w:r>
      <w:r w:rsidR="003E2B7E">
        <w:t>2</w:t>
      </w:r>
      <w:r w:rsidR="00F94772">
        <w:t>6</w:t>
      </w:r>
      <w:r>
        <w:t xml:space="preserve"> y </w:t>
      </w:r>
      <w:r w:rsidR="003E2B7E">
        <w:t>2</w:t>
      </w:r>
      <w:r w:rsidR="00F94772">
        <w:t>7</w:t>
      </w:r>
      <w:r w:rsidR="003E2B7E">
        <w:t>.</w:t>
      </w:r>
    </w:p>
    <w:p w14:paraId="177D6A9E" w14:textId="77777777" w:rsidR="00416896" w:rsidRDefault="00416896" w:rsidP="00416896">
      <w:pPr>
        <w:keepNext/>
        <w:jc w:val="center"/>
      </w:pPr>
      <w:r>
        <w:rPr>
          <w:noProof/>
        </w:rPr>
        <mc:AlternateContent>
          <mc:Choice Requires="wps">
            <w:drawing>
              <wp:anchor distT="0" distB="0" distL="114300" distR="114300" simplePos="0" relativeHeight="251685888" behindDoc="0" locked="0" layoutInCell="1" allowOverlap="1" wp14:anchorId="4F35C2FD" wp14:editId="726177C6">
                <wp:simplePos x="0" y="0"/>
                <wp:positionH relativeFrom="page">
                  <wp:align>center</wp:align>
                </wp:positionH>
                <wp:positionV relativeFrom="paragraph">
                  <wp:posOffset>189865</wp:posOffset>
                </wp:positionV>
                <wp:extent cx="1276350" cy="1019175"/>
                <wp:effectExtent l="38100" t="38100" r="19050" b="28575"/>
                <wp:wrapNone/>
                <wp:docPr id="52" name="Conector recto de flecha 52"/>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C3E60C" id="Conector recto de flecha 52" o:spid="_x0000_s1026" type="#_x0000_t32" style="position:absolute;margin-left:0;margin-top:14.95pt;width:100.5pt;height:80.25pt;flip:x y;z-index:25168588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AKI7g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" strokecolor="black [3040]" strokeweight="3pt">
                <v:stroke endarrow="block"/>
                <w10:wrap anchorx="page"/>
              </v:shape>
            </w:pict>
          </mc:Fallback>
        </mc:AlternateContent>
      </w:r>
      <w:r w:rsidR="003E2B7E">
        <w:rPr>
          <w:noProof/>
        </w:rPr>
        <w:drawing>
          <wp:inline distT="0" distB="0" distL="0" distR="0" wp14:anchorId="705B3B46" wp14:editId="12EC6E5E">
            <wp:extent cx="2705100" cy="2028825"/>
            <wp:effectExtent l="0" t="0" r="0" b="9525"/>
            <wp:docPr id="48" name="Imagen 48" descr="Captura de pantalla de una perso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Captura de pantalla de una persona&#10;&#10;Descripción generada automáticamente"/>
                    <pic:cNvPicPr/>
                  </pic:nvPicPr>
                  <pic:blipFill rotWithShape="1">
                    <a:blip r:embed="rId40"/>
                    <a:srcRect l="4631" t="6472" r="48401" b="30869"/>
                    <a:stretch/>
                  </pic:blipFill>
                  <pic:spPr bwMode="auto">
                    <a:xfrm>
                      <a:off x="0" y="0"/>
                      <a:ext cx="2705100" cy="2028825"/>
                    </a:xfrm>
                    <a:prstGeom prst="rect">
                      <a:avLst/>
                    </a:prstGeom>
                    <a:ln>
                      <a:noFill/>
                    </a:ln>
                    <a:extLst>
                      <a:ext uri="{53640926-AAD7-44D8-BBD7-CCE9431645EC}">
                        <a14:shadowObscured xmlns:a14="http://schemas.microsoft.com/office/drawing/2010/main"/>
                      </a:ext>
                    </a:extLst>
                  </pic:spPr>
                </pic:pic>
              </a:graphicData>
            </a:graphic>
          </wp:inline>
        </w:drawing>
      </w:r>
    </w:p>
    <w:p w14:paraId="43C55B96" w14:textId="11366712" w:rsidR="003E2B7E" w:rsidRDefault="00416896" w:rsidP="00416896">
      <w:pPr>
        <w:pStyle w:val="Descripcin"/>
        <w:jc w:val="center"/>
      </w:pPr>
      <w:bookmarkStart w:id="178" w:name="_Toc82900484"/>
      <w:r>
        <w:t xml:space="preserve">Figura </w:t>
      </w:r>
      <w:r>
        <w:fldChar w:fldCharType="begin"/>
      </w:r>
      <w:r>
        <w:instrText xml:space="preserve"> SEQ Figura \* ARABIC </w:instrText>
      </w:r>
      <w:r>
        <w:fldChar w:fldCharType="separate"/>
      </w:r>
      <w:r w:rsidR="001661F2">
        <w:rPr>
          <w:noProof/>
        </w:rPr>
        <w:t>26</w:t>
      </w:r>
      <w:r>
        <w:fldChar w:fldCharType="end"/>
      </w:r>
      <w:r>
        <w:t xml:space="preserve">. </w:t>
      </w:r>
      <w:r w:rsidRPr="006D48E1">
        <w:t xml:space="preserve">Imagen RGB de resolución </w:t>
      </w:r>
      <w:r>
        <w:t>640</w:t>
      </w:r>
      <w:r w:rsidRPr="006D48E1">
        <w:t>x</w:t>
      </w:r>
      <w:r>
        <w:t>480</w:t>
      </w:r>
      <w:bookmarkEnd w:id="178"/>
    </w:p>
    <w:p w14:paraId="26CF9C44" w14:textId="77777777" w:rsidR="00416896" w:rsidRDefault="00416896" w:rsidP="00416896">
      <w:pPr>
        <w:keepNext/>
        <w:jc w:val="center"/>
      </w:pPr>
      <w:r>
        <w:rPr>
          <w:noProof/>
        </w:rPr>
        <w:lastRenderedPageBreak/>
        <mc:AlternateContent>
          <mc:Choice Requires="wps">
            <w:drawing>
              <wp:anchor distT="0" distB="0" distL="114300" distR="114300" simplePos="0" relativeHeight="251687936" behindDoc="0" locked="0" layoutInCell="1" allowOverlap="1" wp14:anchorId="24533CA9" wp14:editId="2B558848">
                <wp:simplePos x="0" y="0"/>
                <wp:positionH relativeFrom="page">
                  <wp:align>center</wp:align>
                </wp:positionH>
                <wp:positionV relativeFrom="paragraph">
                  <wp:posOffset>216535</wp:posOffset>
                </wp:positionV>
                <wp:extent cx="1276350" cy="1019175"/>
                <wp:effectExtent l="38100" t="38100" r="19050" b="28575"/>
                <wp:wrapNone/>
                <wp:docPr id="53" name="Conector recto de flecha 53"/>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0EBF38" id="Conector recto de flecha 53" o:spid="_x0000_s1026" type="#_x0000_t32" style="position:absolute;margin-left:0;margin-top:17.05pt;width:100.5pt;height:80.25pt;flip:x y;z-index:251687936;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" strokecolor="black [3040]" strokeweight="3pt">
                <v:stroke endarrow="block"/>
                <w10:wrap anchorx="page"/>
              </v:shape>
            </w:pict>
          </mc:Fallback>
        </mc:AlternateContent>
      </w:r>
      <w:r w:rsidR="003E2B7E">
        <w:rPr>
          <w:noProof/>
        </w:rPr>
        <w:drawing>
          <wp:inline distT="0" distB="0" distL="0" distR="0" wp14:anchorId="1DC90FB0" wp14:editId="14127451">
            <wp:extent cx="2838450" cy="2133600"/>
            <wp:effectExtent l="0" t="0" r="0" b="0"/>
            <wp:docPr id="49" name="Imagen 49" descr="Captura de pantalla de un celular con la imagen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la imagen de un hombre&#10;&#10;Descripción generada automáticamente"/>
                    <pic:cNvPicPr/>
                  </pic:nvPicPr>
                  <pic:blipFill rotWithShape="1">
                    <a:blip r:embed="rId41"/>
                    <a:srcRect l="8765" t="3762" r="41952" b="31410"/>
                    <a:stretch/>
                  </pic:blipFill>
                  <pic:spPr bwMode="auto">
                    <a:xfrm>
                      <a:off x="0" y="0"/>
                      <a:ext cx="2838450" cy="2133600"/>
                    </a:xfrm>
                    <a:prstGeom prst="rect">
                      <a:avLst/>
                    </a:prstGeom>
                    <a:ln>
                      <a:noFill/>
                    </a:ln>
                    <a:extLst>
                      <a:ext uri="{53640926-AAD7-44D8-BBD7-CCE9431645EC}">
                        <a14:shadowObscured xmlns:a14="http://schemas.microsoft.com/office/drawing/2010/main"/>
                      </a:ext>
                    </a:extLst>
                  </pic:spPr>
                </pic:pic>
              </a:graphicData>
            </a:graphic>
          </wp:inline>
        </w:drawing>
      </w:r>
    </w:p>
    <w:p w14:paraId="1D69EA38" w14:textId="0D155162" w:rsidR="003E2B7E" w:rsidRPr="00122DFC" w:rsidRDefault="00416896" w:rsidP="00416896">
      <w:pPr>
        <w:pStyle w:val="Descripcin"/>
        <w:jc w:val="center"/>
      </w:pPr>
      <w:bookmarkStart w:id="179" w:name="_Toc82900485"/>
      <w:r>
        <w:t xml:space="preserve">Figura </w:t>
      </w:r>
      <w:r>
        <w:fldChar w:fldCharType="begin"/>
      </w:r>
      <w:r>
        <w:instrText xml:space="preserve"> SEQ Figura \* ARABIC </w:instrText>
      </w:r>
      <w:r>
        <w:fldChar w:fldCharType="separate"/>
      </w:r>
      <w:r w:rsidR="001661F2">
        <w:rPr>
          <w:noProof/>
        </w:rPr>
        <w:t>27</w:t>
      </w:r>
      <w:r>
        <w:fldChar w:fldCharType="end"/>
      </w:r>
      <w:r>
        <w:t xml:space="preserve">. </w:t>
      </w:r>
      <w:r w:rsidRPr="00A876CE">
        <w:t xml:space="preserve">Imagen </w:t>
      </w:r>
      <w:r>
        <w:t>de profundidad</w:t>
      </w:r>
      <w:r w:rsidRPr="00A876CE">
        <w:t xml:space="preserve"> de resolución </w:t>
      </w:r>
      <w:r>
        <w:t>64</w:t>
      </w:r>
      <w:r w:rsidRPr="00A876CE">
        <w:t>0x</w:t>
      </w:r>
      <w:r>
        <w:t>480</w:t>
      </w:r>
      <w:bookmarkEnd w:id="179"/>
    </w:p>
    <w:p w14:paraId="24D8483F" w14:textId="3BE70460" w:rsidR="007924C5" w:rsidRDefault="00416896" w:rsidP="00122DFC">
      <w:r>
        <w:t xml:space="preserve">En las imágenes capturadas se muestra la velocidad de captura de imagen que </w:t>
      </w:r>
      <w:r w:rsidR="00FF3330">
        <w:t>se obtiene</w:t>
      </w:r>
      <w:r>
        <w:t xml:space="preserve"> para las diferentes cámaras utilizando para ello la librería Op</w:t>
      </w:r>
      <w:r w:rsidR="00177C05">
        <w:t>en</w:t>
      </w:r>
      <w:r>
        <w:t xml:space="preserve">CV. Pero existe la opción de realizar lo mismo y </w:t>
      </w:r>
      <w:r w:rsidR="00C97285">
        <w:t>más</w:t>
      </w:r>
      <w:r>
        <w:t xml:space="preserve"> cosas utilizando la librería pyrealsense2 que proporciona la facilidad de realizar la adquisición de las distancias, cámara RGB, la imagen RGB-D y también los datos proporcionados por los sensores de inercia.</w:t>
      </w:r>
    </w:p>
    <w:p w14:paraId="17A36F38" w14:textId="29150492" w:rsidR="00416896" w:rsidRDefault="00177C05" w:rsidP="00122DFC">
      <w:r w:rsidRPr="00177C05">
        <w:t>Se han realiza</w:t>
      </w:r>
      <w:r>
        <w:t xml:space="preserve">do diferentes captaciones en ROS, y se ha con las librerías o los servicios que ofrece Intel para su comunicación en este sistema, se han logrado obtener 15 fotogramas por segundo.  </w:t>
      </w:r>
    </w:p>
    <w:p w14:paraId="265D243D" w14:textId="77777777" w:rsidR="00F221A7" w:rsidRPr="00177C05" w:rsidRDefault="00F221A7" w:rsidP="00122DFC"/>
    <w:p w14:paraId="7143CAB1" w14:textId="287B5189" w:rsidR="00DB35CF" w:rsidRDefault="00DB35CF" w:rsidP="00351B45">
      <w:pPr>
        <w:pStyle w:val="Ttulo2"/>
      </w:pPr>
      <w:bookmarkStart w:id="180" w:name="_Toc82895797"/>
      <w:r>
        <w:t>5.3. Elección del algoritmo de segmentación semántica RGB-D</w:t>
      </w:r>
      <w:bookmarkEnd w:id="180"/>
    </w:p>
    <w:p w14:paraId="18D3EB79" w14:textId="1FC9392F" w:rsidR="001D0187" w:rsidRDefault="001D0187" w:rsidP="00122DFC">
      <w:r w:rsidRPr="001D0187">
        <w:t xml:space="preserve">Para elegir el algoritmo de segmentación se ha de realizar la búsqueda de algunos algoritmos de código abierto. Esto se hace por causa de que estas redes neuronales están bastante logradas y </w:t>
      </w:r>
      <w:r>
        <w:t>la</w:t>
      </w:r>
      <w:r w:rsidRPr="001D0187">
        <w:t xml:space="preserve"> creación y entrenamiento de una red neuronal es compleja y podría tardar</w:t>
      </w:r>
      <w:r>
        <w:t>se</w:t>
      </w:r>
      <w:r w:rsidRPr="001D0187">
        <w:t xml:space="preserve"> mucho en generar y entrenar. Antes de realizar ninguna selección se ha realizado la búsqueda de diferentes algoritmos y se ha visto que </w:t>
      </w:r>
      <w:r>
        <w:t xml:space="preserve">algunos de </w:t>
      </w:r>
      <w:r w:rsidRPr="001D0187">
        <w:t xml:space="preserve">los que obtienen </w:t>
      </w:r>
      <w:r>
        <w:t xml:space="preserve">los </w:t>
      </w:r>
      <w:r w:rsidRPr="001D0187">
        <w:t>mejores resultados son los siguientes, los resultados de los algoritmos se puede ver en el</w:t>
      </w:r>
      <w:r>
        <w:t xml:space="preserve"> artículo de ESANet </w:t>
      </w:r>
      <w:r>
        <w:fldChar w:fldCharType="begin" w:fldLock="1"/>
      </w:r>
      <w:r w:rsidR="00FD239F">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177C05">
        <w:rPr>
          <w:noProof/>
        </w:rPr>
        <w:t>(Seichter et al., 2020)</w:t>
      </w:r>
      <w:r>
        <w:fldChar w:fldCharType="end"/>
      </w:r>
      <w:r>
        <w:t>:</w:t>
      </w:r>
    </w:p>
    <w:p w14:paraId="0E45B9E8" w14:textId="77777777" w:rsidR="001D0187" w:rsidRPr="00F31FAF" w:rsidRDefault="001D0187" w:rsidP="001D0187">
      <w:pPr>
        <w:pStyle w:val="Prrafodelista"/>
        <w:numPr>
          <w:ilvl w:val="0"/>
          <w:numId w:val="6"/>
        </w:numPr>
      </w:pPr>
      <w:r w:rsidRPr="00F31FAF">
        <w:t xml:space="preserve">ESANet-R34-NBt1D. </w:t>
      </w:r>
    </w:p>
    <w:p w14:paraId="23F9B24E" w14:textId="77777777" w:rsidR="001D0187" w:rsidRDefault="001D0187" w:rsidP="001D0187">
      <w:pPr>
        <w:pStyle w:val="Prrafodelista"/>
        <w:numPr>
          <w:ilvl w:val="0"/>
          <w:numId w:val="6"/>
        </w:numPr>
      </w:pPr>
      <w:r w:rsidRPr="00F31FAF">
        <w:t>SA-Gate</w:t>
      </w:r>
      <w:r>
        <w:t>.</w:t>
      </w:r>
    </w:p>
    <w:p w14:paraId="3D3A1694" w14:textId="77777777" w:rsidR="001D0187" w:rsidRDefault="001D0187" w:rsidP="001D0187">
      <w:pPr>
        <w:pStyle w:val="Prrafodelista"/>
        <w:numPr>
          <w:ilvl w:val="0"/>
          <w:numId w:val="6"/>
        </w:numPr>
      </w:pPr>
      <w:r>
        <w:t>RDFNet.</w:t>
      </w:r>
    </w:p>
    <w:p w14:paraId="7881071A" w14:textId="77777777" w:rsidR="001D0187" w:rsidRDefault="001D0187" w:rsidP="001D0187">
      <w:pPr>
        <w:pStyle w:val="Prrafodelista"/>
        <w:numPr>
          <w:ilvl w:val="0"/>
          <w:numId w:val="6"/>
        </w:numPr>
      </w:pPr>
      <w:r>
        <w:lastRenderedPageBreak/>
        <w:t>SGNet.</w:t>
      </w:r>
    </w:p>
    <w:p w14:paraId="08FA5A66" w14:textId="68F61624" w:rsidR="001D0187" w:rsidRDefault="001D0187" w:rsidP="001D0187">
      <w:pPr>
        <w:pStyle w:val="Prrafodelista"/>
        <w:numPr>
          <w:ilvl w:val="0"/>
          <w:numId w:val="6"/>
        </w:numPr>
      </w:pPr>
      <w:r>
        <w:t>ACNet.</w:t>
      </w:r>
    </w:p>
    <w:p w14:paraId="43BC58A4" w14:textId="2BA16532" w:rsidR="00FD643D" w:rsidRDefault="00FD643D" w:rsidP="001D0187">
      <w:pPr>
        <w:pStyle w:val="Prrafodelista"/>
        <w:numPr>
          <w:ilvl w:val="0"/>
          <w:numId w:val="6"/>
        </w:numPr>
      </w:pPr>
      <w:r>
        <w:t>ERFNet</w:t>
      </w:r>
    </w:p>
    <w:p w14:paraId="7CBD8935" w14:textId="77777777" w:rsidR="001D0187" w:rsidRDefault="001D0187" w:rsidP="00122DFC"/>
    <w:p w14:paraId="58F231AD" w14:textId="250F0622" w:rsidR="00D0347E" w:rsidRDefault="00177C05" w:rsidP="00122DFC">
      <w:r>
        <w:t>Estos resultados son los que se han obtenido en la tarjeta Jetson AGX Xavier</w:t>
      </w:r>
      <w:r w:rsidR="003C5C79">
        <w:t>, pero se</w:t>
      </w:r>
      <w:r>
        <w:t xml:space="preserve"> va </w:t>
      </w:r>
      <w:r w:rsidR="001D0187">
        <w:t>a</w:t>
      </w:r>
      <w:r>
        <w:t xml:space="preserve"> realizar un sistema parecido en </w:t>
      </w:r>
      <w:r w:rsidR="00D0347E">
        <w:t>el Jetson Nano</w:t>
      </w:r>
      <w:r>
        <w:t>, para ello</w:t>
      </w:r>
      <w:r w:rsidR="00D0347E">
        <w:t xml:space="preserve"> asum</w:t>
      </w:r>
      <w:r w:rsidR="00C97285">
        <w:t>i</w:t>
      </w:r>
      <w:r w:rsidR="00D0347E">
        <w:t>e</w:t>
      </w:r>
      <w:r w:rsidR="00C97285">
        <w:t>ndo</w:t>
      </w:r>
      <w:r w:rsidR="00D0347E">
        <w:t xml:space="preserve"> que los resultados obtenidos serán proporcionales en cuanto a exigencias de computación. </w:t>
      </w:r>
      <w:r>
        <w:t>Para la creación del modelo, se ha creado un modelo</w:t>
      </w:r>
      <w:r w:rsidR="001D0187">
        <w:t xml:space="preserve"> propio</w:t>
      </w:r>
      <w:r>
        <w:t xml:space="preserve"> similar a los que se utilizan en</w:t>
      </w:r>
      <w:r w:rsidR="001D0187">
        <w:t xml:space="preserve"> las investigaciones de estos modelos diferentes.</w:t>
      </w:r>
      <w:r>
        <w:t xml:space="preserve"> </w:t>
      </w:r>
      <w:r w:rsidR="00374DCF">
        <w:t xml:space="preserve">Aun y todo, </w:t>
      </w:r>
      <w:r w:rsidR="00D0347E">
        <w:t xml:space="preserve">se </w:t>
      </w:r>
      <w:r w:rsidR="001D0187">
        <w:t>les dará importancia a los</w:t>
      </w:r>
      <w:r w:rsidR="00D0347E">
        <w:t xml:space="preserve"> resultados obten</w:t>
      </w:r>
      <w:r w:rsidR="001D0187">
        <w:t>idos, pero también a</w:t>
      </w:r>
      <w:r w:rsidR="003C5C79">
        <w:t xml:space="preserve"> la captura de imágenes por segundo</w:t>
      </w:r>
      <w:r w:rsidR="001D0187">
        <w:t xml:space="preserve"> que es capaz de procesar el sistema, ya que con ese procesamiento el robot tiene que funcionar a tiempo real</w:t>
      </w:r>
      <w:r w:rsidR="003C5C79">
        <w:t>.</w:t>
      </w:r>
      <w:r w:rsidR="00D0347E">
        <w:t xml:space="preserve"> </w:t>
      </w:r>
    </w:p>
    <w:p w14:paraId="6FFAF74A" w14:textId="3E579F9A" w:rsidR="003A3385" w:rsidRPr="00374DCF" w:rsidRDefault="001D0187" w:rsidP="00FD239F">
      <w:pPr>
        <w:rPr>
          <w:color w:val="FF0000"/>
        </w:rPr>
      </w:pPr>
      <w:r>
        <w:t xml:space="preserve">Para el entrenamiento del modelo, se utilizará la base de datos NYUv2 </w:t>
      </w:r>
      <w:r>
        <w:fldChar w:fldCharType="begin" w:fldLock="1"/>
      </w:r>
      <w:r>
        <w:instrText>ADDIN CSL_CITATION {"citationItems":[{"id":"ITEM-1","itemData":{"DOI":"10.1007/978-3-642-33715-4_54","ISBN":"9783642337147","ISSN":"03029743","abstract":"We present an approach to interpret the major surfaces, objects, and support relations of an indoor scene from an RGBD image. Most existing work ignores physical interactions or is applied only to tidy rooms and hallways. Our goal is to parse typical, often messy, indoor scenes into floor, walls, supporting surfaces, and object regions, and to recover support relationships. One of our main interests is to better understand how 3D cues can best inform a structured 3D interpretation. We also contribute a novel integer programming formulation to infer physical support relations. We offer a new dataset of 1449 RGBD images, capturing 464 diverse indoor scenes, with detailed annotations. Our experiments demonstrate our ability to infer support relations in complex scenes and verify that our 3D scene cues and inferred support lead to better object segmentation. © 2012 Springer-Verlag.","author":[{"dropping-particle":"","family":"Silberman","given":"Nathan","non-dropping-particle":"","parse-names":false,"suffix":""},{"dropping-particle":"","family":"Hoiem","given":"Derek","non-dropping-particle":"","parse-names":false,"suffix":""},{"dropping-particle":"","family":"Kohli","given":"Pushmeet","non-dropping-particle":"","parse-names":false,"suffix":""},{"dropping-particle":"","family":"Fergus","given":"Rob","non-dropping-particle":"","parse-names":false,"suffix":""}],"container-title":"Lecture Notes in Computer Science (including subseries Lecture Notes in Artificial Intelligence and Lecture Notes in Bioinformatics)","id":"ITEM-1","issue":"PART 5","issued":{"date-parts":[["2012"]]},"number-of-pages":"746-760","title":"Indoor segmentation and support inference from RGBD images","type":"report","volume":"7576 LNCS"},"uris":["http://www.mendeley.com/documents/?uuid=eabf7006-62b8-326b-be17-407dfc2cccc1"]}],"mendeley":{"formattedCitation":"(Silberman et al., 2012)","plainTextFormattedCitation":"(Silberman et al., 2012)","previouslyFormattedCitation":"(Silberman et al., 2012)"},"properties":{"noteIndex":0},"schema":"https://github.com/citation-style-language/schema/raw/master/csl-citation.json"}</w:instrText>
      </w:r>
      <w:r>
        <w:fldChar w:fldCharType="separate"/>
      </w:r>
      <w:r w:rsidRPr="00804658">
        <w:rPr>
          <w:noProof/>
        </w:rPr>
        <w:t>(Silberman et al., 2012)</w:t>
      </w:r>
      <w:r>
        <w:fldChar w:fldCharType="end"/>
      </w:r>
      <w:r>
        <w:t xml:space="preserve">, ya que se ha visto en algunos casos ha dado mejores resultados que con SunRGBD </w:t>
      </w:r>
      <w:r>
        <w:fldChar w:fldCharType="begin" w:fldLock="1"/>
      </w:r>
      <w:r>
        <w:instrText>ADDIN CSL_CITATION {"citationItems":[{"id":"ITEM-1","itemData":{"DOI":"10.1109/CVPR.2015.7298655","ISBN":"9781467369640","ISSN":"10636919","abstract":"Although RGB-D sensors have enabled major break-throughs for several vision tasks, such as 3D reconstruction, we have not attained the same level of success in high-level scene understanding. Perhaps one of the main reasons is the lack of a large-scale benchmark with 3D annotations and 3D evaluation metrics. In this paper, we introduce an RGB-D benchmark suite for the goal of advancing the state-of-the-arts in all major scene understanding tasks. Our dataset is captured by four different sensors and contains 10,335 RGB-D images, at a similar scale as PASCAL VOC. The whole dataset is densely annotated and includes 146,617 2D polygons and 64,595 3D bounding boxes with accurate object orientations, as well as a 3D room layout and scene category for each image. This dataset enables us to train data-hungry algorithms for scene-understanding tasks, evaluate them using meaningful 3D metrics, avoid overfitting to a small testing set, and study cross-sensor bias.","author":[{"dropping-particle":"","family":"Song","given":"Shuran","non-dropping-particle":"","parse-names":false,"suffix":""},{"dropping-particle":"","family":"Lichtenberg","given":"Samuel P.","non-dropping-particle":"","parse-names":false,"suffix":""},{"dropping-particle":"","family":"Xiao","given":"Jianxiong","non-dropping-particle":"","parse-names":false,"suffix":""}],"container-title":"Proceedings of the IEEE Computer Society Conference on Computer Vision and Pattern Recognition","id":"ITEM-1","issued":{"date-parts":[["2015"]]},"number-of-pages":"567-576","title":"SUN RGB-D: A RGB-D scene understanding benchmark suite","type":"report","volume":"07-12-June"},"uris":["http://www.mendeley.com/documents/?uuid=59ebf149-c6db-3256-9290-4a682eb8fa23"]}],"mendeley":{"formattedCitation":"(Song et al., 2015)","plainTextFormattedCitation":"(Song et al., 2015)","previouslyFormattedCitation":"(Song et al., 2015)"},"properties":{"noteIndex":0},"schema":"https://github.com/citation-style-language/schema/raw/master/csl-citation.json"}</w:instrText>
      </w:r>
      <w:r>
        <w:fldChar w:fldCharType="separate"/>
      </w:r>
      <w:r w:rsidRPr="00AB3840">
        <w:rPr>
          <w:noProof/>
        </w:rPr>
        <w:t>(Song et al., 2015)</w:t>
      </w:r>
      <w:r>
        <w:fldChar w:fldCharType="end"/>
      </w:r>
      <w:r>
        <w:t xml:space="preserve">. Pero en caso de querer realizar un modelo general, </w:t>
      </w:r>
      <w:r w:rsidR="00BF2E23">
        <w:t>sería</w:t>
      </w:r>
      <w:r>
        <w:t xml:space="preserve"> conveniente entrenarlo y testearlo con ambas bases de datos y tener una visión más </w:t>
      </w:r>
      <w:r w:rsidR="00FD239F">
        <w:t>específica</w:t>
      </w:r>
      <w:r>
        <w:t xml:space="preserve"> de como adaptarlo al entorno donde se utilizará el robot. También s</w:t>
      </w:r>
      <w:r w:rsidR="002C7F32">
        <w:t>e pueden utilizar otr</w:t>
      </w:r>
      <w:r w:rsidR="00516764">
        <w:t xml:space="preserve">as bases de datos </w:t>
      </w:r>
      <w:r w:rsidR="002C7F32">
        <w:t>como</w:t>
      </w:r>
      <w:r w:rsidR="00516764">
        <w:t xml:space="preserve"> Cityscapes</w:t>
      </w:r>
      <w:r w:rsidR="00804658">
        <w:t xml:space="preserve"> </w:t>
      </w:r>
      <w:r w:rsidR="00804658">
        <w:fldChar w:fldCharType="begin" w:fldLock="1"/>
      </w:r>
      <w:r w:rsidR="00AB3840">
        <w:instrText>ADDIN CSL_CITATION {"citationItems":[{"id":"ITEM-1","itemData":{"DOI":"10.1109/CVPR.2016.350","ISBN":"9781467388504","ISSN":"10636919","abstract":"Visual understanding of complex urban street scenes is an enabling factor for a wide range of applications. Object detection has benefited enormously from large-scale datasets, especially in the context of deep learning. For semantic urban scene understanding, however, no current dataset adequately captures the complexity of real-world urban scenes. To address this, we introduce Cityscapes, a benchmark suite and large-scale dataset to train and test approaches for pixel-level and instance-level semantic labeling. Cityscapes is comprised of a large, diverse set of stereo video sequences recorded in streets from 50 different cities. 5000 of these images have high quality pixel-level annotations, 20 000 additional images have coarse annotations to enable methods that leverage large volumes of weakly-labeled data. Crucially, our effort exceeds previous attempts in terms of dataset size, annotation richness, scene variability, and complexity. Our accompanying empirical study provides an in-depth analysis of the dataset characteristics, as well as a performance evaluation of several state-of-the-art approaches based on our benchmark.","author":[{"dropping-particle":"","family":"Cordts","given":"Marius","non-dropping-particle":"","parse-names":false,"suffix":""},{"dropping-particle":"","family":"Omran","given":"Mohamed","non-dropping-particle":"","parse-names":false,"suffix":""},{"dropping-particle":"","family":"Ramos","given":"Sebastian","non-dropping-particle":"","parse-names":false,"suffix":""},{"dropping-particle":"","family":"Rehfeld","given":"Timo","non-dropping-particle":"","parse-names":false,"suffix":""},{"dropping-particle":"","family":"Enzweiler","given":"Markus","non-dropping-particle":"","parse-names":false,"suffix":""},{"dropping-particle":"","family":"Benenson","given":"Rodrigo","non-dropping-particle":"","parse-names":false,"suffix":""},{"dropping-particle":"","family":"Franke","given":"Uwe","non-dropping-particle":"","parse-names":false,"suffix":""},{"dropping-particle":"","family":"Roth","given":"Stefan","non-dropping-particle":"","parse-names":false,"suffix":""},{"dropping-particle":"","family":"Schiele","given":"Bernt","non-dropping-particle":"","parse-names":false,"suffix":""}],"container-title":"Proceedings of the IEEE Computer Society Conference on Computer Vision and Pattern Recognition","id":"ITEM-1","issued":{"date-parts":[["2016"]]},"number-of-pages":"3213-3223","title":"The Cityscapes Dataset for Semantic Urban Scene Understanding","type":"report","volume":"2016-Decem"},"uris":["http://www.mendeley.com/documents/?uuid=1a814118-74c8-3e41-be20-2537a5c56551"]}],"mendeley":{"formattedCitation":"(Cordts et al., 2016)","plainTextFormattedCitation":"(Cordts et al., 2016)","previouslyFormattedCitation":"(Cordts et al., 2016)"},"properties":{"noteIndex":0},"schema":"https://github.com/citation-style-language/schema/raw/master/csl-citation.json"}</w:instrText>
      </w:r>
      <w:r w:rsidR="00804658">
        <w:fldChar w:fldCharType="separate"/>
      </w:r>
      <w:r w:rsidR="00AB3840" w:rsidRPr="00AB3840">
        <w:rPr>
          <w:noProof/>
        </w:rPr>
        <w:t>(Cordts et al., 2016)</w:t>
      </w:r>
      <w:r w:rsidR="00804658">
        <w:fldChar w:fldCharType="end"/>
      </w:r>
      <w:r w:rsidR="00804658">
        <w:t xml:space="preserve"> para exteriores, habitualmente utilizados para vehículos autónomos o robots para exteriores.</w:t>
      </w:r>
    </w:p>
    <w:p w14:paraId="091073B9" w14:textId="4FEC1BA4" w:rsidR="002E66F6" w:rsidRDefault="00402B47" w:rsidP="00122DFC">
      <w:r>
        <w:t xml:space="preserve">Estos algoritmos de segmentación suelen tener </w:t>
      </w:r>
      <w:r w:rsidR="002E66F6">
        <w:t>un codificador, “encoder” en inglés,</w:t>
      </w:r>
      <w:r>
        <w:t xml:space="preserve"> y </w:t>
      </w:r>
      <w:r w:rsidR="002E66F6">
        <w:t>un descodificador, denominado “decoder”</w:t>
      </w:r>
      <w:r w:rsidR="00762CEB">
        <w:t xml:space="preserve"> en el dialecto británico,</w:t>
      </w:r>
      <w:r>
        <w:t xml:space="preserve"> para que puedan funcionar correctamente. El </w:t>
      </w:r>
      <w:r w:rsidR="002E66F6">
        <w:t>codificador</w:t>
      </w:r>
      <w:r>
        <w:t xml:space="preserve"> </w:t>
      </w:r>
      <w:r w:rsidR="00FD21C7">
        <w:t xml:space="preserve">es una red neuronal convolucional normal, que </w:t>
      </w:r>
      <w:r w:rsidR="00C15C1E">
        <w:t xml:space="preserve">realiza las convoluciones para la identificación de los elementos </w:t>
      </w:r>
      <w:r w:rsidR="00374DCF">
        <w:t xml:space="preserve">y sacar </w:t>
      </w:r>
      <w:r w:rsidR="002E66F6">
        <w:t>la</w:t>
      </w:r>
      <w:r w:rsidR="00374DCF">
        <w:t xml:space="preserve"> imag</w:t>
      </w:r>
      <w:r w:rsidR="00C15C1E">
        <w:t>en</w:t>
      </w:r>
      <w:r w:rsidR="00374DCF">
        <w:t xml:space="preserve"> </w:t>
      </w:r>
      <w:r w:rsidR="002E66F6">
        <w:t>de características</w:t>
      </w:r>
      <w:r w:rsidR="00C15C1E">
        <w:t xml:space="preserve">. </w:t>
      </w:r>
      <w:r w:rsidR="001D0187">
        <w:t>En este caso en concreto se ha utilizado el sistema de R</w:t>
      </w:r>
      <w:r w:rsidR="00FD239F">
        <w:t xml:space="preserve">esnet </w:t>
      </w:r>
      <w:r w:rsidR="00FD239F">
        <w:fldChar w:fldCharType="begin" w:fldLock="1"/>
      </w:r>
      <w:r w:rsidR="00AF0035">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FD239F">
        <w:fldChar w:fldCharType="separate"/>
      </w:r>
      <w:r w:rsidR="00FD239F" w:rsidRPr="00FD239F">
        <w:rPr>
          <w:noProof/>
        </w:rPr>
        <w:t>(He et al., 2016)</w:t>
      </w:r>
      <w:r w:rsidR="00FD239F">
        <w:fldChar w:fldCharType="end"/>
      </w:r>
      <w:r w:rsidR="00FD239F">
        <w:t xml:space="preserve"> </w:t>
      </w:r>
      <w:r w:rsidR="002A0603">
        <w:t xml:space="preserve">Figura 28 </w:t>
      </w:r>
      <w:r w:rsidR="00FD239F">
        <w:t xml:space="preserve">como principal método de </w:t>
      </w:r>
      <w:r w:rsidR="002E66F6">
        <w:t>encoder</w:t>
      </w:r>
      <w:r w:rsidR="00FD239F">
        <w:t>,</w:t>
      </w:r>
      <w:r w:rsidR="001D0187">
        <w:t xml:space="preserve"> </w:t>
      </w:r>
      <w:r w:rsidR="00FD239F">
        <w:t>que en realidad quiere decir “Residual Network”.</w:t>
      </w:r>
      <w:r w:rsidR="002E66F6">
        <w:t xml:space="preserve"> Estos bloques de aprendizaje residual nos ayudaran a que el sistema aprenda mejor la función que tiene que realizar.</w:t>
      </w:r>
      <w:r w:rsidR="00FD239F">
        <w:t xml:space="preserve"> </w:t>
      </w:r>
    </w:p>
    <w:p w14:paraId="6BFEF3C6" w14:textId="77777777" w:rsidR="002E66F6" w:rsidRDefault="002E66F6" w:rsidP="002E66F6">
      <w:pPr>
        <w:keepNext/>
        <w:jc w:val="center"/>
      </w:pPr>
      <w:r>
        <w:rPr>
          <w:noProof/>
        </w:rPr>
        <w:drawing>
          <wp:inline distT="0" distB="0" distL="0" distR="0" wp14:anchorId="348E98B7" wp14:editId="21F2C732">
            <wp:extent cx="2415504" cy="1276710"/>
            <wp:effectExtent l="0" t="0" r="444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a:extLst>
                        <a:ext uri="{28A0092B-C50C-407E-A947-70E740481C1C}">
                          <a14:useLocalDpi xmlns:a14="http://schemas.microsoft.com/office/drawing/2010/main" val="0"/>
                        </a:ext>
                      </a:extLst>
                    </a:blip>
                    <a:srcRect b="19455"/>
                    <a:stretch/>
                  </pic:blipFill>
                  <pic:spPr bwMode="auto">
                    <a:xfrm>
                      <a:off x="0" y="0"/>
                      <a:ext cx="2443666" cy="1291595"/>
                    </a:xfrm>
                    <a:prstGeom prst="rect">
                      <a:avLst/>
                    </a:prstGeom>
                    <a:noFill/>
                    <a:ln>
                      <a:noFill/>
                    </a:ln>
                    <a:extLst>
                      <a:ext uri="{53640926-AAD7-44D8-BBD7-CCE9431645EC}">
                        <a14:shadowObscured xmlns:a14="http://schemas.microsoft.com/office/drawing/2010/main"/>
                      </a:ext>
                    </a:extLst>
                  </pic:spPr>
                </pic:pic>
              </a:graphicData>
            </a:graphic>
          </wp:inline>
        </w:drawing>
      </w:r>
    </w:p>
    <w:p w14:paraId="0E83A934" w14:textId="2048E256" w:rsidR="002E66F6" w:rsidRDefault="002E66F6" w:rsidP="002E66F6">
      <w:pPr>
        <w:pStyle w:val="Descripcin"/>
        <w:jc w:val="center"/>
      </w:pPr>
      <w:bookmarkStart w:id="181" w:name="_Toc82900486"/>
      <w:r>
        <w:t xml:space="preserve">Figura </w:t>
      </w:r>
      <w:r>
        <w:fldChar w:fldCharType="begin"/>
      </w:r>
      <w:r>
        <w:instrText xml:space="preserve"> SEQ Figura \* ARABIC </w:instrText>
      </w:r>
      <w:r>
        <w:fldChar w:fldCharType="separate"/>
      </w:r>
      <w:r w:rsidR="001661F2">
        <w:rPr>
          <w:noProof/>
        </w:rPr>
        <w:t>28</w:t>
      </w:r>
      <w:r>
        <w:fldChar w:fldCharType="end"/>
      </w:r>
      <w:r>
        <w:t>: Se muestra cómo se realiza el bloque residual del aprendiza</w:t>
      </w:r>
      <w:r w:rsidR="00AF0035">
        <w:t xml:space="preserve">je </w:t>
      </w:r>
      <w:r w:rsidR="00AF0035">
        <w:fldChar w:fldCharType="begin" w:fldLock="1"/>
      </w:r>
      <w:r w:rsidR="00B367D5">
        <w:instrText>ADDIN CSL_CITATION {"citationItems":[{"id":"ITEM-1","itemData":{"URL":"https://www.mygreatlearning.com/blog/resnet/","accessed":{"date-parts":[["2021","6","24"]]},"id":"ITEM-1","issued":{"date-parts":[["0"]]},"title":"What is Resnet or Residual Network | How Resnet Helps?","type":"webpage"},"uris":["http://www.mendeley.com/documents/?uuid=f7585b5d-b19f-3051-8b98-817380e5236a"]}],"mendeley":{"formattedCitation":"(&lt;i&gt;What Is Resnet or Residual Network | How Resnet Helps?&lt;/i&gt;, n.d.)","plainTextFormattedCitation":"(What Is Resnet or Residual Network | How Resnet Helps?, n.d.)","previouslyFormattedCitation":"(&lt;i&gt;What Is Resnet or Residual Network | How Resnet Helps?&lt;/i&gt;, n.d.)"},"properties":{"noteIndex":0},"schema":"https://github.com/citation-style-language/schema/raw/master/csl-citation.json"}</w:instrText>
      </w:r>
      <w:r w:rsidR="00AF0035">
        <w:fldChar w:fldCharType="separate"/>
      </w:r>
      <w:r w:rsidR="00AF0035" w:rsidRPr="00AF0035">
        <w:rPr>
          <w:noProof/>
        </w:rPr>
        <w:t>(</w:t>
      </w:r>
      <w:r w:rsidR="00AF0035" w:rsidRPr="00AF0035">
        <w:rPr>
          <w:i/>
          <w:noProof/>
        </w:rPr>
        <w:t>What Is Resnet or Residual Network | How Resnet Helps?</w:t>
      </w:r>
      <w:r w:rsidR="00AF0035" w:rsidRPr="00AF0035">
        <w:rPr>
          <w:noProof/>
        </w:rPr>
        <w:t>, n.d.)</w:t>
      </w:r>
      <w:r w:rsidR="00AF0035">
        <w:fldChar w:fldCharType="end"/>
      </w:r>
      <w:r>
        <w:t>.</w:t>
      </w:r>
      <w:bookmarkEnd w:id="181"/>
    </w:p>
    <w:p w14:paraId="7234C29C" w14:textId="77777777" w:rsidR="002E66F6" w:rsidRPr="002E66F6" w:rsidRDefault="002E66F6" w:rsidP="002E66F6">
      <w:pPr>
        <w:rPr>
          <w:lang w:val="es-ES"/>
        </w:rPr>
      </w:pPr>
    </w:p>
    <w:p w14:paraId="22C418F7" w14:textId="1EB36730" w:rsidR="00402B47" w:rsidRDefault="002E66F6" w:rsidP="00122DFC">
      <w:r>
        <w:t xml:space="preserve">Una vez extraídas las características, hay que generar la imagen resultante. Para ello se utiliza el </w:t>
      </w:r>
      <w:r w:rsidR="00D0347E">
        <w:t>de</w:t>
      </w:r>
      <w:r w:rsidR="00C15C1E">
        <w:t>codificador</w:t>
      </w:r>
      <w:r>
        <w:t xml:space="preserve">, que </w:t>
      </w:r>
      <w:r w:rsidR="00C15C1E">
        <w:t xml:space="preserve">realiza la máscara de la imagen partiendo de la imagen </w:t>
      </w:r>
      <w:r>
        <w:t>del codificador</w:t>
      </w:r>
      <w:r w:rsidR="00C15C1E">
        <w:t>.</w:t>
      </w:r>
      <w:r w:rsidR="00AF0035">
        <w:t xml:space="preserve"> Como bloque principal de decodificación, se </w:t>
      </w:r>
      <w:r w:rsidR="00880E98">
        <w:t xml:space="preserve">quería </w:t>
      </w:r>
      <w:r w:rsidR="00AF0035">
        <w:t>utiliza</w:t>
      </w:r>
      <w:r w:rsidR="00880E98">
        <w:t>r</w:t>
      </w:r>
      <w:r w:rsidR="00AF0035">
        <w:t xml:space="preserve"> el sistema de Non-Botleneck-1D-blocks</w:t>
      </w:r>
      <w:r w:rsidR="002A0603">
        <w:t xml:space="preserve"> Figura 29,</w:t>
      </w:r>
      <w:r w:rsidR="00AF0035">
        <w:t xml:space="preserve"> para un funcionamiento óptimo que es utilizado en ERFNet </w:t>
      </w:r>
      <w:r w:rsidR="00AF0035">
        <w:fldChar w:fldCharType="begin" w:fldLock="1"/>
      </w:r>
      <w:r w:rsidR="00AF0035">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AF0035">
        <w:fldChar w:fldCharType="separate"/>
      </w:r>
      <w:r w:rsidR="00AF0035" w:rsidRPr="00AF0035">
        <w:rPr>
          <w:noProof/>
        </w:rPr>
        <w:t>(He et al., 2016)</w:t>
      </w:r>
      <w:r w:rsidR="00AF0035">
        <w:fldChar w:fldCharType="end"/>
      </w:r>
      <w:r w:rsidR="00AF0035">
        <w:t xml:space="preserve"> que reduce la dimensión de los pesos generados por la red</w:t>
      </w:r>
      <w:r w:rsidR="00880E98">
        <w:t xml:space="preserve">, pero al requerir un entrenamiento </w:t>
      </w:r>
      <w:r w:rsidR="00003D51">
        <w:t>más</w:t>
      </w:r>
      <w:r w:rsidR="00880E98">
        <w:t xml:space="preserve"> complejo se ha optado a no utilizarlo</w:t>
      </w:r>
      <w:r w:rsidR="00AF0035">
        <w:t>.</w:t>
      </w:r>
    </w:p>
    <w:p w14:paraId="4BE9D746" w14:textId="77777777" w:rsidR="00AF0035" w:rsidRDefault="00AF0035" w:rsidP="00AF0035">
      <w:pPr>
        <w:keepNext/>
        <w:jc w:val="center"/>
      </w:pPr>
      <w:r>
        <w:rPr>
          <w:noProof/>
        </w:rPr>
        <w:drawing>
          <wp:inline distT="0" distB="0" distL="0" distR="0" wp14:anchorId="1DF8EF06" wp14:editId="7AD80D71">
            <wp:extent cx="759125" cy="1529493"/>
            <wp:effectExtent l="0" t="0" r="317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771910" cy="1555252"/>
                    </a:xfrm>
                    <a:prstGeom prst="rect">
                      <a:avLst/>
                    </a:prstGeom>
                  </pic:spPr>
                </pic:pic>
              </a:graphicData>
            </a:graphic>
          </wp:inline>
        </w:drawing>
      </w:r>
    </w:p>
    <w:p w14:paraId="2386A3C7" w14:textId="1832D61C" w:rsidR="00AF0035" w:rsidRDefault="00AF0035" w:rsidP="00AF0035">
      <w:pPr>
        <w:pStyle w:val="Descripcin"/>
        <w:jc w:val="center"/>
      </w:pPr>
      <w:bookmarkStart w:id="182" w:name="_Toc82900487"/>
      <w:r>
        <w:t xml:space="preserve">Figura </w:t>
      </w:r>
      <w:r>
        <w:fldChar w:fldCharType="begin"/>
      </w:r>
      <w:r>
        <w:instrText xml:space="preserve"> SEQ Figura \* ARABIC </w:instrText>
      </w:r>
      <w:r>
        <w:fldChar w:fldCharType="separate"/>
      </w:r>
      <w:r w:rsidR="001661F2">
        <w:rPr>
          <w:noProof/>
        </w:rPr>
        <w:t>29</w:t>
      </w:r>
      <w:r>
        <w:fldChar w:fldCharType="end"/>
      </w:r>
      <w:r>
        <w:t xml:space="preserve">:Se muestra cómo se realiza el bloque Non-Bottleneck-1D </w:t>
      </w:r>
      <w:r>
        <w:fldChar w:fldCharType="begin" w:fldLock="1"/>
      </w:r>
      <w: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fldChar w:fldCharType="separate"/>
      </w:r>
      <w:r w:rsidRPr="00AF0035">
        <w:rPr>
          <w:noProof/>
        </w:rPr>
        <w:t>(He et al., 2016)</w:t>
      </w:r>
      <w:r>
        <w:fldChar w:fldCharType="end"/>
      </w:r>
      <w:r>
        <w:t>.</w:t>
      </w:r>
      <w:bookmarkEnd w:id="182"/>
    </w:p>
    <w:p w14:paraId="0CA88BEC" w14:textId="77777777" w:rsidR="00880E98" w:rsidRPr="00880E98" w:rsidRDefault="00880E98" w:rsidP="00880E98">
      <w:pPr>
        <w:rPr>
          <w:lang w:val="es-ES"/>
        </w:rPr>
      </w:pPr>
    </w:p>
    <w:p w14:paraId="0380F9A9" w14:textId="3AE5BA3D" w:rsidR="003778E8" w:rsidRDefault="003778E8" w:rsidP="003778E8">
      <w:r>
        <w:t xml:space="preserve">Para crear el modelo entero se ha escogido el modelo U-Net </w:t>
      </w:r>
      <w:r w:rsidR="00F7225A">
        <w:fldChar w:fldCharType="begin" w:fldLock="1"/>
      </w:r>
      <w:r w:rsidR="004C05BB">
        <w:instrText>ADDIN CSL_CITATION {"citationItems":[{"id":"ITEM-1","itemData":{"DOI":"10.1109/ACCESS.2021.3053408","ISSN":"21693536","abstract":"Encoder-decoder networks are state-of-the-art approaches to biomedical image segmentation, but have two problems: i.e., the widely used pooling operations may discard spatial information, and therefore low-level semantics are lost. Feature fusion methods can mitigate these problems but feature maps of different scales cannot be easily fused because down- and upsampling change the spatial resolution of feature map. To address these issues, we propose INet, which enlarges receptive fields by increasing the kernel sizes of convolutional layers in steps (e.g., from 3times 3 to 7times 7 and then 15times 15 ) instead of downsampling. Inspired by an Inception module, INet extracts features by kernels of different sizes through concatenating the output feature maps of all preceding convolutional layers. We also find that the large kernel makes the network feasible for biomedical image segmentation. In addition, INet uses two overlapping max-poolings, i.e., max-poolings with stride 1, to extract the sharpest features. Fixed-size and fixed-channel feature maps enable INet to concatenate feature maps and add multiple shortcuts across layers. In this way, INet can recover low-level semantics by concatenating the feature maps of all preceding layers and expedite the training by adding multiple shortcuts. Because INet has additional residual shortcuts, we compare INet with a UNet system that also has residual shortcuts (ResUNet). To confirm INet as a backbone architecture for biomedical image segmentation, we implement dense connections on INet (called DenseINet) and compare it to a DenseUNet system with residual shortcuts (ResDenseUNet). INet and DenseINet require 16.9% and 37.6% fewer parameters than ResUNet and ResDenseUNet, respectively. In comparison with six encoder-decoder approaches using nine public datasets, INet and DenseINet demonstrate efficient improvements in biomedical image segmentation. INet outperforms DeepLabV3, which implementing atrous convolution instead of downsampling to increase receptive fields. INet also outperforms two recent methods (named HRNet and MS-NAS) that maintain high-resolution representations and repeatedly exchange the information across resolutions.","author":[{"dropping-particle":"","family":"Weng","given":"Weihao","non-dropping-particle":"","parse-names":false,"suffix":""},{"dropping-particle":"","family":"Zhu","given":"Xin","non-dropping-particle":"","parse-names":false,"suffix":""}],"container-title":"IEEE Access","id":"ITEM-1","issued":{"date-parts":[["2021"]]},"page":"16591-16603","title":"INet: Convolutional Networks for Biomedical Image Segmentation","type":"article-journal","volume":"9"},"uris":["http://www.mendeley.com/documents/?uuid=599eff47-1386-3fe5-a1c8-2e9975df6697"]}],"mendeley":{"formattedCitation":"(Weng &amp; Zhu, 2021)","plainTextFormattedCitation":"(Weng &amp; Zhu, 2021)","previouslyFormattedCitation":"(Weng &amp; Zhu, 2021)"},"properties":{"noteIndex":0},"schema":"https://github.com/citation-style-language/schema/raw/master/csl-citation.json"}</w:instrText>
      </w:r>
      <w:r w:rsidR="00F7225A">
        <w:fldChar w:fldCharType="separate"/>
      </w:r>
      <w:r w:rsidR="004C05BB" w:rsidRPr="004C05BB">
        <w:rPr>
          <w:noProof/>
        </w:rPr>
        <w:t>(Weng &amp; Zhu, 2021)</w:t>
      </w:r>
      <w:r w:rsidR="00F7225A">
        <w:fldChar w:fldCharType="end"/>
      </w:r>
      <w:r w:rsidR="00F7225A">
        <w:t xml:space="preserve">, </w:t>
      </w:r>
      <w:r>
        <w:t xml:space="preserve">que en su día </w:t>
      </w:r>
      <w:r w:rsidR="00F7225A">
        <w:t>evoluciono los modelos para mejorar la velocidad de respuesta. Para ello, es necesario realizar diferentes “encoder” y “decoder”, donde en cada uno de los codificadores se guarda el resultado para poder utilizando en el decodificador</w:t>
      </w:r>
      <w:r w:rsidR="004C05BB">
        <w:t>, ver Figura 30</w:t>
      </w:r>
      <w:r w:rsidR="00F7225A">
        <w:t>. En este caso se han utilizado 4 codificadores Resnet y otro 4 decodificadores Non-Botleneck-1D-blocks</w:t>
      </w:r>
    </w:p>
    <w:p w14:paraId="76A92DD8" w14:textId="77777777" w:rsidR="00F7225A" w:rsidRDefault="00F7225A" w:rsidP="00F7225A">
      <w:pPr>
        <w:keepNext/>
        <w:jc w:val="center"/>
      </w:pPr>
      <w:r>
        <w:rPr>
          <w:noProof/>
          <w:lang w:val="es-ES"/>
        </w:rPr>
        <w:drawing>
          <wp:inline distT="0" distB="0" distL="0" distR="0" wp14:anchorId="4EFB9520" wp14:editId="5EC520B8">
            <wp:extent cx="4032250" cy="2737663"/>
            <wp:effectExtent l="0" t="0" r="6350" b="5715"/>
            <wp:docPr id="21" name="Imagen 2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 Gráfico de cajas y bigotes&#10;&#10;Descripción generada automáticamente"/>
                    <pic:cNvPicPr/>
                  </pic:nvPicPr>
                  <pic:blipFill>
                    <a:blip r:embed="rId44"/>
                    <a:stretch>
                      <a:fillRect/>
                    </a:stretch>
                  </pic:blipFill>
                  <pic:spPr>
                    <a:xfrm>
                      <a:off x="0" y="0"/>
                      <a:ext cx="4085685" cy="2773942"/>
                    </a:xfrm>
                    <a:prstGeom prst="rect">
                      <a:avLst/>
                    </a:prstGeom>
                  </pic:spPr>
                </pic:pic>
              </a:graphicData>
            </a:graphic>
          </wp:inline>
        </w:drawing>
      </w:r>
    </w:p>
    <w:p w14:paraId="0889426C" w14:textId="4D00A8AE" w:rsidR="00F7225A" w:rsidRDefault="00F7225A" w:rsidP="00F7225A">
      <w:pPr>
        <w:pStyle w:val="Descripcin"/>
        <w:jc w:val="center"/>
      </w:pPr>
      <w:bookmarkStart w:id="183" w:name="_Toc82900488"/>
      <w:r>
        <w:t xml:space="preserve">Figura </w:t>
      </w:r>
      <w:r>
        <w:fldChar w:fldCharType="begin"/>
      </w:r>
      <w:r>
        <w:instrText xml:space="preserve"> SEQ Figura \* ARABIC </w:instrText>
      </w:r>
      <w:r>
        <w:fldChar w:fldCharType="separate"/>
      </w:r>
      <w:r w:rsidR="001661F2">
        <w:rPr>
          <w:noProof/>
        </w:rPr>
        <w:t>30</w:t>
      </w:r>
      <w:r>
        <w:fldChar w:fldCharType="end"/>
      </w:r>
      <w:r>
        <w:t>: Se muestra el modelo U-Net</w:t>
      </w:r>
      <w:r w:rsidR="004C05BB">
        <w:t xml:space="preserve"> </w:t>
      </w:r>
      <w:r w:rsidR="004C05BB">
        <w:fldChar w:fldCharType="begin" w:fldLock="1"/>
      </w:r>
      <w:r w:rsidR="004C05BB">
        <w:instrText>ADDIN CSL_CITATION {"citationItems":[{"id":"ITEM-1","itemData":{"DOI":"10.1109/ACCESS.2021.3053408","ISSN":"21693536","abstract":"Encoder-decoder networks are state-of-the-art approaches to biomedical image segmentation, but have two problems: i.e., the widely used pooling operations may discard spatial information, and therefore low-level semantics are lost. Feature fusion methods can mitigate these problems but feature maps of different scales cannot be easily fused because down- and upsampling change the spatial resolution of feature map. To address these issues, we propose INet, which enlarges receptive fields by increasing the kernel sizes of convolutional layers in steps (e.g., from 3times 3 to 7times 7 and then 15times 15 ) instead of downsampling. Inspired by an Inception module, INet extracts features by kernels of different sizes through concatenating the output feature maps of all preceding convolutional layers. We also find that the large kernel makes the network feasible for biomedical image segmentation. In addition, INet uses two overlapping max-poolings, i.e., max-poolings with stride 1, to extract the sharpest features. Fixed-size and fixed-channel feature maps enable INet to concatenate feature maps and add multiple shortcuts across layers. In this way, INet can recover low-level semantics by concatenating the feature maps of all preceding layers and expedite the training by adding multiple shortcuts. Because INet has additional residual shortcuts, we compare INet with a UNet system that also has residual shortcuts (ResUNet). To confirm INet as a backbone architecture for biomedical image segmentation, we implement dense connections on INet (called DenseINet) and compare it to a DenseUNet system with residual shortcuts (ResDenseUNet). INet and DenseINet require 16.9% and 37.6% fewer parameters than ResUNet and ResDenseUNet, respectively. In comparison with six encoder-decoder approaches using nine public datasets, INet and DenseINet demonstrate efficient improvements in biomedical image segmentation. INet outperforms DeepLabV3, which implementing atrous convolution instead of downsampling to increase receptive fields. INet also outperforms two recent methods (named HRNet and MS-NAS) that maintain high-resolution representations and repeatedly exchange the information across resolutions.","author":[{"dropping-particle":"","family":"Weng","given":"Weihao","non-dropping-particle":"","parse-names":false,"suffix":""},{"dropping-particle":"","family":"Zhu","given":"Xin","non-dropping-particle":"","parse-names":false,"suffix":""}],"container-title":"IEEE Access","id":"ITEM-1","issued":{"date-parts":[["2021"]]},"page":"16591-16603","title":"INet: Convolutional Networks for Biomedical Image Segmentation","type":"article-journal","volume":"9"},"uris":["http://www.mendeley.com/documents/?uuid=599eff47-1386-3fe5-a1c8-2e9975df6697"]}],"mendeley":{"formattedCitation":"(Weng &amp; Zhu, 2021)","plainTextFormattedCitation":"(Weng &amp; Zhu, 2021)","previouslyFormattedCitation":"(Weng &amp; Zhu, 2021)"},"properties":{"noteIndex":0},"schema":"https://github.com/citation-style-language/schema/raw/master/csl-citation.json"}</w:instrText>
      </w:r>
      <w:r w:rsidR="004C05BB">
        <w:fldChar w:fldCharType="separate"/>
      </w:r>
      <w:r w:rsidR="004C05BB" w:rsidRPr="004C05BB">
        <w:rPr>
          <w:noProof/>
        </w:rPr>
        <w:t>(Weng &amp; Zhu, 2021)</w:t>
      </w:r>
      <w:r w:rsidR="004C05BB">
        <w:fldChar w:fldCharType="end"/>
      </w:r>
      <w:r w:rsidR="004C05BB">
        <w:t>.</w:t>
      </w:r>
      <w:bookmarkEnd w:id="183"/>
    </w:p>
    <w:p w14:paraId="77F9A1F0" w14:textId="4C66C707" w:rsidR="00F7225A" w:rsidRDefault="00F7225A" w:rsidP="00F7225A">
      <w:pPr>
        <w:rPr>
          <w:lang w:val="es-ES"/>
        </w:rPr>
      </w:pPr>
      <w:r>
        <w:rPr>
          <w:lang w:val="es-ES"/>
        </w:rPr>
        <w:lastRenderedPageBreak/>
        <w:t xml:space="preserve">Para realizar la fusión de la imagen RGB con la imagen de profundidad se ha utilizado el modelo de ESANet, que realiza una especie de suma de las dos imágenes con su </w:t>
      </w:r>
      <w:r w:rsidR="004C05BB">
        <w:rPr>
          <w:lang w:val="es-ES"/>
        </w:rPr>
        <w:t>AveragePooling con su respectiva convolución multiplicada. Se puede ver el proceso de la fusión de imágenes en la Figura 31.</w:t>
      </w:r>
    </w:p>
    <w:p w14:paraId="2EEE9AEE" w14:textId="77777777" w:rsidR="004C05BB" w:rsidRDefault="004C05BB" w:rsidP="004C05BB">
      <w:pPr>
        <w:keepNext/>
        <w:jc w:val="center"/>
      </w:pPr>
      <w:r>
        <w:rPr>
          <w:noProof/>
        </w:rPr>
        <w:drawing>
          <wp:inline distT="0" distB="0" distL="0" distR="0" wp14:anchorId="0F6C067A" wp14:editId="4F684D76">
            <wp:extent cx="1656272" cy="1784158"/>
            <wp:effectExtent l="0" t="0" r="1270"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713240" cy="1845524"/>
                    </a:xfrm>
                    <a:prstGeom prst="rect">
                      <a:avLst/>
                    </a:prstGeom>
                  </pic:spPr>
                </pic:pic>
              </a:graphicData>
            </a:graphic>
          </wp:inline>
        </w:drawing>
      </w:r>
    </w:p>
    <w:p w14:paraId="1248FE13" w14:textId="645A36F9" w:rsidR="004C05BB" w:rsidRDefault="004C05BB" w:rsidP="004C05BB">
      <w:pPr>
        <w:pStyle w:val="Descripcin"/>
        <w:jc w:val="center"/>
      </w:pPr>
      <w:bookmarkStart w:id="184" w:name="_Toc82900489"/>
      <w:r>
        <w:t xml:space="preserve">Figura </w:t>
      </w:r>
      <w:r>
        <w:fldChar w:fldCharType="begin"/>
      </w:r>
      <w:r>
        <w:instrText xml:space="preserve"> SEQ Figura \* ARABIC </w:instrText>
      </w:r>
      <w:r>
        <w:fldChar w:fldCharType="separate"/>
      </w:r>
      <w:r w:rsidR="001661F2">
        <w:rPr>
          <w:noProof/>
        </w:rPr>
        <w:t>31</w:t>
      </w:r>
      <w:r>
        <w:fldChar w:fldCharType="end"/>
      </w:r>
      <w:r>
        <w:t xml:space="preserve">: Se muestra la fusión del modelo ESANet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operties":{"noteIndex":0},"schema":"https://github.com/citation-style-language/schema/raw/master/csl-citation.json"}</w:instrText>
      </w:r>
      <w:r>
        <w:fldChar w:fldCharType="separate"/>
      </w:r>
      <w:r w:rsidRPr="004C05BB">
        <w:rPr>
          <w:noProof/>
        </w:rPr>
        <w:t>(Seichter et al., 2020)</w:t>
      </w:r>
      <w:r>
        <w:fldChar w:fldCharType="end"/>
      </w:r>
      <w:r>
        <w:t>.</w:t>
      </w:r>
      <w:bookmarkEnd w:id="184"/>
    </w:p>
    <w:p w14:paraId="785CB68B" w14:textId="77777777" w:rsidR="00D90521" w:rsidRPr="00D90521" w:rsidRDefault="00D90521" w:rsidP="00D90521">
      <w:pPr>
        <w:rPr>
          <w:lang w:val="es-ES"/>
        </w:rPr>
      </w:pPr>
    </w:p>
    <w:p w14:paraId="0247236B" w14:textId="07CBFA3C" w:rsidR="004C05BB" w:rsidRDefault="004C05BB" w:rsidP="00F7225A">
      <w:pPr>
        <w:rPr>
          <w:lang w:val="es-ES"/>
        </w:rPr>
      </w:pPr>
      <w:r>
        <w:rPr>
          <w:lang w:val="es-ES"/>
        </w:rPr>
        <w:t>Tras haber realizado modelo</w:t>
      </w:r>
      <w:r w:rsidR="00D90521">
        <w:rPr>
          <w:lang w:val="es-ES"/>
        </w:rPr>
        <w:t xml:space="preserve">, se definen las pérdidas y métricas que se utilizaran para valorar el modelo. </w:t>
      </w:r>
    </w:p>
    <w:p w14:paraId="374B77E2" w14:textId="3D608067" w:rsidR="00D90521" w:rsidRDefault="00D90521" w:rsidP="00F7225A">
      <w:pPr>
        <w:rPr>
          <w:lang w:val="es-ES"/>
        </w:rPr>
      </w:pPr>
      <w:r>
        <w:rPr>
          <w:lang w:val="es-ES"/>
        </w:rPr>
        <w:t xml:space="preserve">Las </w:t>
      </w:r>
      <w:r w:rsidR="00F221A7">
        <w:rPr>
          <w:lang w:val="es-ES"/>
        </w:rPr>
        <w:t>pérdidas</w:t>
      </w:r>
      <w:r>
        <w:rPr>
          <w:lang w:val="es-ES"/>
        </w:rPr>
        <w:t xml:space="preserve"> se utilizan para realizar el </w:t>
      </w:r>
      <w:r w:rsidR="006C4C95">
        <w:rPr>
          <w:lang w:val="es-ES"/>
        </w:rPr>
        <w:t>cálculo del coste durante</w:t>
      </w:r>
      <w:r>
        <w:rPr>
          <w:lang w:val="es-ES"/>
        </w:rPr>
        <w:t xml:space="preserve"> el entrenamiento del modelo. En este caso se definen diferentes cálculos que facilitaran el entrenamiento del modelo.</w:t>
      </w:r>
    </w:p>
    <w:p w14:paraId="211425A9" w14:textId="45E92944" w:rsidR="00A97187" w:rsidRDefault="00A97187" w:rsidP="00A97187">
      <w:pPr>
        <w:pStyle w:val="Prrafodelista"/>
        <w:numPr>
          <w:ilvl w:val="0"/>
          <w:numId w:val="6"/>
        </w:numPr>
      </w:pPr>
      <w:r>
        <w:t>D</w:t>
      </w:r>
      <w:r w:rsidRPr="00A97187">
        <w:t>ice_coef</w:t>
      </w:r>
      <w:r>
        <w:t>: es un coeficiente estadístico para comparar la similitud de dos imágenes.</w:t>
      </w:r>
    </w:p>
    <w:p w14:paraId="0126CDD1" w14:textId="298AB70A" w:rsidR="00A97187" w:rsidRDefault="00A97187" w:rsidP="00A97187">
      <w:pPr>
        <w:pStyle w:val="Prrafodelista"/>
        <w:numPr>
          <w:ilvl w:val="0"/>
          <w:numId w:val="6"/>
        </w:numPr>
      </w:pPr>
      <w:r>
        <w:t>Dice_loss: la perdida se calcula realizando la resta de 1-dice_coef, indicado anteriormente.</w:t>
      </w:r>
    </w:p>
    <w:p w14:paraId="318D7605" w14:textId="7B2875A4" w:rsidR="00A97187" w:rsidRDefault="00A97187" w:rsidP="00A97187">
      <w:pPr>
        <w:pStyle w:val="Prrafodelista"/>
        <w:numPr>
          <w:ilvl w:val="0"/>
          <w:numId w:val="6"/>
        </w:numPr>
      </w:pPr>
      <w:r>
        <w:t>B</w:t>
      </w:r>
      <w:r w:rsidRPr="00A97187">
        <w:t>ce_dice_loss</w:t>
      </w:r>
      <w:r>
        <w:t xml:space="preserve">: </w:t>
      </w:r>
      <w:r w:rsidR="002F40F5">
        <w:t>Es la suma de bynary crossentropy y dice_loss, donde binary crossentropy es la probabilidad de que el pixel del resultado sea 1 o 0 calculado desde la distancia del valor esperado.</w:t>
      </w:r>
    </w:p>
    <w:p w14:paraId="1A0F6833" w14:textId="7F544EB2" w:rsidR="00A97187" w:rsidRDefault="00A97187" w:rsidP="00A97187">
      <w:pPr>
        <w:pStyle w:val="Prrafodelista"/>
        <w:numPr>
          <w:ilvl w:val="0"/>
          <w:numId w:val="6"/>
        </w:numPr>
      </w:pPr>
      <w:r>
        <w:t>B</w:t>
      </w:r>
      <w:r w:rsidRPr="00A97187">
        <w:t>ce_logdice_loss</w:t>
      </w:r>
      <w:r>
        <w:t>:</w:t>
      </w:r>
      <w:r w:rsidR="002F40F5" w:rsidRPr="002F40F5">
        <w:t xml:space="preserve"> </w:t>
      </w:r>
      <w:r w:rsidR="002F40F5">
        <w:t>Es la suma de bynary crossentropy y el logaritmo de dice_loss.</w:t>
      </w:r>
    </w:p>
    <w:p w14:paraId="605BF228" w14:textId="222B5838" w:rsidR="002F40F5" w:rsidRDefault="002F40F5" w:rsidP="00A97187">
      <w:pPr>
        <w:pStyle w:val="Prrafodelista"/>
        <w:numPr>
          <w:ilvl w:val="0"/>
          <w:numId w:val="6"/>
        </w:numPr>
      </w:pPr>
      <w:r>
        <w:t>W</w:t>
      </w:r>
      <w:r w:rsidRPr="002F40F5">
        <w:t>eighted_bce_loss</w:t>
      </w:r>
      <w:r>
        <w:t>:</w:t>
      </w:r>
      <w:r w:rsidRPr="002F40F5">
        <w:t xml:space="preserve"> </w:t>
      </w:r>
      <w:r>
        <w:t>Es b</w:t>
      </w:r>
      <w:r w:rsidRPr="00A97187">
        <w:t>ce_loss</w:t>
      </w:r>
      <w:r>
        <w:t xml:space="preserve"> (binary crossentropy) utilizando el peso para modificar el resultado.</w:t>
      </w:r>
    </w:p>
    <w:p w14:paraId="05664D7C" w14:textId="239EDDB1" w:rsidR="002F40F5" w:rsidRDefault="002F40F5" w:rsidP="00A97187">
      <w:pPr>
        <w:pStyle w:val="Prrafodelista"/>
        <w:numPr>
          <w:ilvl w:val="0"/>
          <w:numId w:val="6"/>
        </w:numPr>
      </w:pPr>
      <w:r>
        <w:t>W</w:t>
      </w:r>
      <w:r w:rsidRPr="002F40F5">
        <w:t>eighted_dice_loss</w:t>
      </w:r>
      <w:r>
        <w:t>:</w:t>
      </w:r>
      <w:r w:rsidRPr="002F40F5">
        <w:t xml:space="preserve"> </w:t>
      </w:r>
      <w:r>
        <w:t>Es dice</w:t>
      </w:r>
      <w:r w:rsidRPr="00A97187">
        <w:t>_loss</w:t>
      </w:r>
      <w:r>
        <w:t xml:space="preserve"> utilizando el peso para modificar el resultado.</w:t>
      </w:r>
    </w:p>
    <w:p w14:paraId="0626C5D9" w14:textId="0CE6C6BA" w:rsidR="002F40F5" w:rsidRDefault="002F40F5" w:rsidP="00A97187">
      <w:pPr>
        <w:pStyle w:val="Prrafodelista"/>
        <w:numPr>
          <w:ilvl w:val="0"/>
          <w:numId w:val="6"/>
        </w:numPr>
      </w:pPr>
      <w:r>
        <w:t>W</w:t>
      </w:r>
      <w:r w:rsidRPr="002F40F5">
        <w:t>eighted_bce_dice_loss</w:t>
      </w:r>
      <w:r>
        <w:t xml:space="preserve">: Es </w:t>
      </w:r>
      <w:r w:rsidRPr="002F40F5">
        <w:t>bce_dice_loss</w:t>
      </w:r>
      <w:r>
        <w:t xml:space="preserve"> utilizando el peso para modificar el resultado.</w:t>
      </w:r>
    </w:p>
    <w:p w14:paraId="317A9A07" w14:textId="6F47BA1B" w:rsidR="00A97187" w:rsidRPr="00A97187" w:rsidRDefault="00A97187" w:rsidP="00A97187">
      <w:pPr>
        <w:pStyle w:val="Prrafodelista"/>
        <w:numPr>
          <w:ilvl w:val="0"/>
          <w:numId w:val="6"/>
        </w:numPr>
      </w:pPr>
      <w:r>
        <w:t>T</w:t>
      </w:r>
      <w:r w:rsidRPr="00A97187">
        <w:t>rue_positive_rate</w:t>
      </w:r>
      <w:r>
        <w:t>:</w:t>
      </w:r>
      <w:r w:rsidR="002F40F5">
        <w:t xml:space="preserve"> El porcentaje de aciertos en pixeles que se dan en cada imagen.</w:t>
      </w:r>
    </w:p>
    <w:p w14:paraId="69B5A3B6" w14:textId="77777777" w:rsidR="00D90521" w:rsidRDefault="00D90521" w:rsidP="00F7225A">
      <w:pPr>
        <w:rPr>
          <w:lang w:val="es-ES"/>
        </w:rPr>
      </w:pPr>
    </w:p>
    <w:p w14:paraId="3740E3BA" w14:textId="6D348A8B" w:rsidR="00D90521" w:rsidRDefault="002F40F5" w:rsidP="00F7225A">
      <w:pPr>
        <w:rPr>
          <w:lang w:val="es-ES"/>
        </w:rPr>
      </w:pPr>
      <w:r>
        <w:rPr>
          <w:lang w:val="es-ES"/>
        </w:rPr>
        <w:lastRenderedPageBreak/>
        <w:t>Una vez definidos las métricas para calcular las p</w:t>
      </w:r>
      <w:r w:rsidR="00F266E9">
        <w:rPr>
          <w:lang w:val="es-ES"/>
        </w:rPr>
        <w:t>é</w:t>
      </w:r>
      <w:r>
        <w:rPr>
          <w:lang w:val="es-ES"/>
        </w:rPr>
        <w:t xml:space="preserve">rdidas, se </w:t>
      </w:r>
      <w:r w:rsidR="00F266E9">
        <w:rPr>
          <w:lang w:val="es-ES"/>
        </w:rPr>
        <w:t>definen los callbacks que se utilizaran durante el entrenamiento. Es decir, las funciones que se ejecutaran cada vez que en el entrenamiento se pasa el dataset entero, lo que se denomina epoch. Los callback utilizados son los siguientes.</w:t>
      </w:r>
    </w:p>
    <w:p w14:paraId="13B3F534" w14:textId="1E5DD317" w:rsidR="00F266E9" w:rsidRDefault="00F266E9" w:rsidP="00F266E9">
      <w:pPr>
        <w:pStyle w:val="Prrafodelista"/>
        <w:numPr>
          <w:ilvl w:val="0"/>
          <w:numId w:val="14"/>
        </w:numPr>
      </w:pPr>
      <w:r>
        <w:t>Checkpoint: Guarda los valores de los pesos asignados cada vez que el modelo mejora. De esta manera, aunque se pare la ejecución del entrenamiento, los pesos del modelo entrenado quedan guardados.</w:t>
      </w:r>
    </w:p>
    <w:p w14:paraId="30E0B279" w14:textId="271D4644" w:rsidR="00F266E9" w:rsidRDefault="00F266E9" w:rsidP="00F266E9">
      <w:pPr>
        <w:pStyle w:val="Prrafodelista"/>
        <w:numPr>
          <w:ilvl w:val="0"/>
          <w:numId w:val="14"/>
        </w:numPr>
      </w:pPr>
      <w:r w:rsidRPr="00F266E9">
        <w:t>ReduceLROnPlateau</w:t>
      </w:r>
      <w:r>
        <w:t>: Reduce el learning rate del optimizador si el modelo no se está entrenando correctamente</w:t>
      </w:r>
      <w:r w:rsidR="00F52C6D">
        <w:t xml:space="preserve"> y no mejora la </w:t>
      </w:r>
      <w:r w:rsidR="00DE4F99">
        <w:t>pérdida</w:t>
      </w:r>
      <w:r w:rsidR="00F52C6D">
        <w:t xml:space="preserve"> del modelo</w:t>
      </w:r>
      <w:r>
        <w:t>,</w:t>
      </w:r>
      <w:r w:rsidR="00F52C6D">
        <w:t xml:space="preserve"> reduzca el learning rate</w:t>
      </w:r>
      <w:r>
        <w:t>.</w:t>
      </w:r>
    </w:p>
    <w:p w14:paraId="24E00F9F" w14:textId="4E7A4831" w:rsidR="00F52C6D" w:rsidRDefault="00F52C6D" w:rsidP="00F266E9">
      <w:pPr>
        <w:pStyle w:val="Prrafodelista"/>
        <w:numPr>
          <w:ilvl w:val="0"/>
          <w:numId w:val="14"/>
        </w:numPr>
      </w:pPr>
      <w:r>
        <w:t>LrScheduler: Reduce el learning rate según los establecido. Se puede utilizar para que vaya reduciendo según pasa el tiempo o por los epoch que han pasado entrenando el modelo. En este caso se utiliza el segundo comentado, para que vaya reduciendo el lr según avanza el entrenamiento.</w:t>
      </w:r>
    </w:p>
    <w:p w14:paraId="7B3765A2" w14:textId="4CB1E59B" w:rsidR="00F266E9" w:rsidRDefault="00F266E9" w:rsidP="00F266E9">
      <w:pPr>
        <w:pStyle w:val="Prrafodelista"/>
        <w:numPr>
          <w:ilvl w:val="0"/>
          <w:numId w:val="14"/>
        </w:numPr>
      </w:pPr>
      <w:r w:rsidRPr="00F266E9">
        <w:t>EarlyStopping</w:t>
      </w:r>
      <w:r>
        <w:t>: El entrenamiento se para si no está mejorando.</w:t>
      </w:r>
    </w:p>
    <w:p w14:paraId="532C6170" w14:textId="77777777" w:rsidR="00F266E9" w:rsidRPr="00F266E9" w:rsidRDefault="00F266E9" w:rsidP="00F266E9"/>
    <w:p w14:paraId="1FE052DD" w14:textId="055BB13E" w:rsidR="00FD643D" w:rsidRDefault="00FD643D" w:rsidP="00FD643D">
      <w:pPr>
        <w:pStyle w:val="Ttulo2"/>
      </w:pPr>
      <w:bookmarkStart w:id="185" w:name="_Toc82895798"/>
      <w:r>
        <w:t>5.4 Entrenamiento del modelo de segmentación semántica</w:t>
      </w:r>
      <w:bookmarkEnd w:id="185"/>
    </w:p>
    <w:p w14:paraId="1840405A" w14:textId="15902B7E" w:rsidR="0065762B" w:rsidRDefault="0065762B" w:rsidP="00122DFC">
      <w:r w:rsidRPr="0065762B">
        <w:t xml:space="preserve">El entrenamiento de una red neuronal es fundamental para que funcione correctamente. Por ello, lo primero es entender la base de datos a utilizar y </w:t>
      </w:r>
      <w:r w:rsidR="00CD1A82">
        <w:t>establecer el método para</w:t>
      </w:r>
      <w:r w:rsidRPr="0065762B">
        <w:t xml:space="preserve"> tratarla.</w:t>
      </w:r>
      <w:r>
        <w:t xml:space="preserve"> </w:t>
      </w:r>
      <w:r w:rsidR="00F95C1D">
        <w:t>En este caso, se ha</w:t>
      </w:r>
      <w:r w:rsidR="002C4E70">
        <w:t>n</w:t>
      </w:r>
      <w:r w:rsidR="00F95C1D">
        <w:t xml:space="preserve"> escogido la</w:t>
      </w:r>
      <w:r w:rsidR="002C4E70">
        <w:t>s</w:t>
      </w:r>
      <w:r w:rsidR="00F95C1D">
        <w:t xml:space="preserve"> base</w:t>
      </w:r>
      <w:r w:rsidR="002C4E70">
        <w:t>s</w:t>
      </w:r>
      <w:r w:rsidR="00F95C1D">
        <w:t xml:space="preserve"> de datos de NYUv2</w:t>
      </w:r>
      <w:r w:rsidR="002C4E70">
        <w:t xml:space="preserve"> y SUNRGBD</w:t>
      </w:r>
      <w:r w:rsidR="00BA11C4">
        <w:t xml:space="preserve"> donde se encuentran las imágenes de distintos escenarios. Para </w:t>
      </w:r>
      <w:r w:rsidR="00CD1A82">
        <w:t xml:space="preserve">el manejo </w:t>
      </w:r>
      <w:r w:rsidR="00BA11C4">
        <w:t>de esta</w:t>
      </w:r>
      <w:r w:rsidR="00CD1A82">
        <w:t>s</w:t>
      </w:r>
      <w:r w:rsidR="00BA11C4">
        <w:t xml:space="preserve"> base</w:t>
      </w:r>
      <w:r w:rsidR="00CD1A82">
        <w:t>s</w:t>
      </w:r>
      <w:r w:rsidR="00BA11C4">
        <w:t xml:space="preserve"> de datos se </w:t>
      </w:r>
      <w:r w:rsidR="006F7CC2">
        <w:t xml:space="preserve">han utilizado las herramientas proporcionadas por </w:t>
      </w:r>
      <w:r w:rsidR="005269E3">
        <w:t>sus</w:t>
      </w:r>
      <w:r w:rsidR="006F7CC2">
        <w:t xml:space="preserve"> creadores</w:t>
      </w:r>
      <w:r w:rsidR="00BA11C4">
        <w:t xml:space="preserve">. </w:t>
      </w:r>
    </w:p>
    <w:p w14:paraId="56E133F3" w14:textId="77777777" w:rsidR="003E3789" w:rsidRDefault="003E3789" w:rsidP="00122DFC"/>
    <w:p w14:paraId="13E1815A" w14:textId="086021FE" w:rsidR="005269E3" w:rsidRDefault="005269E3" w:rsidP="005269E3">
      <w:pPr>
        <w:pStyle w:val="Ttulo3"/>
      </w:pPr>
      <w:bookmarkStart w:id="186" w:name="_Toc82895799"/>
      <w:r>
        <w:t>5.4.1 Datasets</w:t>
      </w:r>
      <w:bookmarkEnd w:id="186"/>
    </w:p>
    <w:p w14:paraId="0DE22941" w14:textId="0F87CB5C" w:rsidR="00B236DC" w:rsidRDefault="002C4E70" w:rsidP="00122DFC">
      <w:r>
        <w:t>La</w:t>
      </w:r>
      <w:r w:rsidR="00BA11C4">
        <w:t xml:space="preserve"> base de datos </w:t>
      </w:r>
      <w:r>
        <w:t>NYUv2, realizada con la cámara de Kinect v2, contiene</w:t>
      </w:r>
      <w:r w:rsidR="00BA11C4">
        <w:t xml:space="preserve"> 1449 imágenes, que cada una de ellas tiene su imagen RGB, imagen de profundidad y la imagen segmentada. Existen diferentes categorías de etiquetado, en concreto, hay 894 clases etiquetadas que se analizaran para entrenar el modelo</w:t>
      </w:r>
      <w:r w:rsidR="00CD1A82">
        <w:t>. Todas las imágenes de</w:t>
      </w:r>
      <w:r w:rsidR="00CD1A82" w:rsidRPr="00CD1A82">
        <w:t xml:space="preserve"> </w:t>
      </w:r>
      <w:r w:rsidR="00CD1A82">
        <w:t>NYUv2 tienen una dimensión de 480x640 pixels</w:t>
      </w:r>
      <w:r w:rsidR="00BA11C4">
        <w:t>.</w:t>
      </w:r>
      <w:r>
        <w:t xml:space="preserve"> En cambio, la base de datos de SUNRGBD tiene opción de elegir la cámara (Kinect, Xtion o Realsense) con la que se han realizado las fotos para su posterior entrenamiento.</w:t>
      </w:r>
      <w:r w:rsidR="00BA11C4">
        <w:t xml:space="preserve"> </w:t>
      </w:r>
      <w:r w:rsidR="00B236DC">
        <w:t xml:space="preserve">Este dataset tiene 1159 imágenes </w:t>
      </w:r>
      <w:r w:rsidR="006F7CC2">
        <w:t xml:space="preserve">con 47 categorías o clases, que como el dataset </w:t>
      </w:r>
      <w:r w:rsidR="00E03E24">
        <w:t>anterior</w:t>
      </w:r>
      <w:r w:rsidR="006F7CC2">
        <w:t>, cada una contiene su imagen RGB, imagen de profundidad y la imagen segmentada.</w:t>
      </w:r>
      <w:r w:rsidR="00CD1A82" w:rsidRPr="00CD1A82">
        <w:t xml:space="preserve"> </w:t>
      </w:r>
      <w:r w:rsidR="00CD1A82">
        <w:t>Todas las imágenes de</w:t>
      </w:r>
      <w:r w:rsidR="00CD1A82" w:rsidRPr="00CD1A82">
        <w:t xml:space="preserve"> </w:t>
      </w:r>
      <w:r w:rsidR="00CD1A82">
        <w:t>SUNRGBD tienen una dimensión de 531x681 pixels.</w:t>
      </w:r>
    </w:p>
    <w:p w14:paraId="4C8F94E4" w14:textId="42822C76" w:rsidR="00E03E24" w:rsidRDefault="00880E98" w:rsidP="00122DFC">
      <w:r>
        <w:lastRenderedPageBreak/>
        <w:t>Po</w:t>
      </w:r>
      <w:r w:rsidR="00003D51">
        <w:t>r</w:t>
      </w:r>
      <w:r>
        <w:t xml:space="preserve"> otro lado, estas bases de datos contienen las etiquetas de las imágenes con las que se entrena el modelo previamente creado. Para </w:t>
      </w:r>
      <w:r w:rsidR="00CD1A82">
        <w:t>poder</w:t>
      </w:r>
      <w:r>
        <w:t xml:space="preserve"> entrenar estos modelos es indispensable saber las etiquetas a las que corresponde cada valor y preparar los datos </w:t>
      </w:r>
      <w:r w:rsidR="00CD1A82">
        <w:t>que se quieren obtener como resultado</w:t>
      </w:r>
      <w:r>
        <w:t xml:space="preserve">. Es necesario modificar y crear una base de datos nueva para que el entrenador pueda entender como entrenar el modelo, por ello </w:t>
      </w:r>
      <w:r w:rsidR="002A11CE">
        <w:t xml:space="preserve">se realiza una nueva imagen para cada </w:t>
      </w:r>
      <w:r w:rsidR="00CD1A82">
        <w:t>número</w:t>
      </w:r>
      <w:r w:rsidR="002A11CE">
        <w:t xml:space="preserve"> o clase. De esta manera se </w:t>
      </w:r>
      <w:r w:rsidR="00E03E24">
        <w:t>si tenemos diez clases</w:t>
      </w:r>
      <w:r w:rsidR="00CD1A82">
        <w:t>, con el resultado de la imagen segmentada,</w:t>
      </w:r>
      <w:r w:rsidR="00E03E24">
        <w:t xml:space="preserve"> </w:t>
      </w:r>
      <w:r w:rsidR="00CD1A82">
        <w:t>ob</w:t>
      </w:r>
      <w:r w:rsidR="00E03E24">
        <w:t xml:space="preserve">tendremos 10 imágenes que contienen 1 si la clase de ese píxel es la adecuada y 0 si no es la adecuada. Estas imágenes contienen las mismas dimensiones que las anteriores, pero suelen estar en blanco y negro ya que es la </w:t>
      </w:r>
      <w:r w:rsidR="00CD1A82">
        <w:t>máscara</w:t>
      </w:r>
      <w:r w:rsidR="00E03E24">
        <w:t xml:space="preserve"> que indica si el píxel es de </w:t>
      </w:r>
      <w:r w:rsidR="00CD1A82">
        <w:t>una clase o no</w:t>
      </w:r>
      <w:r w:rsidR="00E03E24">
        <w:t>.</w:t>
      </w:r>
    </w:p>
    <w:p w14:paraId="35F1A71A" w14:textId="7B1952F3" w:rsidR="00BA11C4" w:rsidRDefault="00E03E24" w:rsidP="00122DFC">
      <w:r>
        <w:t>Tras haber preparado l</w:t>
      </w:r>
      <w:r w:rsidR="003E3789">
        <w:t>a</w:t>
      </w:r>
      <w:r>
        <w:t xml:space="preserve">s </w:t>
      </w:r>
      <w:r w:rsidR="003E3789">
        <w:t>bases de datos</w:t>
      </w:r>
      <w:r>
        <w:t xml:space="preserve"> de NYUv2 y SUNRGBD para su entrenamiento, se pueden ver e</w:t>
      </w:r>
      <w:r w:rsidR="00BA11C4">
        <w:t xml:space="preserve">n las Figuras 32 y 33 dos ejemplos de imágenes </w:t>
      </w:r>
      <w:r>
        <w:t>ya preparadas. En</w:t>
      </w:r>
      <w:r w:rsidR="00BA11C4">
        <w:t xml:space="preserve"> ellas se pueden ver la imagen </w:t>
      </w:r>
      <w:r w:rsidR="00694512">
        <w:t>RGB</w:t>
      </w:r>
      <w:r>
        <w:t xml:space="preserve"> (llamada Color)</w:t>
      </w:r>
      <w:r w:rsidR="00694512">
        <w:t xml:space="preserve">, la imagen de profundidad </w:t>
      </w:r>
      <w:r>
        <w:t xml:space="preserve">(llamada Depth) </w:t>
      </w:r>
      <w:r w:rsidR="00694512">
        <w:t xml:space="preserve">y el resultado de la segmentación </w:t>
      </w:r>
      <w:r>
        <w:t xml:space="preserve">o </w:t>
      </w:r>
      <w:r w:rsidR="00AA083E">
        <w:t xml:space="preserve">las etiquetas </w:t>
      </w:r>
      <w:r w:rsidR="00694512">
        <w:t>que se quiere</w:t>
      </w:r>
      <w:r w:rsidR="00AA083E">
        <w:t>n</w:t>
      </w:r>
      <w:r w:rsidR="00694512">
        <w:t xml:space="preserve"> obtener</w:t>
      </w:r>
      <w:r>
        <w:t xml:space="preserve"> (llamada Label)</w:t>
      </w:r>
      <w:r w:rsidR="00694512">
        <w:t xml:space="preserve">. Este modelo se entrenará utilizando imágenes de </w:t>
      </w:r>
      <w:r w:rsidR="00694512" w:rsidRPr="00694512">
        <w:t>este tipo para intentar obtener el resultado segmentado.</w:t>
      </w:r>
    </w:p>
    <w:p w14:paraId="622AF393" w14:textId="6D6757F6" w:rsidR="00694512" w:rsidRDefault="00694512" w:rsidP="00694512">
      <w:pPr>
        <w:keepNext/>
        <w:jc w:val="center"/>
      </w:pPr>
      <w:r>
        <w:rPr>
          <w:noProof/>
        </w:rPr>
        <w:drawing>
          <wp:inline distT="0" distB="0" distL="0" distR="0" wp14:anchorId="62F950B2" wp14:editId="394CD00B">
            <wp:extent cx="4399200" cy="1144665"/>
            <wp:effectExtent l="0" t="0" r="190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pic:cNvPicPr/>
                  </pic:nvPicPr>
                  <pic:blipFill rotWithShape="1">
                    <a:blip r:embed="rId46"/>
                    <a:srcRect l="217" t="178" r="217" b="178"/>
                    <a:stretch/>
                  </pic:blipFill>
                  <pic:spPr>
                    <a:xfrm>
                      <a:off x="0" y="0"/>
                      <a:ext cx="4399200" cy="1144665"/>
                    </a:xfrm>
                    <a:prstGeom prst="rect">
                      <a:avLst/>
                    </a:prstGeom>
                  </pic:spPr>
                </pic:pic>
              </a:graphicData>
            </a:graphic>
          </wp:inline>
        </w:drawing>
      </w:r>
    </w:p>
    <w:p w14:paraId="2B21B26C" w14:textId="25476F85" w:rsidR="00694512" w:rsidRDefault="00694512" w:rsidP="00694512">
      <w:pPr>
        <w:pStyle w:val="Descripcin"/>
        <w:jc w:val="center"/>
      </w:pPr>
      <w:bookmarkStart w:id="187" w:name="_Toc82900490"/>
      <w:r>
        <w:t xml:space="preserve">Figura </w:t>
      </w:r>
      <w:r>
        <w:fldChar w:fldCharType="begin"/>
      </w:r>
      <w:r>
        <w:instrText xml:space="preserve"> SEQ Figura \* ARABIC </w:instrText>
      </w:r>
      <w:r>
        <w:fldChar w:fldCharType="separate"/>
      </w:r>
      <w:r w:rsidR="001661F2">
        <w:rPr>
          <w:noProof/>
        </w:rPr>
        <w:t>32</w:t>
      </w:r>
      <w:r>
        <w:fldChar w:fldCharType="end"/>
      </w:r>
      <w:r>
        <w:t>:</w:t>
      </w:r>
      <w:r w:rsidR="00B802F6">
        <w:t xml:space="preserve"> Ejemplo de la imagen de NYUv2.</w:t>
      </w:r>
      <w:bookmarkEnd w:id="187"/>
    </w:p>
    <w:p w14:paraId="491A873E" w14:textId="3E1EEA02" w:rsidR="009B7E39" w:rsidRDefault="003575C0" w:rsidP="009B7E39">
      <w:pPr>
        <w:pStyle w:val="Descripcin"/>
        <w:keepNext/>
        <w:jc w:val="center"/>
      </w:pPr>
      <w:r>
        <w:rPr>
          <w:noProof/>
        </w:rPr>
        <w:drawing>
          <wp:inline distT="0" distB="0" distL="0" distR="0" wp14:anchorId="43042AAA" wp14:editId="3FC82B4E">
            <wp:extent cx="4400550" cy="1057199"/>
            <wp:effectExtent l="0" t="0" r="0" b="0"/>
            <wp:docPr id="33" name="Imagen 33" descr="Imagen que contiene monitor, alimentos, tabla, puesta de so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magen que contiene monitor, alimentos, tabla, puesta de sol&#10;&#10;Descripción generada automáticamente"/>
                    <pic:cNvPicPr/>
                  </pic:nvPicPr>
                  <pic:blipFill rotWithShape="1">
                    <a:blip r:embed="rId47"/>
                    <a:srcRect l="480" t="4243" r="480" b="4243"/>
                    <a:stretch/>
                  </pic:blipFill>
                  <pic:spPr>
                    <a:xfrm>
                      <a:off x="0" y="0"/>
                      <a:ext cx="4456819" cy="1070717"/>
                    </a:xfrm>
                    <a:prstGeom prst="rect">
                      <a:avLst/>
                    </a:prstGeom>
                  </pic:spPr>
                </pic:pic>
              </a:graphicData>
            </a:graphic>
          </wp:inline>
        </w:drawing>
      </w:r>
    </w:p>
    <w:p w14:paraId="1A55655B" w14:textId="13D2CF7A" w:rsidR="00694512" w:rsidRPr="00694512" w:rsidRDefault="009B7E39" w:rsidP="009B7E39">
      <w:pPr>
        <w:pStyle w:val="Descripcin"/>
        <w:jc w:val="center"/>
      </w:pPr>
      <w:bookmarkStart w:id="188" w:name="_Toc82900491"/>
      <w:r>
        <w:t xml:space="preserve">Figura </w:t>
      </w:r>
      <w:r>
        <w:fldChar w:fldCharType="begin"/>
      </w:r>
      <w:r>
        <w:instrText xml:space="preserve"> SEQ Figura \* ARABIC </w:instrText>
      </w:r>
      <w:r>
        <w:fldChar w:fldCharType="separate"/>
      </w:r>
      <w:r w:rsidR="001661F2">
        <w:rPr>
          <w:noProof/>
        </w:rPr>
        <w:t>33</w:t>
      </w:r>
      <w:r>
        <w:fldChar w:fldCharType="end"/>
      </w:r>
      <w:r>
        <w:t xml:space="preserve">: </w:t>
      </w:r>
      <w:r w:rsidRPr="00391456">
        <w:t xml:space="preserve">Ejemplo de la imagen de </w:t>
      </w:r>
      <w:r>
        <w:t>SUNRGBD</w:t>
      </w:r>
      <w:r w:rsidR="00003D51">
        <w:t xml:space="preserve"> (531x681)</w:t>
      </w:r>
      <w:r w:rsidRPr="00391456">
        <w:t>.</w:t>
      </w:r>
      <w:bookmarkEnd w:id="188"/>
    </w:p>
    <w:p w14:paraId="041C44CB" w14:textId="77777777" w:rsidR="00FE554E" w:rsidRDefault="00FE554E" w:rsidP="00122DFC"/>
    <w:p w14:paraId="32E79897" w14:textId="7732D75D" w:rsidR="00FE554E" w:rsidRDefault="00FE554E" w:rsidP="00122DFC">
      <w:r>
        <w:t xml:space="preserve">Para un buen entrenamiento de estos modelos se requiere de un computador bueno con una tarjeta </w:t>
      </w:r>
      <w:r w:rsidR="00CD1A82">
        <w:t>gráfica</w:t>
      </w:r>
      <w:r>
        <w:t xml:space="preserve"> potente. Al no disponer de ello es necesario realizar la reducción de dimensiones de la imagen. En este caso para poder entrenar el modelo se ha tenido que reducir a 96 x 128</w:t>
      </w:r>
      <w:r w:rsidR="00CD1A82">
        <w:t>.</w:t>
      </w:r>
      <w:r w:rsidR="00877687">
        <w:t xml:space="preserve"> Cuando se reducen las dimensiones de una imagen, también se reduce su calidad. Esto puede que empeore el funcionamiento del modelo, porque se han modificado </w:t>
      </w:r>
      <w:r w:rsidR="00877687">
        <w:lastRenderedPageBreak/>
        <w:t>las etiquetas del dataset, pero a su vez al reducirle la calidad quiere decir que el modelo tiene que saber generalizar los objetos de las imágenes. En la Figura 34 se pueden ver una de cada imagen modificada.</w:t>
      </w:r>
    </w:p>
    <w:p w14:paraId="6F5F7E23" w14:textId="77777777" w:rsidR="00F52C6D" w:rsidRDefault="00F52C6D" w:rsidP="00F52C6D">
      <w:pPr>
        <w:keepNext/>
        <w:jc w:val="center"/>
      </w:pPr>
      <w:r>
        <w:rPr>
          <w:noProof/>
        </w:rPr>
        <w:drawing>
          <wp:inline distT="0" distB="0" distL="0" distR="0" wp14:anchorId="0A12F70B" wp14:editId="0493E093">
            <wp:extent cx="4619010" cy="1109683"/>
            <wp:effectExtent l="0" t="0" r="0" b="0"/>
            <wp:docPr id="57" name="Imagen 57" descr="Imagen que contiene monitor, interior, computador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Imagen que contiene monitor, interior, computadora, tabla&#10;&#10;Descripción generada automáticamente"/>
                    <pic:cNvPicPr/>
                  </pic:nvPicPr>
                  <pic:blipFill rotWithShape="1">
                    <a:blip r:embed="rId48"/>
                    <a:srcRect l="-3155" t="885" r="-3155" b="885"/>
                    <a:stretch/>
                  </pic:blipFill>
                  <pic:spPr>
                    <a:xfrm>
                      <a:off x="0" y="0"/>
                      <a:ext cx="4783935" cy="1149305"/>
                    </a:xfrm>
                    <a:prstGeom prst="rect">
                      <a:avLst/>
                    </a:prstGeom>
                  </pic:spPr>
                </pic:pic>
              </a:graphicData>
            </a:graphic>
          </wp:inline>
        </w:drawing>
      </w:r>
    </w:p>
    <w:p w14:paraId="4A807626" w14:textId="6C4CD35F" w:rsidR="00877687" w:rsidRDefault="00F52C6D" w:rsidP="00F52C6D">
      <w:pPr>
        <w:pStyle w:val="Descripcin"/>
        <w:jc w:val="center"/>
      </w:pPr>
      <w:bookmarkStart w:id="189" w:name="_Toc82900492"/>
      <w:r>
        <w:t xml:space="preserve">Figura </w:t>
      </w:r>
      <w:r>
        <w:fldChar w:fldCharType="begin"/>
      </w:r>
      <w:r>
        <w:instrText xml:space="preserve"> SEQ Figura \* ARABIC </w:instrText>
      </w:r>
      <w:r>
        <w:fldChar w:fldCharType="separate"/>
      </w:r>
      <w:r w:rsidR="001661F2">
        <w:rPr>
          <w:noProof/>
        </w:rPr>
        <w:t>34</w:t>
      </w:r>
      <w:r>
        <w:fldChar w:fldCharType="end"/>
      </w:r>
      <w:r>
        <w:t xml:space="preserve">: </w:t>
      </w:r>
      <w:r w:rsidRPr="00391456">
        <w:t xml:space="preserve">Ejemplo de la imagen de </w:t>
      </w:r>
      <w:r>
        <w:t>SUNRGBD (96x128)</w:t>
      </w:r>
      <w:r w:rsidRPr="00391456">
        <w:t>.</w:t>
      </w:r>
      <w:bookmarkEnd w:id="189"/>
    </w:p>
    <w:p w14:paraId="6B57200E" w14:textId="77777777" w:rsidR="00FA5C5D" w:rsidRDefault="00F21C01" w:rsidP="00FA5C5D">
      <w:pPr>
        <w:keepNext/>
        <w:jc w:val="center"/>
      </w:pPr>
      <w:r>
        <w:rPr>
          <w:noProof/>
          <w:lang w:val="es-ES"/>
        </w:rPr>
        <w:drawing>
          <wp:inline distT="0" distB="0" distL="0" distR="0" wp14:anchorId="3EE6C874" wp14:editId="5837B47C">
            <wp:extent cx="4397611" cy="1130300"/>
            <wp:effectExtent l="0" t="0" r="3175" b="0"/>
            <wp:docPr id="47" name="Imagen 47" descr="Imagen que contiene interior, tabla, foto, venta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Imagen que contiene interior, tabla, foto, ventana&#10;&#10;Descripción generada automáticamente"/>
                    <pic:cNvPicPr/>
                  </pic:nvPicPr>
                  <pic:blipFill>
                    <a:blip r:embed="rId49"/>
                    <a:stretch>
                      <a:fillRect/>
                    </a:stretch>
                  </pic:blipFill>
                  <pic:spPr>
                    <a:xfrm>
                      <a:off x="0" y="0"/>
                      <a:ext cx="4406280" cy="1132528"/>
                    </a:xfrm>
                    <a:prstGeom prst="rect">
                      <a:avLst/>
                    </a:prstGeom>
                  </pic:spPr>
                </pic:pic>
              </a:graphicData>
            </a:graphic>
          </wp:inline>
        </w:drawing>
      </w:r>
    </w:p>
    <w:p w14:paraId="43CCF8EC" w14:textId="60DB50CD" w:rsidR="00F21C01" w:rsidRPr="00F21C01" w:rsidRDefault="00FA5C5D" w:rsidP="00FA5C5D">
      <w:pPr>
        <w:pStyle w:val="Descripcin"/>
        <w:jc w:val="center"/>
      </w:pPr>
      <w:bookmarkStart w:id="190" w:name="_Toc82900493"/>
      <w:r>
        <w:t xml:space="preserve">Figura </w:t>
      </w:r>
      <w:r>
        <w:fldChar w:fldCharType="begin"/>
      </w:r>
      <w:r>
        <w:instrText xml:space="preserve"> SEQ Figura \* ARABIC </w:instrText>
      </w:r>
      <w:r>
        <w:fldChar w:fldCharType="separate"/>
      </w:r>
      <w:r w:rsidR="001661F2">
        <w:rPr>
          <w:noProof/>
        </w:rPr>
        <w:t>35</w:t>
      </w:r>
      <w:r>
        <w:fldChar w:fldCharType="end"/>
      </w:r>
      <w:r>
        <w:t>:</w:t>
      </w:r>
      <w:r w:rsidRPr="00FA5C5D">
        <w:t xml:space="preserve"> </w:t>
      </w:r>
      <w:r w:rsidRPr="00391456">
        <w:t xml:space="preserve">Ejemplo de la imagen de </w:t>
      </w:r>
      <w:r>
        <w:t xml:space="preserve">SUNRGBD con </w:t>
      </w:r>
      <w:r w:rsidR="00893E33">
        <w:t>4</w:t>
      </w:r>
      <w:r>
        <w:t xml:space="preserve"> categorias (96x128)</w:t>
      </w:r>
      <w:r w:rsidRPr="00391456">
        <w:t>.</w:t>
      </w:r>
      <w:bookmarkEnd w:id="190"/>
    </w:p>
    <w:p w14:paraId="341A2817" w14:textId="694F6C76" w:rsidR="00BD4B40" w:rsidRPr="00F52C6D" w:rsidRDefault="00BD4B40" w:rsidP="00F52C6D">
      <w:pPr>
        <w:rPr>
          <w:lang w:val="es-ES"/>
        </w:rPr>
      </w:pPr>
    </w:p>
    <w:p w14:paraId="1DA08435" w14:textId="14776C80" w:rsidR="00365C01" w:rsidRDefault="00365C01" w:rsidP="00122DFC">
      <w:r>
        <w:t>Una vez aplicada la reducción de dimensiones,</w:t>
      </w:r>
      <w:r w:rsidR="00BD4B40">
        <w:t xml:space="preserve"> no es posible que el modelo entrene con esa calidad por lo que se reducen las clases a </w:t>
      </w:r>
      <w:r w:rsidR="00893E33">
        <w:t>4</w:t>
      </w:r>
      <w:r w:rsidR="00BD4B40">
        <w:t xml:space="preserve"> categorías, suelo, pared</w:t>
      </w:r>
      <w:r w:rsidR="00893E33">
        <w:t>, persona</w:t>
      </w:r>
      <w:r w:rsidR="00BD4B40">
        <w:t xml:space="preserve"> y resto</w:t>
      </w:r>
      <w:r w:rsidR="00F21C01">
        <w:t>, ver Figura 35</w:t>
      </w:r>
      <w:r w:rsidR="00BD4B40">
        <w:t xml:space="preserve">. Muestra de ello son las </w:t>
      </w:r>
      <w:r w:rsidR="00F21C01">
        <w:t>gráficas</w:t>
      </w:r>
      <w:r w:rsidR="00BD4B40">
        <w:t xml:space="preserve"> del modelo 1, que no mejora de una </w:t>
      </w:r>
      <w:r w:rsidR="00097D20">
        <w:t xml:space="preserve">exactitud </w:t>
      </w:r>
      <w:r w:rsidR="00BD4B40">
        <w:t xml:space="preserve">del </w:t>
      </w:r>
      <w:r w:rsidR="00F21C01">
        <w:t>6</w:t>
      </w:r>
      <w:r w:rsidR="00BD4B40">
        <w:t>0%</w:t>
      </w:r>
      <w:r w:rsidR="00893E33">
        <w:t xml:space="preserve"> y por se procede a entrenar el modelo con menos categorias</w:t>
      </w:r>
      <w:r w:rsidR="00BD4B40">
        <w:t>. Aun y todo,</w:t>
      </w:r>
      <w:r>
        <w:t xml:space="preserve"> es necesario aplicar data augmentation para reducir el overfitting durante el entrenamiento y tener más imágenes para ello. Los parámetros utilizados para el data augmentation son los siguientes:</w:t>
      </w:r>
    </w:p>
    <w:p w14:paraId="317A14B3" w14:textId="79973D02" w:rsidR="00365C01" w:rsidRPr="00365C01" w:rsidRDefault="00365C01"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 xml:space="preserve">Para que la imagen se gire, </w:t>
      </w:r>
      <w:r w:rsidRPr="00365C01">
        <w:rPr>
          <w:rFonts w:eastAsiaTheme="minorHAnsi" w:cstheme="minorBidi"/>
          <w:lang w:val="es-ES_tradnl"/>
        </w:rPr>
        <w:t>rotation_range=</w:t>
      </w:r>
      <w:r w:rsidR="00BD4B40">
        <w:rPr>
          <w:rFonts w:eastAsiaTheme="minorHAnsi" w:cstheme="minorBidi"/>
          <w:lang w:val="es-ES_tradnl"/>
        </w:rPr>
        <w:t>15</w:t>
      </w:r>
      <w:r>
        <w:rPr>
          <w:rFonts w:eastAsiaTheme="minorHAnsi" w:cstheme="minorBidi"/>
          <w:lang w:val="es-ES_tradnl"/>
        </w:rPr>
        <w:t>.</w:t>
      </w:r>
    </w:p>
    <w:p w14:paraId="3378D764" w14:textId="0D436743" w:rsidR="00365C01" w:rsidRPr="00365C01" w:rsidRDefault="00967448"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 xml:space="preserve">Para podar o quitarle las esquinas, </w:t>
      </w:r>
      <w:r w:rsidR="00365C01" w:rsidRPr="00365C01">
        <w:rPr>
          <w:rFonts w:eastAsiaTheme="minorHAnsi" w:cstheme="minorBidi"/>
          <w:lang w:val="es-ES_tradnl"/>
        </w:rPr>
        <w:t>shear_range=0.2</w:t>
      </w:r>
      <w:r>
        <w:rPr>
          <w:rFonts w:eastAsiaTheme="minorHAnsi" w:cstheme="minorBidi"/>
          <w:lang w:val="es-ES_tradnl"/>
        </w:rPr>
        <w:t>.</w:t>
      </w:r>
    </w:p>
    <w:p w14:paraId="3DEBF24B" w14:textId="00B30064" w:rsidR="00365C01" w:rsidRPr="00365C01" w:rsidRDefault="00967448"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Para ace</w:t>
      </w:r>
      <w:r w:rsidR="0091521E">
        <w:rPr>
          <w:rFonts w:eastAsiaTheme="minorHAnsi" w:cstheme="minorBidi"/>
          <w:lang w:val="es-ES_tradnl"/>
        </w:rPr>
        <w:t>rcar la imagen,</w:t>
      </w:r>
      <w:r>
        <w:rPr>
          <w:rFonts w:eastAsiaTheme="minorHAnsi" w:cstheme="minorBidi"/>
          <w:lang w:val="es-ES_tradnl"/>
        </w:rPr>
        <w:t xml:space="preserve"> </w:t>
      </w:r>
      <w:r w:rsidR="00365C01" w:rsidRPr="00365C01">
        <w:rPr>
          <w:rFonts w:eastAsiaTheme="minorHAnsi" w:cstheme="minorBidi"/>
          <w:lang w:val="es-ES_tradnl"/>
        </w:rPr>
        <w:t>zoom_range=0.2</w:t>
      </w:r>
      <w:r>
        <w:rPr>
          <w:rFonts w:eastAsiaTheme="minorHAnsi" w:cstheme="minorBidi"/>
          <w:lang w:val="es-ES_tradnl"/>
        </w:rPr>
        <w:t>.</w:t>
      </w:r>
    </w:p>
    <w:p w14:paraId="1FBAEE5B" w14:textId="39B6CE5D" w:rsidR="00365C01" w:rsidRPr="00365C01" w:rsidRDefault="00967448"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 xml:space="preserve">Para desplazar la imagen en horizontal, </w:t>
      </w:r>
      <w:r w:rsidR="00365C01" w:rsidRPr="00365C01">
        <w:rPr>
          <w:rFonts w:eastAsiaTheme="minorHAnsi" w:cstheme="minorBidi"/>
          <w:lang w:val="es-ES_tradnl"/>
        </w:rPr>
        <w:t>width_shift_range=0.2</w:t>
      </w:r>
      <w:r>
        <w:rPr>
          <w:rFonts w:eastAsiaTheme="minorHAnsi" w:cstheme="minorBidi"/>
          <w:lang w:val="es-ES_tradnl"/>
        </w:rPr>
        <w:t>.</w:t>
      </w:r>
    </w:p>
    <w:p w14:paraId="5C1C3C7B" w14:textId="583E4E56" w:rsidR="00365C01" w:rsidRPr="00365C01" w:rsidRDefault="00967448" w:rsidP="00967448">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Para desplazar la imagen en vertical,</w:t>
      </w:r>
      <w:r w:rsidRPr="00365C01">
        <w:rPr>
          <w:rFonts w:eastAsiaTheme="minorHAnsi" w:cstheme="minorBidi"/>
          <w:lang w:val="es-ES_tradnl"/>
        </w:rPr>
        <w:t xml:space="preserve"> </w:t>
      </w:r>
      <w:r w:rsidR="00365C01" w:rsidRPr="00365C01">
        <w:rPr>
          <w:rFonts w:eastAsiaTheme="minorHAnsi" w:cstheme="minorBidi"/>
          <w:lang w:val="es-ES_tradnl"/>
        </w:rPr>
        <w:t>height_shift_range=0.2</w:t>
      </w:r>
      <w:r>
        <w:rPr>
          <w:rFonts w:eastAsiaTheme="minorHAnsi" w:cstheme="minorBidi"/>
          <w:lang w:val="es-ES_tradnl"/>
        </w:rPr>
        <w:t>.</w:t>
      </w:r>
    </w:p>
    <w:p w14:paraId="42491E57" w14:textId="3860A854" w:rsidR="00365C01" w:rsidRPr="00365C01" w:rsidRDefault="00365C01" w:rsidP="00365C01">
      <w:pPr>
        <w:pStyle w:val="Prrafodelista"/>
        <w:numPr>
          <w:ilvl w:val="0"/>
          <w:numId w:val="8"/>
        </w:numPr>
        <w:spacing w:after="0" w:line="285" w:lineRule="atLeast"/>
        <w:rPr>
          <w:rFonts w:eastAsiaTheme="minorHAnsi" w:cstheme="minorBidi"/>
          <w:lang w:val="es-ES_tradnl"/>
        </w:rPr>
      </w:pPr>
      <w:r w:rsidRPr="00365C01">
        <w:rPr>
          <w:rFonts w:eastAsiaTheme="minorHAnsi" w:cstheme="minorBidi"/>
          <w:lang w:val="es-ES_tradnl"/>
        </w:rPr>
        <w:t>fill_mode="nearest"</w:t>
      </w:r>
    </w:p>
    <w:p w14:paraId="63E9D621" w14:textId="30CF87FF" w:rsidR="00365C01" w:rsidRPr="00967448" w:rsidRDefault="00365C01" w:rsidP="00967448"/>
    <w:p w14:paraId="2FD39DE4" w14:textId="6DCD536D" w:rsidR="005269E3" w:rsidRDefault="005269E3" w:rsidP="005269E3">
      <w:pPr>
        <w:pStyle w:val="Ttulo3"/>
      </w:pPr>
      <w:bookmarkStart w:id="191" w:name="_Toc82895800"/>
      <w:r>
        <w:t>5.4.2 Modelo 1</w:t>
      </w:r>
      <w:bookmarkEnd w:id="191"/>
    </w:p>
    <w:p w14:paraId="70227665" w14:textId="6EA1C0D4" w:rsidR="00694512" w:rsidRDefault="00694512" w:rsidP="00122DFC">
      <w:pPr>
        <w:rPr>
          <w:noProof/>
        </w:rPr>
      </w:pPr>
      <w:r w:rsidRPr="00694512">
        <w:t xml:space="preserve">La primera opción para entrenar el modelo ha sido realizar el modelo completo desde cero, modificando los elementos que puedan funcionar de una manera </w:t>
      </w:r>
      <w:r w:rsidR="004E3374" w:rsidRPr="00694512">
        <w:t>más</w:t>
      </w:r>
      <w:r w:rsidRPr="00694512">
        <w:t xml:space="preserve"> eficiente. Esto se realiza </w:t>
      </w:r>
      <w:r w:rsidR="002A11CE">
        <w:t xml:space="preserve">para poder compararlo con los modelos de los estudios mencionados anteriormente, </w:t>
      </w:r>
      <w:r w:rsidRPr="00694512">
        <w:t>por si se produce alguna pequeña mejora.</w:t>
      </w:r>
      <w:r w:rsidR="00613506" w:rsidRPr="00613506">
        <w:rPr>
          <w:noProof/>
        </w:rPr>
        <w:t xml:space="preserve"> </w:t>
      </w:r>
    </w:p>
    <w:p w14:paraId="4E6F7DF3" w14:textId="4180C095" w:rsidR="00CD1A82" w:rsidRPr="00694512" w:rsidRDefault="00CD1A82" w:rsidP="00122DFC">
      <w:r>
        <w:rPr>
          <w:noProof/>
        </w:rPr>
        <w:lastRenderedPageBreak/>
        <w:t xml:space="preserve">Al ser un modelo que requiere de mucho entrenamiento y delicadeza para entrenarlo, no se ha podido hacer un correcto </w:t>
      </w:r>
      <w:r w:rsidR="005269E3">
        <w:rPr>
          <w:noProof/>
        </w:rPr>
        <w:t>entrenamiento y los resultados obtenidos dejan mucho que desear.</w:t>
      </w:r>
    </w:p>
    <w:p w14:paraId="23DC0221" w14:textId="7B5B1915" w:rsidR="00694512" w:rsidRDefault="00B802F6" w:rsidP="00122DFC">
      <w:r>
        <w:t>P</w:t>
      </w:r>
      <w:r w:rsidR="005269E3">
        <w:t>ara entrenar este modelo, los p</w:t>
      </w:r>
      <w:r>
        <w:t xml:space="preserve">arámetros </w:t>
      </w:r>
      <w:r w:rsidR="005269E3">
        <w:t xml:space="preserve">elegidos son los </w:t>
      </w:r>
      <w:r w:rsidR="00967448">
        <w:t>que se indican abajo</w:t>
      </w:r>
      <w:r w:rsidR="005269E3">
        <w:t>.</w:t>
      </w:r>
      <w:r w:rsidR="00967448">
        <w:t xml:space="preserve"> Una vez entrenado el modelo podemos ver si el entrenamiento es el correcto o deseado visualizando las gráficas obtenidas.</w:t>
      </w:r>
    </w:p>
    <w:p w14:paraId="4C6653D8" w14:textId="5D78C0C0" w:rsidR="00365C01" w:rsidRDefault="00365C01" w:rsidP="00365C01">
      <w:pPr>
        <w:pStyle w:val="Prrafodelista"/>
        <w:numPr>
          <w:ilvl w:val="0"/>
          <w:numId w:val="7"/>
        </w:numPr>
      </w:pPr>
      <w:r>
        <w:t>Prueba con los datos:</w:t>
      </w:r>
    </w:p>
    <w:p w14:paraId="7C8774A4" w14:textId="2B4DEDBB" w:rsidR="00365C01" w:rsidRDefault="00365C01" w:rsidP="00365C01">
      <w:pPr>
        <w:pStyle w:val="Prrafodelista"/>
        <w:numPr>
          <w:ilvl w:val="1"/>
          <w:numId w:val="7"/>
        </w:numPr>
      </w:pPr>
      <w:r>
        <w:t>Optimizador</w:t>
      </w:r>
      <w:r w:rsidR="0000583A">
        <w:t xml:space="preserve">: </w:t>
      </w:r>
      <w:r w:rsidR="00FA5C5D">
        <w:t>Adam</w:t>
      </w:r>
      <w:r w:rsidR="0000583A">
        <w:t xml:space="preserve"> con 0.0001 de learning rate</w:t>
      </w:r>
      <w:r w:rsidR="009045DF">
        <w:t xml:space="preserve"> que cada 5 epoch se va reduciendo.</w:t>
      </w:r>
    </w:p>
    <w:p w14:paraId="2179A340" w14:textId="04AAC601" w:rsidR="00967448" w:rsidRDefault="00967448" w:rsidP="00365C01">
      <w:pPr>
        <w:pStyle w:val="Prrafodelista"/>
        <w:numPr>
          <w:ilvl w:val="1"/>
          <w:numId w:val="7"/>
        </w:numPr>
      </w:pPr>
      <w:r>
        <w:t>Pérdida</w:t>
      </w:r>
      <w:r w:rsidR="0000583A">
        <w:t>:</w:t>
      </w:r>
      <w:r w:rsidR="009045DF">
        <w:t xml:space="preserve"> Se mide con la perdida dice_loss, y se puede ver que una vez llegado a un punto no mejora el entrenamiento.</w:t>
      </w:r>
    </w:p>
    <w:p w14:paraId="315E8E5A" w14:textId="2E3909A7" w:rsidR="00967448" w:rsidRDefault="00967448" w:rsidP="00967448">
      <w:pPr>
        <w:pStyle w:val="Prrafodelista"/>
        <w:numPr>
          <w:ilvl w:val="1"/>
          <w:numId w:val="7"/>
        </w:numPr>
      </w:pPr>
      <w:r>
        <w:t>Métrica de evaluación</w:t>
      </w:r>
      <w:r w:rsidR="009045DF">
        <w:t>: En las Figuras 3</w:t>
      </w:r>
      <w:r w:rsidR="00FA5C5D">
        <w:t>6</w:t>
      </w:r>
      <w:r w:rsidR="009045DF">
        <w:t xml:space="preserve"> y 3</w:t>
      </w:r>
      <w:r w:rsidR="00FA5C5D">
        <w:t>7</w:t>
      </w:r>
      <w:r w:rsidR="009045DF">
        <w:t xml:space="preserve"> se muestran las gráficas obtenidas durante el entrenamiento del modelo. Como se puede ver en la </w:t>
      </w:r>
      <w:r w:rsidR="00E83D32">
        <w:t>Figura 3</w:t>
      </w:r>
      <w:r w:rsidR="00FA5C5D">
        <w:t>6</w:t>
      </w:r>
      <w:r w:rsidR="00E83D32">
        <w:t xml:space="preserve"> que la </w:t>
      </w:r>
      <w:r w:rsidR="00097D20">
        <w:t xml:space="preserve">exactitud </w:t>
      </w:r>
      <w:r w:rsidR="00E83D32">
        <w:t xml:space="preserve">no supera ni el 50% de </w:t>
      </w:r>
      <w:r w:rsidR="00097D20">
        <w:t>exactitud</w:t>
      </w:r>
      <w:r w:rsidR="009045DF">
        <w:t>.</w:t>
      </w:r>
    </w:p>
    <w:p w14:paraId="0DE7E23C" w14:textId="74695C53" w:rsidR="009045DF" w:rsidRDefault="009045DF" w:rsidP="009045DF">
      <w:pPr>
        <w:keepNext/>
        <w:jc w:val="center"/>
      </w:pPr>
    </w:p>
    <w:p w14:paraId="304B0885" w14:textId="145CC509" w:rsidR="00ED0513" w:rsidRDefault="00ED0513" w:rsidP="009045DF">
      <w:pPr>
        <w:keepNext/>
        <w:jc w:val="center"/>
      </w:pPr>
      <w:r>
        <w:rPr>
          <w:noProof/>
        </w:rPr>
        <w:drawing>
          <wp:inline distT="0" distB="0" distL="0" distR="0" wp14:anchorId="2FC518AB" wp14:editId="1BF69024">
            <wp:extent cx="2394000" cy="1629042"/>
            <wp:effectExtent l="0" t="0" r="6350" b="9525"/>
            <wp:docPr id="73" name="Imagen 7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 Gráfico de líneas&#10;&#10;Descripción generada automáticamente"/>
                    <pic:cNvPicPr/>
                  </pic:nvPicPr>
                  <pic:blipFill rotWithShape="1">
                    <a:blip r:embed="rId50"/>
                    <a:srcRect l="1791" t="2135" r="-2277" b="2135"/>
                    <a:stretch/>
                  </pic:blipFill>
                  <pic:spPr bwMode="auto">
                    <a:xfrm>
                      <a:off x="0" y="0"/>
                      <a:ext cx="2394000" cy="1629042"/>
                    </a:xfrm>
                    <a:prstGeom prst="rect">
                      <a:avLst/>
                    </a:prstGeom>
                    <a:ln>
                      <a:noFill/>
                    </a:ln>
                    <a:extLst>
                      <a:ext uri="{53640926-AAD7-44D8-BBD7-CCE9431645EC}">
                        <a14:shadowObscured xmlns:a14="http://schemas.microsoft.com/office/drawing/2010/main"/>
                      </a:ext>
                    </a:extLst>
                  </pic:spPr>
                </pic:pic>
              </a:graphicData>
            </a:graphic>
          </wp:inline>
        </w:drawing>
      </w:r>
      <w:r w:rsidR="00FA5C5D">
        <w:rPr>
          <w:noProof/>
        </w:rPr>
        <w:drawing>
          <wp:inline distT="0" distB="0" distL="0" distR="0" wp14:anchorId="45FFAFBA" wp14:editId="7D055B04">
            <wp:extent cx="2340000" cy="1651066"/>
            <wp:effectExtent l="0" t="0" r="3175" b="6350"/>
            <wp:docPr id="74" name="Imagen 7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Gráfico, Gráfico de líneas&#10;&#10;Descripción generada automáticamente"/>
                    <pic:cNvPicPr/>
                  </pic:nvPicPr>
                  <pic:blipFill rotWithShape="1">
                    <a:blip r:embed="rId51"/>
                    <a:srcRect l="846" t="1445" r="846" b="1445"/>
                    <a:stretch/>
                  </pic:blipFill>
                  <pic:spPr>
                    <a:xfrm>
                      <a:off x="0" y="0"/>
                      <a:ext cx="2340000" cy="1651066"/>
                    </a:xfrm>
                    <a:prstGeom prst="rect">
                      <a:avLst/>
                    </a:prstGeom>
                  </pic:spPr>
                </pic:pic>
              </a:graphicData>
            </a:graphic>
          </wp:inline>
        </w:drawing>
      </w:r>
    </w:p>
    <w:p w14:paraId="6769D6D8" w14:textId="6EBB5490" w:rsidR="009045DF" w:rsidRDefault="009045DF" w:rsidP="00FA5C5D">
      <w:pPr>
        <w:pStyle w:val="Descripcin"/>
        <w:jc w:val="center"/>
      </w:pPr>
      <w:bookmarkStart w:id="192" w:name="_Toc82900494"/>
      <w:r>
        <w:t xml:space="preserve">Figura </w:t>
      </w:r>
      <w:r>
        <w:fldChar w:fldCharType="begin"/>
      </w:r>
      <w:r>
        <w:instrText xml:space="preserve"> SEQ Figura \* ARABIC </w:instrText>
      </w:r>
      <w:r>
        <w:fldChar w:fldCharType="separate"/>
      </w:r>
      <w:r w:rsidR="001661F2">
        <w:rPr>
          <w:noProof/>
        </w:rPr>
        <w:t>36</w:t>
      </w:r>
      <w:r>
        <w:fldChar w:fldCharType="end"/>
      </w:r>
      <w:r w:rsidR="002E6E64">
        <w:t xml:space="preserve">: </w:t>
      </w:r>
      <w:r w:rsidR="00097D20">
        <w:t xml:space="preserve">exactitud </w:t>
      </w:r>
      <w:r w:rsidR="00FA5C5D">
        <w:t>y pérdida</w:t>
      </w:r>
      <w:r w:rsidR="002E6E64">
        <w:t xml:space="preserve"> durante el entrenamiento</w:t>
      </w:r>
      <w:r w:rsidR="003E3789" w:rsidRPr="003E3789">
        <w:t xml:space="preserve"> </w:t>
      </w:r>
      <w:r w:rsidR="003E3789">
        <w:t>del</w:t>
      </w:r>
      <w:r w:rsidR="00C20571" w:rsidRPr="00C20571">
        <w:t xml:space="preserve"> </w:t>
      </w:r>
      <w:r w:rsidR="00C20571">
        <w:t>modelo 1 con SGD</w:t>
      </w:r>
      <w:r w:rsidR="002E6E64">
        <w:t>.</w:t>
      </w:r>
      <w:bookmarkEnd w:id="192"/>
    </w:p>
    <w:p w14:paraId="003B7859" w14:textId="77777777" w:rsidR="00FA5C5D" w:rsidRPr="00FA5C5D" w:rsidRDefault="00FA5C5D" w:rsidP="00FA5C5D">
      <w:pPr>
        <w:rPr>
          <w:lang w:val="es-ES"/>
        </w:rPr>
      </w:pPr>
    </w:p>
    <w:p w14:paraId="09D78C43" w14:textId="46C56D0E" w:rsidR="00ED0513" w:rsidRPr="00ED0513" w:rsidRDefault="00193247" w:rsidP="00ED0513">
      <w:pPr>
        <w:rPr>
          <w:lang w:val="es-ES"/>
        </w:rPr>
      </w:pPr>
      <w:r>
        <w:rPr>
          <w:lang w:val="es-ES"/>
        </w:rPr>
        <w:t>Tras analizar que los resultados obtenidos no son los deseados, se procede a realizar el entrenamiento con transfer learning para que el modelo se entrene en base a los pesos de un modelo previamente entrenado con la arquitectura de resnet-34.</w:t>
      </w:r>
    </w:p>
    <w:p w14:paraId="4B6273CA" w14:textId="6B59032A" w:rsidR="00967448" w:rsidRDefault="00967448" w:rsidP="00967448">
      <w:pPr>
        <w:pStyle w:val="Prrafodelista"/>
        <w:numPr>
          <w:ilvl w:val="0"/>
          <w:numId w:val="7"/>
        </w:numPr>
      </w:pPr>
      <w:r>
        <w:t>Prueba con los datos:</w:t>
      </w:r>
    </w:p>
    <w:p w14:paraId="75BC4D0C" w14:textId="633984F7" w:rsidR="009045DF" w:rsidRDefault="009045DF" w:rsidP="009045DF">
      <w:pPr>
        <w:pStyle w:val="Prrafodelista"/>
        <w:numPr>
          <w:ilvl w:val="1"/>
          <w:numId w:val="7"/>
        </w:numPr>
      </w:pPr>
      <w:r>
        <w:t>Optimizador: Adam con 0.00</w:t>
      </w:r>
      <w:r w:rsidR="00193247">
        <w:t>00</w:t>
      </w:r>
      <w:r>
        <w:t xml:space="preserve">1 de learning rate que cada </w:t>
      </w:r>
      <w:r w:rsidR="00193247">
        <w:t>10</w:t>
      </w:r>
      <w:r>
        <w:t xml:space="preserve"> epoch se va reduciendo.</w:t>
      </w:r>
    </w:p>
    <w:p w14:paraId="3AB3B5DD" w14:textId="77777777" w:rsidR="009045DF" w:rsidRDefault="009045DF" w:rsidP="009045DF">
      <w:pPr>
        <w:pStyle w:val="Prrafodelista"/>
        <w:numPr>
          <w:ilvl w:val="1"/>
          <w:numId w:val="7"/>
        </w:numPr>
      </w:pPr>
      <w:r>
        <w:t>Pérdida: Se mide con la perdida dice_loss, y se puede ver que una vez llegado a un punto no mejora el entrenamiento.</w:t>
      </w:r>
    </w:p>
    <w:p w14:paraId="329603CA" w14:textId="4E185B6A" w:rsidR="009045DF" w:rsidRDefault="009045DF" w:rsidP="009045DF">
      <w:pPr>
        <w:pStyle w:val="Prrafodelista"/>
        <w:numPr>
          <w:ilvl w:val="1"/>
          <w:numId w:val="7"/>
        </w:numPr>
      </w:pPr>
      <w:r>
        <w:lastRenderedPageBreak/>
        <w:t>Métrica de evaluación: En las Figuras 3</w:t>
      </w:r>
      <w:r w:rsidR="002E6E64">
        <w:t>7</w:t>
      </w:r>
      <w:r>
        <w:t xml:space="preserve"> y 3</w:t>
      </w:r>
      <w:r w:rsidR="002E6E64">
        <w:t>8</w:t>
      </w:r>
      <w:r>
        <w:t xml:space="preserve"> se muestran las gráficas obtenidas durante el entrenamiento del modelo. Como se puede ver en la imagen </w:t>
      </w:r>
      <w:r w:rsidR="003E3789">
        <w:t>el modelo tiene un sobreajuste</w:t>
      </w:r>
      <w:r>
        <w:t>.</w:t>
      </w:r>
    </w:p>
    <w:p w14:paraId="125C5CC8" w14:textId="77777777" w:rsidR="009045DF" w:rsidRPr="003E3789" w:rsidRDefault="009045DF" w:rsidP="009045DF">
      <w:pPr>
        <w:keepNext/>
        <w:jc w:val="center"/>
        <w:rPr>
          <w:lang w:val="es-ES"/>
        </w:rPr>
      </w:pPr>
    </w:p>
    <w:p w14:paraId="2DAF067F" w14:textId="243871AD" w:rsidR="00366E95" w:rsidRDefault="00193247" w:rsidP="009045DF">
      <w:pPr>
        <w:keepNext/>
        <w:jc w:val="center"/>
      </w:pPr>
      <w:r>
        <w:rPr>
          <w:noProof/>
        </w:rPr>
        <w:drawing>
          <wp:inline distT="0" distB="0" distL="0" distR="0" wp14:anchorId="2F94184A" wp14:editId="5F749996">
            <wp:extent cx="2340000" cy="1685285"/>
            <wp:effectExtent l="0" t="0" r="3175" b="0"/>
            <wp:docPr id="58" name="Imagen 5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Gráfico, Gráfico de líneas&#10;&#10;Descripción generada automáticamente"/>
                    <pic:cNvPicPr/>
                  </pic:nvPicPr>
                  <pic:blipFill>
                    <a:blip r:embed="rId52"/>
                    <a:stretch>
                      <a:fillRect/>
                    </a:stretch>
                  </pic:blipFill>
                  <pic:spPr>
                    <a:xfrm>
                      <a:off x="0" y="0"/>
                      <a:ext cx="2340000" cy="1685285"/>
                    </a:xfrm>
                    <a:prstGeom prst="rect">
                      <a:avLst/>
                    </a:prstGeom>
                  </pic:spPr>
                </pic:pic>
              </a:graphicData>
            </a:graphic>
          </wp:inline>
        </w:drawing>
      </w:r>
      <w:r w:rsidR="00FA5C5D">
        <w:rPr>
          <w:noProof/>
        </w:rPr>
        <w:drawing>
          <wp:inline distT="0" distB="0" distL="0" distR="0" wp14:anchorId="246DBA37" wp14:editId="208D9B96">
            <wp:extent cx="2340000" cy="1685285"/>
            <wp:effectExtent l="0" t="0" r="3175" b="0"/>
            <wp:docPr id="3" name="Imagen 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Gráfico, Gráfico de líneas&#10;&#10;Descripción generada automáticamente"/>
                    <pic:cNvPicPr/>
                  </pic:nvPicPr>
                  <pic:blipFill>
                    <a:blip r:embed="rId53"/>
                    <a:stretch>
                      <a:fillRect/>
                    </a:stretch>
                  </pic:blipFill>
                  <pic:spPr>
                    <a:xfrm>
                      <a:off x="0" y="0"/>
                      <a:ext cx="2340000" cy="1685285"/>
                    </a:xfrm>
                    <a:prstGeom prst="rect">
                      <a:avLst/>
                    </a:prstGeom>
                  </pic:spPr>
                </pic:pic>
              </a:graphicData>
            </a:graphic>
          </wp:inline>
        </w:drawing>
      </w:r>
    </w:p>
    <w:p w14:paraId="0E528286" w14:textId="47F81FF8" w:rsidR="00007A01" w:rsidRDefault="00366E95" w:rsidP="00366E95">
      <w:pPr>
        <w:pStyle w:val="Descripcin"/>
        <w:jc w:val="center"/>
      </w:pPr>
      <w:bookmarkStart w:id="193" w:name="_Toc82900495"/>
      <w:r>
        <w:t xml:space="preserve">Figura </w:t>
      </w:r>
      <w:r>
        <w:fldChar w:fldCharType="begin"/>
      </w:r>
      <w:r>
        <w:instrText xml:space="preserve"> SEQ Figura \* ARABIC </w:instrText>
      </w:r>
      <w:r>
        <w:fldChar w:fldCharType="separate"/>
      </w:r>
      <w:r w:rsidR="001661F2">
        <w:rPr>
          <w:noProof/>
        </w:rPr>
        <w:t>37</w:t>
      </w:r>
      <w:r>
        <w:fldChar w:fldCharType="end"/>
      </w:r>
      <w:r w:rsidR="002E6E64">
        <w:t>:</w:t>
      </w:r>
      <w:r w:rsidR="002E6E64" w:rsidRPr="002E6E64">
        <w:t xml:space="preserve"> </w:t>
      </w:r>
      <w:r w:rsidR="00097D20">
        <w:t>Exactitud</w:t>
      </w:r>
      <w:r w:rsidR="00FA5C5D">
        <w:t xml:space="preserve"> y p</w:t>
      </w:r>
      <w:r w:rsidR="00334BF7">
        <w:t>é</w:t>
      </w:r>
      <w:r w:rsidR="00FA5C5D">
        <w:t>rdida</w:t>
      </w:r>
      <w:r w:rsidR="002E6E64">
        <w:t xml:space="preserve"> durante el entrenamiento</w:t>
      </w:r>
      <w:r w:rsidR="003E3789">
        <w:t xml:space="preserve"> del</w:t>
      </w:r>
      <w:r w:rsidR="00C20571" w:rsidRPr="00C20571">
        <w:t xml:space="preserve"> </w:t>
      </w:r>
      <w:r w:rsidR="00C20571">
        <w:t xml:space="preserve">modelo 1 con </w:t>
      </w:r>
      <w:r w:rsidR="00FA5C5D">
        <w:t>transfer learning</w:t>
      </w:r>
      <w:r w:rsidR="002E6E64">
        <w:t>.</w:t>
      </w:r>
      <w:bookmarkEnd w:id="193"/>
    </w:p>
    <w:p w14:paraId="63786F70" w14:textId="209A1A49" w:rsidR="00B802F6" w:rsidRDefault="00B802F6" w:rsidP="00122DFC"/>
    <w:p w14:paraId="08929A5D" w14:textId="206E7F67" w:rsidR="005269E3" w:rsidRDefault="005269E3" w:rsidP="005269E3">
      <w:pPr>
        <w:pStyle w:val="Ttulo3"/>
      </w:pPr>
      <w:bookmarkStart w:id="194" w:name="_Toc82895801"/>
      <w:r>
        <w:t>5.4.3 Modelo 2</w:t>
      </w:r>
      <w:bookmarkEnd w:id="194"/>
    </w:p>
    <w:p w14:paraId="488647A5" w14:textId="6521C525" w:rsidR="002A11CE" w:rsidRDefault="005269E3" w:rsidP="00122DFC">
      <w:r>
        <w:t>Se</w:t>
      </w:r>
      <w:r w:rsidR="002A11CE">
        <w:t xml:space="preserve"> ha visto que los resultados obtenidos </w:t>
      </w:r>
      <w:r>
        <w:t xml:space="preserve">del primer modelo </w:t>
      </w:r>
      <w:r w:rsidR="002A11CE">
        <w:t xml:space="preserve">no eran los esperados, </w:t>
      </w:r>
      <w:r>
        <w:t xml:space="preserve">por eso </w:t>
      </w:r>
      <w:r w:rsidR="002A11CE">
        <w:t xml:space="preserve">se </w:t>
      </w:r>
      <w:r w:rsidR="00E03E24">
        <w:t>procede a buscar una opción más fácil</w:t>
      </w:r>
      <w:r w:rsidR="0000583A">
        <w:t xml:space="preserve"> o simple de entrenar</w:t>
      </w:r>
      <w:r w:rsidR="00E03E24">
        <w:t xml:space="preserve">, </w:t>
      </w:r>
      <w:r w:rsidR="00BD4B40">
        <w:t>cambiando l</w:t>
      </w:r>
      <w:r w:rsidR="00193247">
        <w:t xml:space="preserve">as etiquetas y simplificándolas a </w:t>
      </w:r>
      <w:r w:rsidR="00893E33">
        <w:t>cuatro</w:t>
      </w:r>
      <w:r w:rsidR="00193247">
        <w:t xml:space="preserve"> </w:t>
      </w:r>
      <w:r w:rsidR="00FA5C5D">
        <w:t>categorías</w:t>
      </w:r>
      <w:r w:rsidR="00E03E24">
        <w:t>. De esta manera</w:t>
      </w:r>
      <w:r w:rsidR="00193247">
        <w:t xml:space="preserve"> el entrenamiento del modelo va a ser de una </w:t>
      </w:r>
      <w:r w:rsidR="00F21C01">
        <w:t>mejor</w:t>
      </w:r>
      <w:r w:rsidR="00193247">
        <w:t xml:space="preserve"> calidad</w:t>
      </w:r>
      <w:r w:rsidR="00E03E24">
        <w:t>.</w:t>
      </w:r>
    </w:p>
    <w:p w14:paraId="58719CF6" w14:textId="163581BA" w:rsidR="00694512" w:rsidRDefault="00E03E24" w:rsidP="00122DFC">
      <w:r>
        <w:t>Esta</w:t>
      </w:r>
      <w:r w:rsidR="00694512">
        <w:t xml:space="preserve"> segunda opción </w:t>
      </w:r>
      <w:r w:rsidR="00D80961">
        <w:t xml:space="preserve">también se </w:t>
      </w:r>
      <w:r w:rsidR="00694512">
        <w:t xml:space="preserve">ha </w:t>
      </w:r>
      <w:r w:rsidR="00D80961">
        <w:t xml:space="preserve">probado a utilizar un modelo </w:t>
      </w:r>
      <w:r w:rsidR="00FA5C5D">
        <w:t>con lo</w:t>
      </w:r>
      <w:r w:rsidR="00694512">
        <w:t xml:space="preserve">s </w:t>
      </w:r>
      <w:r w:rsidR="002A11CE">
        <w:t>pesos de</w:t>
      </w:r>
      <w:r w:rsidR="00694512">
        <w:t xml:space="preserve"> Resnet</w:t>
      </w:r>
      <w:r w:rsidR="002A11CE">
        <w:t>-34</w:t>
      </w:r>
      <w:r w:rsidR="00694512">
        <w:t xml:space="preserve"> </w:t>
      </w:r>
      <w:r w:rsidR="002A11CE">
        <w:t>utilizados para la base de datos de ImageNet</w:t>
      </w:r>
      <w:r w:rsidR="00694512">
        <w:t>, que facilitan mucho el entrenamiento ya que están entrenado</w:t>
      </w:r>
      <w:r w:rsidR="002A11CE">
        <w:t>s</w:t>
      </w:r>
      <w:r w:rsidR="00694512">
        <w:t xml:space="preserve"> </w:t>
      </w:r>
      <w:r w:rsidR="002A11CE">
        <w:t xml:space="preserve">y probados, además, </w:t>
      </w:r>
      <w:r w:rsidR="00694512">
        <w:t>los pesos están bastante ajustados para que funcione de una manera correcta.</w:t>
      </w:r>
    </w:p>
    <w:p w14:paraId="01A13D08" w14:textId="2C3A7CF7" w:rsidR="002A11CE" w:rsidRDefault="002A11CE" w:rsidP="00122DFC">
      <w:r>
        <w:t xml:space="preserve">Para ello se utiliza un modelo U-Net ya </w:t>
      </w:r>
      <w:r w:rsidR="00FA5C5D">
        <w:t>disponible con los pesos indicados anteriormente</w:t>
      </w:r>
      <w:r>
        <w:t xml:space="preserve"> y se adapta para poder utilizarlo con las imágenes de color y de profundidad. Con esto, se reducen los parámetros a entrenar y es posible entrenar el modelo en un tiempo menor.</w:t>
      </w:r>
    </w:p>
    <w:p w14:paraId="3C5DEA47" w14:textId="77777777" w:rsidR="0000583A" w:rsidRDefault="0000583A" w:rsidP="0000583A">
      <w:r>
        <w:t>Para entrenar este modelo, los parámetros elegidos son los que se indican abajo. Una vez entrenado el modelo podemos ver si el entrenamiento es el correcto o deseado visualizando las gráficas obtenidas.</w:t>
      </w:r>
    </w:p>
    <w:p w14:paraId="3C524CED" w14:textId="77777777" w:rsidR="0000583A" w:rsidRDefault="0000583A" w:rsidP="00122DFC"/>
    <w:p w14:paraId="53DB5C9D" w14:textId="77777777" w:rsidR="0000583A" w:rsidRDefault="0000583A" w:rsidP="0000583A">
      <w:pPr>
        <w:pStyle w:val="Prrafodelista"/>
        <w:numPr>
          <w:ilvl w:val="0"/>
          <w:numId w:val="9"/>
        </w:numPr>
      </w:pPr>
      <w:r>
        <w:t>Prueba con los datos:</w:t>
      </w:r>
    </w:p>
    <w:p w14:paraId="217CC708" w14:textId="6B777C2C" w:rsidR="0000583A" w:rsidRDefault="0000583A" w:rsidP="0000583A">
      <w:pPr>
        <w:pStyle w:val="Prrafodelista"/>
        <w:numPr>
          <w:ilvl w:val="1"/>
          <w:numId w:val="9"/>
        </w:numPr>
      </w:pPr>
      <w:r>
        <w:lastRenderedPageBreak/>
        <w:t xml:space="preserve">Optimizador: </w:t>
      </w:r>
      <w:r w:rsidR="003B0C2E">
        <w:t>Adam</w:t>
      </w:r>
      <w:r>
        <w:t xml:space="preserve"> con 0.00001 de learning rate</w:t>
      </w:r>
      <w:r w:rsidR="00FA5C5D">
        <w:t>, que se reduce cada 5 epoch a la mitad de su valor.</w:t>
      </w:r>
    </w:p>
    <w:p w14:paraId="4AEC4922" w14:textId="67F8E722" w:rsidR="0000583A" w:rsidRDefault="0000583A" w:rsidP="0000583A">
      <w:pPr>
        <w:pStyle w:val="Prrafodelista"/>
        <w:numPr>
          <w:ilvl w:val="1"/>
          <w:numId w:val="9"/>
        </w:numPr>
      </w:pPr>
      <w:r>
        <w:t>Pérdida:</w:t>
      </w:r>
      <w:r w:rsidR="00C20571">
        <w:t xml:space="preserve"> Se mide con la perdida Categorical_crossentropy, y se puede ver que una vez llegado a un punto no mejora el entrenamiento</w:t>
      </w:r>
    </w:p>
    <w:p w14:paraId="65BE8546" w14:textId="445AA318" w:rsidR="0000583A" w:rsidRDefault="0000583A" w:rsidP="0000583A">
      <w:pPr>
        <w:pStyle w:val="Prrafodelista"/>
        <w:numPr>
          <w:ilvl w:val="1"/>
          <w:numId w:val="9"/>
        </w:numPr>
      </w:pPr>
      <w:r>
        <w:t>Métrica de evaluación</w:t>
      </w:r>
      <w:r w:rsidR="000F240C">
        <w:t>: se utilizan diferentes métricas de evaluación (dice_</w:t>
      </w:r>
      <w:r w:rsidR="00893E33">
        <w:t>coef, exactitud</w:t>
      </w:r>
      <w:r w:rsidR="000F240C">
        <w:t xml:space="preserve">, true_positive_rate e iou_score), pero se utilizan graficas de perdida y </w:t>
      </w:r>
      <w:r w:rsidR="00097D20">
        <w:t xml:space="preserve">exactitud </w:t>
      </w:r>
      <w:r w:rsidR="000F240C">
        <w:t>para analizarlas visualmente</w:t>
      </w:r>
      <w:r>
        <w:t>.</w:t>
      </w:r>
    </w:p>
    <w:p w14:paraId="33C4AE34" w14:textId="15253B2C" w:rsidR="00C20571" w:rsidRDefault="003B0C2E" w:rsidP="00C20571">
      <w:pPr>
        <w:keepNext/>
        <w:jc w:val="center"/>
      </w:pPr>
      <w:r>
        <w:rPr>
          <w:noProof/>
        </w:rPr>
        <w:drawing>
          <wp:inline distT="0" distB="0" distL="0" distR="0" wp14:anchorId="329A600C" wp14:editId="17C676FE">
            <wp:extent cx="2375689" cy="1684800"/>
            <wp:effectExtent l="0" t="0" r="5715" b="0"/>
            <wp:docPr id="72" name="Imagen 72"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72" descr="Imagen que contiene Interfaz de usuario gráfica&#10;&#10;Descripción generada automáticamente"/>
                    <pic:cNvPicPr/>
                  </pic:nvPicPr>
                  <pic:blipFill>
                    <a:blip r:embed="rId54"/>
                    <a:stretch>
                      <a:fillRect/>
                    </a:stretch>
                  </pic:blipFill>
                  <pic:spPr>
                    <a:xfrm>
                      <a:off x="0" y="0"/>
                      <a:ext cx="2375689" cy="1684800"/>
                    </a:xfrm>
                    <a:prstGeom prst="rect">
                      <a:avLst/>
                    </a:prstGeom>
                  </pic:spPr>
                </pic:pic>
              </a:graphicData>
            </a:graphic>
          </wp:inline>
        </w:drawing>
      </w:r>
      <w:r>
        <w:rPr>
          <w:noProof/>
        </w:rPr>
        <w:drawing>
          <wp:inline distT="0" distB="0" distL="0" distR="0" wp14:anchorId="505BD356" wp14:editId="3FF5FCED">
            <wp:extent cx="2340000" cy="1685285"/>
            <wp:effectExtent l="0" t="0" r="3175" b="0"/>
            <wp:docPr id="75" name="Imagen 7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75" descr="Gráfico, Gráfico de líneas&#10;&#10;Descripción generada automáticamente"/>
                    <pic:cNvPicPr/>
                  </pic:nvPicPr>
                  <pic:blipFill>
                    <a:blip r:embed="rId55"/>
                    <a:stretch>
                      <a:fillRect/>
                    </a:stretch>
                  </pic:blipFill>
                  <pic:spPr>
                    <a:xfrm>
                      <a:off x="0" y="0"/>
                      <a:ext cx="2340000" cy="1685285"/>
                    </a:xfrm>
                    <a:prstGeom prst="rect">
                      <a:avLst/>
                    </a:prstGeom>
                  </pic:spPr>
                </pic:pic>
              </a:graphicData>
            </a:graphic>
          </wp:inline>
        </w:drawing>
      </w:r>
    </w:p>
    <w:p w14:paraId="347EF2F7" w14:textId="5B4D36A7" w:rsidR="00007A01" w:rsidRDefault="00C20571" w:rsidP="00C20571">
      <w:pPr>
        <w:pStyle w:val="Descripcin"/>
        <w:jc w:val="center"/>
      </w:pPr>
      <w:bookmarkStart w:id="195" w:name="_Toc82900496"/>
      <w:r>
        <w:t xml:space="preserve">Figura </w:t>
      </w:r>
      <w:r>
        <w:fldChar w:fldCharType="begin"/>
      </w:r>
      <w:r>
        <w:instrText xml:space="preserve"> SEQ Figura \* ARABIC </w:instrText>
      </w:r>
      <w:r>
        <w:fldChar w:fldCharType="separate"/>
      </w:r>
      <w:r w:rsidR="001661F2">
        <w:rPr>
          <w:noProof/>
        </w:rPr>
        <w:t>38</w:t>
      </w:r>
      <w:r>
        <w:fldChar w:fldCharType="end"/>
      </w:r>
      <w:r>
        <w:t xml:space="preserve">: </w:t>
      </w:r>
      <w:r w:rsidR="00097D20">
        <w:t>Exactitud</w:t>
      </w:r>
      <w:r w:rsidR="00334BF7">
        <w:t xml:space="preserve"> y pérdida </w:t>
      </w:r>
      <w:r>
        <w:t>durante el entrenamiento</w:t>
      </w:r>
      <w:r w:rsidR="003E3789">
        <w:t xml:space="preserve"> del</w:t>
      </w:r>
      <w:r>
        <w:t xml:space="preserve"> modelo 2 con </w:t>
      </w:r>
      <w:r w:rsidR="00FA5C5D">
        <w:t>Adam</w:t>
      </w:r>
      <w:r>
        <w:t>.</w:t>
      </w:r>
      <w:bookmarkEnd w:id="195"/>
    </w:p>
    <w:p w14:paraId="6173D9FF" w14:textId="77777777" w:rsidR="00007A01" w:rsidRDefault="00007A01" w:rsidP="0000583A">
      <w:pPr>
        <w:jc w:val="center"/>
      </w:pPr>
    </w:p>
    <w:p w14:paraId="34A412CB" w14:textId="37D419D9" w:rsidR="0000583A" w:rsidRDefault="0000583A" w:rsidP="0000583A">
      <w:pPr>
        <w:pStyle w:val="Prrafodelista"/>
        <w:numPr>
          <w:ilvl w:val="0"/>
          <w:numId w:val="9"/>
        </w:numPr>
      </w:pPr>
      <w:r>
        <w:t xml:space="preserve">Prueba </w:t>
      </w:r>
      <w:r w:rsidR="003B0C2E">
        <w:t xml:space="preserve">transfer learning </w:t>
      </w:r>
      <w:r>
        <w:t>con los datos:</w:t>
      </w:r>
    </w:p>
    <w:p w14:paraId="20938187" w14:textId="5B46300F" w:rsidR="00C20571" w:rsidRDefault="0000583A" w:rsidP="00C20571">
      <w:pPr>
        <w:pStyle w:val="Prrafodelista"/>
        <w:numPr>
          <w:ilvl w:val="1"/>
          <w:numId w:val="9"/>
        </w:numPr>
      </w:pPr>
      <w:r>
        <w:t>Optimizador</w:t>
      </w:r>
      <w:r w:rsidR="00C20571">
        <w:t>:</w:t>
      </w:r>
      <w:r w:rsidR="00C20571" w:rsidRPr="00C20571">
        <w:t xml:space="preserve"> </w:t>
      </w:r>
      <w:r w:rsidR="00C20571">
        <w:t>Adam con 0.00001 de learning rate.</w:t>
      </w:r>
    </w:p>
    <w:p w14:paraId="55DCDC74" w14:textId="177A6494" w:rsidR="00C20571" w:rsidRDefault="00C20571" w:rsidP="00C20571">
      <w:pPr>
        <w:pStyle w:val="Prrafodelista"/>
        <w:numPr>
          <w:ilvl w:val="1"/>
          <w:numId w:val="9"/>
        </w:numPr>
      </w:pPr>
      <w:r>
        <w:t xml:space="preserve">Pérdida: Se mide con la perdida </w:t>
      </w:r>
      <w:r w:rsidR="00440C4E" w:rsidRPr="00440C4E">
        <w:t>bce_jaccard_loss</w:t>
      </w:r>
      <w:r w:rsidR="00440C4E">
        <w:t>.</w:t>
      </w:r>
    </w:p>
    <w:p w14:paraId="150221C3" w14:textId="15CE4DC1" w:rsidR="00C20571" w:rsidRDefault="00C20571" w:rsidP="00C20571">
      <w:pPr>
        <w:pStyle w:val="Prrafodelista"/>
        <w:numPr>
          <w:ilvl w:val="1"/>
          <w:numId w:val="9"/>
        </w:numPr>
      </w:pPr>
      <w:r>
        <w:t>Métrica de evaluación</w:t>
      </w:r>
      <w:r w:rsidR="00947841">
        <w:t>: se utilizan diferentes métricas de evaluación</w:t>
      </w:r>
      <w:r w:rsidR="000F240C">
        <w:t xml:space="preserve"> (dice_</w:t>
      </w:r>
      <w:r w:rsidR="00893E33">
        <w:t>coef, exactitud</w:t>
      </w:r>
      <w:r w:rsidR="000F240C">
        <w:t>, true_positive_rate e iou_score)</w:t>
      </w:r>
      <w:r w:rsidR="00947841">
        <w:t xml:space="preserve">, pero </w:t>
      </w:r>
      <w:r w:rsidR="000F240C">
        <w:t xml:space="preserve">se utilizan graficas de perdida y </w:t>
      </w:r>
      <w:r w:rsidR="00097D20">
        <w:t xml:space="preserve">exactitud </w:t>
      </w:r>
      <w:r w:rsidR="000F240C">
        <w:t>para analizarlas visualmente.</w:t>
      </w:r>
    </w:p>
    <w:p w14:paraId="10332BD6" w14:textId="70053D37" w:rsidR="00C20571" w:rsidRDefault="00A972BE" w:rsidP="00C20571">
      <w:pPr>
        <w:pStyle w:val="Prrafodelista"/>
        <w:keepNext/>
        <w:jc w:val="center"/>
      </w:pPr>
      <w:r>
        <w:rPr>
          <w:noProof/>
        </w:rPr>
        <w:drawing>
          <wp:inline distT="0" distB="0" distL="0" distR="0" wp14:anchorId="4C72F9BE" wp14:editId="2EFEB0AF">
            <wp:extent cx="2339326" cy="1684800"/>
            <wp:effectExtent l="0" t="0" r="4445" b="0"/>
            <wp:docPr id="56" name="Imagen 56"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Imagen que contiene Gráfico&#10;&#10;Descripción generada automáticamente"/>
                    <pic:cNvPicPr/>
                  </pic:nvPicPr>
                  <pic:blipFill>
                    <a:blip r:embed="rId56"/>
                    <a:stretch>
                      <a:fillRect/>
                    </a:stretch>
                  </pic:blipFill>
                  <pic:spPr>
                    <a:xfrm>
                      <a:off x="0" y="0"/>
                      <a:ext cx="2339326" cy="1684800"/>
                    </a:xfrm>
                    <a:prstGeom prst="rect">
                      <a:avLst/>
                    </a:prstGeom>
                  </pic:spPr>
                </pic:pic>
              </a:graphicData>
            </a:graphic>
          </wp:inline>
        </w:drawing>
      </w:r>
      <w:r>
        <w:rPr>
          <w:noProof/>
        </w:rPr>
        <w:drawing>
          <wp:inline distT="0" distB="0" distL="0" distR="0" wp14:anchorId="140A4B17" wp14:editId="69A76EE2">
            <wp:extent cx="2339326" cy="1684800"/>
            <wp:effectExtent l="0" t="0" r="4445" b="0"/>
            <wp:docPr id="60" name="Imagen 60" descr="Gráf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Gráfico&#10;&#10;Descripción generada automáticamente con confianza baja"/>
                    <pic:cNvPicPr/>
                  </pic:nvPicPr>
                  <pic:blipFill>
                    <a:blip r:embed="rId57"/>
                    <a:stretch>
                      <a:fillRect/>
                    </a:stretch>
                  </pic:blipFill>
                  <pic:spPr>
                    <a:xfrm>
                      <a:off x="0" y="0"/>
                      <a:ext cx="2339326" cy="1684800"/>
                    </a:xfrm>
                    <a:prstGeom prst="rect">
                      <a:avLst/>
                    </a:prstGeom>
                  </pic:spPr>
                </pic:pic>
              </a:graphicData>
            </a:graphic>
          </wp:inline>
        </w:drawing>
      </w:r>
    </w:p>
    <w:p w14:paraId="16C92E5D" w14:textId="133DBCEF" w:rsidR="00C20571" w:rsidRDefault="00C20571" w:rsidP="00C20571">
      <w:pPr>
        <w:pStyle w:val="Descripcin"/>
        <w:jc w:val="center"/>
      </w:pPr>
      <w:bookmarkStart w:id="196" w:name="_Toc82900497"/>
      <w:r>
        <w:t xml:space="preserve">Figura </w:t>
      </w:r>
      <w:r>
        <w:fldChar w:fldCharType="begin"/>
      </w:r>
      <w:r>
        <w:instrText xml:space="preserve"> SEQ Figura \* ARABIC </w:instrText>
      </w:r>
      <w:r>
        <w:fldChar w:fldCharType="separate"/>
      </w:r>
      <w:r w:rsidR="001661F2">
        <w:rPr>
          <w:noProof/>
        </w:rPr>
        <w:t>39</w:t>
      </w:r>
      <w:r>
        <w:fldChar w:fldCharType="end"/>
      </w:r>
      <w:r>
        <w:t xml:space="preserve">: </w:t>
      </w:r>
      <w:r w:rsidR="00097D20">
        <w:t>Exactitud</w:t>
      </w:r>
      <w:r w:rsidR="00334BF7">
        <w:t xml:space="preserve"> y pérdida </w:t>
      </w:r>
      <w:r>
        <w:t>durante el entrenamiento</w:t>
      </w:r>
      <w:r w:rsidR="003E3789">
        <w:t xml:space="preserve"> del</w:t>
      </w:r>
      <w:r>
        <w:t xml:space="preserve"> modelo 2</w:t>
      </w:r>
      <w:r w:rsidR="003E3789">
        <w:t xml:space="preserve"> con transfer learning.</w:t>
      </w:r>
      <w:bookmarkEnd w:id="196"/>
    </w:p>
    <w:p w14:paraId="56EBD952" w14:textId="5BB51201" w:rsidR="00007A01" w:rsidRDefault="00007A01" w:rsidP="00C20571"/>
    <w:p w14:paraId="0A5B10F9" w14:textId="21765B6D" w:rsidR="0000583A" w:rsidRPr="00967448" w:rsidRDefault="0000583A" w:rsidP="0000583A">
      <w:r>
        <w:t>Se puede ver que el modelo se ha entrenado mucho mejor que la primera y se pueden ver mejoras en el entrenamiento.</w:t>
      </w:r>
    </w:p>
    <w:p w14:paraId="405AD70C" w14:textId="697C8DCC" w:rsidR="00007A01" w:rsidRDefault="00007A01" w:rsidP="00440C4E"/>
    <w:p w14:paraId="39B39629" w14:textId="1DA45429" w:rsidR="00FD643D" w:rsidRDefault="00FD643D" w:rsidP="00FD643D">
      <w:pPr>
        <w:pStyle w:val="Ttulo2"/>
      </w:pPr>
      <w:bookmarkStart w:id="197" w:name="_Toc82895802"/>
      <w:r>
        <w:t>5.5 Adaptación del modelo de segmentación para predecir</w:t>
      </w:r>
      <w:r w:rsidR="004C05BB">
        <w:t xml:space="preserve"> escenarios futuros</w:t>
      </w:r>
      <w:bookmarkEnd w:id="197"/>
    </w:p>
    <w:p w14:paraId="78382D48" w14:textId="319CCB02" w:rsidR="007C355B" w:rsidRDefault="00FD643D" w:rsidP="009B1AC4">
      <w:r>
        <w:t xml:space="preserve">El objetivo de este proyecto no es precisamente realizar </w:t>
      </w:r>
      <w:r w:rsidR="007C355B">
        <w:t xml:space="preserve">solo </w:t>
      </w:r>
      <w:r>
        <w:t xml:space="preserve">un modelo de segmentación, </w:t>
      </w:r>
      <w:r w:rsidR="007C355B">
        <w:t xml:space="preserve">sino que también </w:t>
      </w:r>
      <w:r>
        <w:t>es predecir las segmentaciones posteriores a la actual para la predicción de movimiento</w:t>
      </w:r>
      <w:r w:rsidR="009B1AC4">
        <w:t>, de esta manera</w:t>
      </w:r>
      <w:r w:rsidR="00112111">
        <w:t xml:space="preserve"> el robot </w:t>
      </w:r>
      <w:r w:rsidR="009B1AC4">
        <w:t xml:space="preserve">puede </w:t>
      </w:r>
      <w:r w:rsidR="00112111">
        <w:t>reali</w:t>
      </w:r>
      <w:r w:rsidR="009B1AC4">
        <w:t>zar</w:t>
      </w:r>
      <w:r w:rsidR="00112111">
        <w:t xml:space="preserve"> un movimiento más inteligente y preciso</w:t>
      </w:r>
      <w:r>
        <w:t>. Por ello, en este apartado</w:t>
      </w:r>
      <w:r w:rsidR="00112111">
        <w:t xml:space="preserve"> se adapta el modelo creado para la segmentación y se realizan los cambios necesarios para realizar la predicción de los futuros escenarios.</w:t>
      </w:r>
    </w:p>
    <w:p w14:paraId="172E02E9" w14:textId="3BFCB532" w:rsidR="000F6517" w:rsidRPr="00A64EA8" w:rsidRDefault="000F6517" w:rsidP="00122DFC">
      <w:r>
        <w:t xml:space="preserve">En estos modelos se realizarán diferentes formas de predicción y se elegirá la que mejores resultados obtenga. La primera opción es utilizar la </w:t>
      </w:r>
      <w:r w:rsidR="0091521E">
        <w:t>convolución</w:t>
      </w:r>
      <w:r>
        <w:t xml:space="preserve"> LSTM</w:t>
      </w:r>
      <w:r w:rsidR="0091521E">
        <w:t xml:space="preserve"> (Long Short Term Memory) en la</w:t>
      </w:r>
      <w:r w:rsidR="009B1AC4">
        <w:t>s</w:t>
      </w:r>
      <w:r w:rsidR="0091521E">
        <w:t xml:space="preserve"> última</w:t>
      </w:r>
      <w:r w:rsidR="009B1AC4">
        <w:t>s</w:t>
      </w:r>
      <w:r w:rsidR="0091521E">
        <w:t xml:space="preserve"> capa</w:t>
      </w:r>
      <w:r w:rsidR="009B1AC4">
        <w:t>s para que el segmentados semántico pueda realizar una predicción parecida a la que se realizaba en el modelo de segmentación sin predicción</w:t>
      </w:r>
      <w:r w:rsidR="0091521E">
        <w:t xml:space="preserve">. </w:t>
      </w:r>
      <w:r w:rsidR="009B1AC4">
        <w:t>En cambio, a la segunda opción se le añaden otras capas LSTM después de las fusiones del modelo</w:t>
      </w:r>
      <w:r w:rsidR="006C4C95">
        <w:t>, en el decodificador</w:t>
      </w:r>
      <w:r w:rsidR="009B1AC4">
        <w:t xml:space="preserve">. </w:t>
      </w:r>
      <w:r w:rsidR="0091521E">
        <w:t>Estas</w:t>
      </w:r>
      <w:r>
        <w:t xml:space="preserve"> convoluciones utilizan el sistema LSTM para poder predecir una imagen futura. </w:t>
      </w:r>
    </w:p>
    <w:p w14:paraId="56071A9F" w14:textId="77777777" w:rsidR="00402B47" w:rsidRPr="00402B47" w:rsidRDefault="00402B47" w:rsidP="00402B47">
      <w:pPr>
        <w:rPr>
          <w:lang w:val="es-ES"/>
        </w:rPr>
      </w:pPr>
    </w:p>
    <w:p w14:paraId="10A81E7A" w14:textId="2C2F67C0" w:rsidR="00DB35CF" w:rsidRDefault="00DB35CF" w:rsidP="00351B45">
      <w:pPr>
        <w:pStyle w:val="Ttulo2"/>
      </w:pPr>
      <w:bookmarkStart w:id="198" w:name="_Toc82895803"/>
      <w:r>
        <w:t>5.</w:t>
      </w:r>
      <w:r w:rsidR="00FD643D">
        <w:t>6</w:t>
      </w:r>
      <w:r>
        <w:t xml:space="preserve"> Entrenamiento de la red neuronal predictor de trayectoria</w:t>
      </w:r>
      <w:bookmarkEnd w:id="198"/>
    </w:p>
    <w:p w14:paraId="510E3F6E" w14:textId="3B340E88" w:rsidR="004403FF" w:rsidRDefault="004403FF" w:rsidP="004403FF">
      <w:r>
        <w:t xml:space="preserve">Para el </w:t>
      </w:r>
      <w:r w:rsidRPr="0065762B">
        <w:t xml:space="preserve">entrenamiento de </w:t>
      </w:r>
      <w:r>
        <w:t xml:space="preserve">esta </w:t>
      </w:r>
      <w:r w:rsidRPr="0065762B">
        <w:t xml:space="preserve">red neuronal es fundamental </w:t>
      </w:r>
      <w:r>
        <w:t xml:space="preserve">escoger la base de datos para y prepararla </w:t>
      </w:r>
      <w:r w:rsidRPr="0065762B">
        <w:t xml:space="preserve">para que funcione correctamente. </w:t>
      </w:r>
      <w:r>
        <w:t>Para realizar el proceso de este análisis y entrenamiento en el último modelo, es necesario tener la base de datos con los movimientos</w:t>
      </w:r>
      <w:r>
        <w:rPr>
          <w:lang w:val="es-ES"/>
        </w:rPr>
        <w:t xml:space="preserve"> preparado</w:t>
      </w:r>
      <w:r>
        <w:t xml:space="preserve">. </w:t>
      </w:r>
    </w:p>
    <w:p w14:paraId="2AA42C97" w14:textId="74115187" w:rsidR="004403FF" w:rsidRDefault="004403FF" w:rsidP="004403FF">
      <w:pPr>
        <w:pStyle w:val="Ttulo3"/>
      </w:pPr>
      <w:bookmarkStart w:id="199" w:name="_Toc82895804"/>
      <w:r>
        <w:t>5.</w:t>
      </w:r>
      <w:r w:rsidR="0082023F">
        <w:t>6</w:t>
      </w:r>
      <w:r>
        <w:t>.1 Datasets</w:t>
      </w:r>
      <w:bookmarkEnd w:id="199"/>
    </w:p>
    <w:p w14:paraId="28BF9A54" w14:textId="33F68364" w:rsidR="0082023F" w:rsidRDefault="0082023F" w:rsidP="004403FF">
      <w:r>
        <w:t xml:space="preserve">En este caso en concreto, se escogió </w:t>
      </w:r>
      <w:r w:rsidRPr="00B367D5">
        <w:t>la base de datos KTP-dataset</w:t>
      </w:r>
      <w:r>
        <w:t xml:space="preserve"> </w:t>
      </w:r>
      <w:r>
        <w:fldChar w:fldCharType="begin" w:fldLock="1"/>
      </w:r>
      <w:r>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fldChar w:fldCharType="separate"/>
      </w:r>
      <w:r w:rsidRPr="00B367D5">
        <w:rPr>
          <w:noProof/>
        </w:rPr>
        <w:t>(Munaro &amp; Menegatti, 2014)</w:t>
      </w:r>
      <w:r>
        <w:fldChar w:fldCharType="end"/>
      </w:r>
      <w:r w:rsidRPr="00B367D5">
        <w:t xml:space="preserve">, </w:t>
      </w:r>
      <w:r>
        <w:t xml:space="preserve">que contiene fotogramas etiquetadas en rosbag, los paquetes de ROS que sirven para guardar o grabar los datos adquiridos para un procesado futuro. Esta base de datos en concreto guarda las imágenes RGB-D para su procesamiento de predicción de trayectoria de personas, pero al no estar segmentadas y utilizar un sistema de reconocimiento de objetos, se ha decidido dejar de lado esta base de datos. En cambio, como la base de datos NYUv2 tiene las imágenes en formato video, es la que se utilizara para el entrenamiento. </w:t>
      </w:r>
    </w:p>
    <w:p w14:paraId="131B606F" w14:textId="282F2898" w:rsidR="00E169EB" w:rsidRDefault="00E169EB" w:rsidP="004403FF">
      <w:r>
        <w:lastRenderedPageBreak/>
        <w:t xml:space="preserve">Antes de nada, hay que preparar todas las imágenes y segmentarlas correctamente según lo entrenado para que nuestro modelo tenga las mismas características que el </w:t>
      </w:r>
      <w:r w:rsidR="004235D2">
        <w:t>modelo entrenado anteriormente</w:t>
      </w:r>
      <w:r>
        <w:t>, ya que al no ser así no tendría mucho sentido congelar los pesos, porque las características de entrenamiento cambiarían.</w:t>
      </w:r>
    </w:p>
    <w:p w14:paraId="343514E8" w14:textId="13CEC261" w:rsidR="00BD6C90" w:rsidRDefault="00BD6C90" w:rsidP="004403FF">
      <w:r>
        <w:t>En esta base de datos se han guardado las imágenes por lugares, que en cada lu</w:t>
      </w:r>
      <w:r w:rsidR="00703412">
        <w:t>gar (cocina, baño, salón, comedor…) existen escenarios diferentes donde se han cogido datos moviendo el robot. En cada escenario se ha realizado la segmentación tal y como se comenta anteriormente para así tener las imágenes segmentadas para que las etiquetas no cambien.</w:t>
      </w:r>
    </w:p>
    <w:p w14:paraId="7E03D030" w14:textId="080545CD" w:rsidR="00703412" w:rsidRDefault="00703412" w:rsidP="004403FF">
      <w:r>
        <w:t>Una vez de haber realizado las segmentaciones de las imágenes, se ha procedido a preparar los datos para poder entrenar el LSTM</w:t>
      </w:r>
      <w:r w:rsidR="006A138C">
        <w:t>. En este caso, al igual que en el anterior se tienen que reducir los tamaños de las imágenes, pero no se introduce solo una imagen como dato, sino que se realiza un grupo para que el LSTM se pueda entrenar y con esto podamos predecir los escenarios futuros.</w:t>
      </w:r>
    </w:p>
    <w:p w14:paraId="4D537A66" w14:textId="655E919F" w:rsidR="006A138C" w:rsidRDefault="006A138C" w:rsidP="004403FF">
      <w:r>
        <w:t xml:space="preserve">En este caso en concreto, se han cogido </w:t>
      </w:r>
      <w:r w:rsidRPr="00565892">
        <w:t>16</w:t>
      </w:r>
      <w:r>
        <w:rPr>
          <w:color w:val="FF0000"/>
        </w:rPr>
        <w:t xml:space="preserve"> </w:t>
      </w:r>
      <w:r>
        <w:t>imágenes para cada grupo y se han formado los grupos para añadir como array en la base de datos. De esta manera cuando le pasemos los datos al modelo para entrenar sabe que son secuencias que debe de entrenar.</w:t>
      </w:r>
    </w:p>
    <w:p w14:paraId="780574F9" w14:textId="6C8086ED" w:rsidR="002A5D2A" w:rsidRDefault="002A5D2A" w:rsidP="004403FF">
      <w:r>
        <w:t>En la</w:t>
      </w:r>
      <w:r w:rsidR="00565892">
        <w:t>s</w:t>
      </w:r>
      <w:r>
        <w:t xml:space="preserve"> Figura</w:t>
      </w:r>
      <w:r w:rsidR="00565892">
        <w:t>s</w:t>
      </w:r>
      <w:r>
        <w:t xml:space="preserve"> </w:t>
      </w:r>
      <w:r w:rsidR="00565892">
        <w:t>41, 42 y 43</w:t>
      </w:r>
      <w:r>
        <w:t xml:space="preserve"> se puede</w:t>
      </w:r>
      <w:r w:rsidR="00565892">
        <w:t xml:space="preserve"> ver una muestra de </w:t>
      </w:r>
      <w:r>
        <w:t>las imágenes agrupadas para la predicción. Estas imágenes se utilizan como secuencias para entrenar el modelo de predicción LSTM.</w:t>
      </w:r>
    </w:p>
    <w:p w14:paraId="137D97CD" w14:textId="6355BFE8" w:rsidR="00565892" w:rsidRDefault="00565892" w:rsidP="00565892">
      <w:pPr>
        <w:keepNext/>
        <w:jc w:val="center"/>
      </w:pPr>
      <w:r>
        <w:rPr>
          <w:noProof/>
        </w:rPr>
        <w:drawing>
          <wp:inline distT="0" distB="0" distL="0" distR="0" wp14:anchorId="0A5BB363" wp14:editId="66A81806">
            <wp:extent cx="2010041" cy="1620000"/>
            <wp:effectExtent l="0" t="0" r="9525" b="0"/>
            <wp:docPr id="34" name="Imagen 34" descr="Un grupo de botellas de vin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Un grupo de botellas de vino&#10;&#10;Descripción generada automáticamente con confianza baja"/>
                    <pic:cNvPicPr/>
                  </pic:nvPicPr>
                  <pic:blipFill>
                    <a:blip r:embed="rId58"/>
                    <a:stretch>
                      <a:fillRect/>
                    </a:stretch>
                  </pic:blipFill>
                  <pic:spPr>
                    <a:xfrm>
                      <a:off x="0" y="0"/>
                      <a:ext cx="2010041" cy="1620000"/>
                    </a:xfrm>
                    <a:prstGeom prst="rect">
                      <a:avLst/>
                    </a:prstGeom>
                  </pic:spPr>
                </pic:pic>
              </a:graphicData>
            </a:graphic>
          </wp:inline>
        </w:drawing>
      </w:r>
      <w:r w:rsidR="005514B6">
        <w:rPr>
          <w:noProof/>
        </w:rPr>
        <w:drawing>
          <wp:inline distT="0" distB="0" distL="0" distR="0" wp14:anchorId="79793E7D" wp14:editId="44457E60">
            <wp:extent cx="2010041" cy="1620000"/>
            <wp:effectExtent l="0" t="0" r="9525" b="0"/>
            <wp:docPr id="2" name="Imagen 2" descr="Imagen de la pantalla de una venta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magen de la pantalla de una ventana&#10;&#10;Descripción generada automáticamente con confianza media"/>
                    <pic:cNvPicPr/>
                  </pic:nvPicPr>
                  <pic:blipFill>
                    <a:blip r:embed="rId59"/>
                    <a:stretch>
                      <a:fillRect/>
                    </a:stretch>
                  </pic:blipFill>
                  <pic:spPr>
                    <a:xfrm>
                      <a:off x="0" y="0"/>
                      <a:ext cx="2010041" cy="1620000"/>
                    </a:xfrm>
                    <a:prstGeom prst="rect">
                      <a:avLst/>
                    </a:prstGeom>
                  </pic:spPr>
                </pic:pic>
              </a:graphicData>
            </a:graphic>
          </wp:inline>
        </w:drawing>
      </w:r>
      <w:r w:rsidR="005514B6">
        <w:rPr>
          <w:noProof/>
        </w:rPr>
        <w:drawing>
          <wp:inline distT="0" distB="0" distL="0" distR="0" wp14:anchorId="6BB01B31" wp14:editId="7DD76B51">
            <wp:extent cx="2010041" cy="1620000"/>
            <wp:effectExtent l="0" t="0" r="9525" b="0"/>
            <wp:docPr id="62" name="Imagen 62" descr="Pantalla de video 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62" descr="Pantalla de video juego&#10;&#10;Descripción generada automáticamente con confianza baja"/>
                    <pic:cNvPicPr/>
                  </pic:nvPicPr>
                  <pic:blipFill>
                    <a:blip r:embed="rId60"/>
                    <a:stretch>
                      <a:fillRect/>
                    </a:stretch>
                  </pic:blipFill>
                  <pic:spPr>
                    <a:xfrm>
                      <a:off x="0" y="0"/>
                      <a:ext cx="2010041" cy="1620000"/>
                    </a:xfrm>
                    <a:prstGeom prst="rect">
                      <a:avLst/>
                    </a:prstGeom>
                  </pic:spPr>
                </pic:pic>
              </a:graphicData>
            </a:graphic>
          </wp:inline>
        </w:drawing>
      </w:r>
    </w:p>
    <w:p w14:paraId="70C78DC5" w14:textId="716E2B76" w:rsidR="00565892" w:rsidRDefault="00565892" w:rsidP="00565892">
      <w:pPr>
        <w:pStyle w:val="Descripcin"/>
        <w:jc w:val="center"/>
      </w:pPr>
      <w:bookmarkStart w:id="200" w:name="_Toc82900498"/>
      <w:r>
        <w:t xml:space="preserve">Figura </w:t>
      </w:r>
      <w:r>
        <w:fldChar w:fldCharType="begin"/>
      </w:r>
      <w:r>
        <w:instrText xml:space="preserve"> SEQ Figura \* ARABIC </w:instrText>
      </w:r>
      <w:r>
        <w:fldChar w:fldCharType="separate"/>
      </w:r>
      <w:r w:rsidR="001661F2">
        <w:rPr>
          <w:noProof/>
        </w:rPr>
        <w:t>40</w:t>
      </w:r>
      <w:r>
        <w:fldChar w:fldCharType="end"/>
      </w:r>
      <w:r w:rsidR="00BC7AC1">
        <w:t xml:space="preserve">: Imágenes de </w:t>
      </w:r>
      <w:r w:rsidR="005514B6">
        <w:t>entrada para entrenamiento de</w:t>
      </w:r>
      <w:r w:rsidR="00BC7AC1">
        <w:t xml:space="preserve"> datos para predicción</w:t>
      </w:r>
      <w:r w:rsidR="0058499E">
        <w:t xml:space="preserve"> 1</w:t>
      </w:r>
      <w:r w:rsidR="00BC7AC1">
        <w:t>.</w:t>
      </w:r>
      <w:bookmarkEnd w:id="200"/>
    </w:p>
    <w:p w14:paraId="2BF2C160" w14:textId="3EAED353" w:rsidR="00565892" w:rsidRDefault="0058499E" w:rsidP="00565892">
      <w:pPr>
        <w:keepNext/>
        <w:jc w:val="center"/>
      </w:pPr>
      <w:r>
        <w:rPr>
          <w:noProof/>
        </w:rPr>
        <w:lastRenderedPageBreak/>
        <w:drawing>
          <wp:inline distT="0" distB="0" distL="0" distR="0" wp14:anchorId="5F4B061B" wp14:editId="328E00F8">
            <wp:extent cx="2010041" cy="1620000"/>
            <wp:effectExtent l="0" t="0" r="9525" b="0"/>
            <wp:docPr id="35" name="Imagen 35" descr="Imagen que contiene vidrio, avión, colgando, fo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Imagen que contiene vidrio, avión, colgando, foto&#10;&#10;Descripción generada automáticamente"/>
                    <pic:cNvPicPr/>
                  </pic:nvPicPr>
                  <pic:blipFill>
                    <a:blip r:embed="rId61"/>
                    <a:stretch>
                      <a:fillRect/>
                    </a:stretch>
                  </pic:blipFill>
                  <pic:spPr>
                    <a:xfrm>
                      <a:off x="0" y="0"/>
                      <a:ext cx="2010041" cy="1620000"/>
                    </a:xfrm>
                    <a:prstGeom prst="rect">
                      <a:avLst/>
                    </a:prstGeom>
                  </pic:spPr>
                </pic:pic>
              </a:graphicData>
            </a:graphic>
          </wp:inline>
        </w:drawing>
      </w:r>
      <w:r>
        <w:rPr>
          <w:noProof/>
        </w:rPr>
        <w:drawing>
          <wp:inline distT="0" distB="0" distL="0" distR="0" wp14:anchorId="13469F48" wp14:editId="188FA10A">
            <wp:extent cx="2010041" cy="1620000"/>
            <wp:effectExtent l="0" t="0" r="9525" b="0"/>
            <wp:docPr id="66" name="Imagen 66" descr="Imagen que contiene avión, foto, edificio, cuar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66" descr="Imagen que contiene avión, foto, edificio, cuarto&#10;&#10;Descripción generada automáticamente"/>
                    <pic:cNvPicPr/>
                  </pic:nvPicPr>
                  <pic:blipFill>
                    <a:blip r:embed="rId62"/>
                    <a:stretch>
                      <a:fillRect/>
                    </a:stretch>
                  </pic:blipFill>
                  <pic:spPr>
                    <a:xfrm>
                      <a:off x="0" y="0"/>
                      <a:ext cx="2010041" cy="1620000"/>
                    </a:xfrm>
                    <a:prstGeom prst="rect">
                      <a:avLst/>
                    </a:prstGeom>
                  </pic:spPr>
                </pic:pic>
              </a:graphicData>
            </a:graphic>
          </wp:inline>
        </w:drawing>
      </w:r>
      <w:r>
        <w:rPr>
          <w:noProof/>
        </w:rPr>
        <w:drawing>
          <wp:inline distT="0" distB="0" distL="0" distR="0" wp14:anchorId="53EDEF44" wp14:editId="19187A2E">
            <wp:extent cx="2010041" cy="1620000"/>
            <wp:effectExtent l="0" t="0" r="9525" b="0"/>
            <wp:docPr id="70" name="Imagen 70" descr="Un conjunto de imágenes de una person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Un conjunto de imágenes de una persona&#10;&#10;Descripción generada automáticamente con confianza baja"/>
                    <pic:cNvPicPr/>
                  </pic:nvPicPr>
                  <pic:blipFill>
                    <a:blip r:embed="rId63"/>
                    <a:stretch>
                      <a:fillRect/>
                    </a:stretch>
                  </pic:blipFill>
                  <pic:spPr>
                    <a:xfrm>
                      <a:off x="0" y="0"/>
                      <a:ext cx="2010041" cy="1620000"/>
                    </a:xfrm>
                    <a:prstGeom prst="rect">
                      <a:avLst/>
                    </a:prstGeom>
                  </pic:spPr>
                </pic:pic>
              </a:graphicData>
            </a:graphic>
          </wp:inline>
        </w:drawing>
      </w:r>
    </w:p>
    <w:p w14:paraId="17E70BCA" w14:textId="307E3EF9" w:rsidR="00565892" w:rsidRDefault="00565892" w:rsidP="00565892">
      <w:pPr>
        <w:pStyle w:val="Descripcin"/>
        <w:jc w:val="center"/>
      </w:pPr>
      <w:bookmarkStart w:id="201" w:name="_Toc82900499"/>
      <w:r>
        <w:t xml:space="preserve">Figura </w:t>
      </w:r>
      <w:r>
        <w:fldChar w:fldCharType="begin"/>
      </w:r>
      <w:r>
        <w:instrText xml:space="preserve"> SEQ Figura \* ARABIC </w:instrText>
      </w:r>
      <w:r>
        <w:fldChar w:fldCharType="separate"/>
      </w:r>
      <w:r w:rsidR="001661F2">
        <w:rPr>
          <w:noProof/>
        </w:rPr>
        <w:t>41</w:t>
      </w:r>
      <w:r>
        <w:fldChar w:fldCharType="end"/>
      </w:r>
      <w:r w:rsidR="00BC7AC1">
        <w:t xml:space="preserve">: Imágenes </w:t>
      </w:r>
      <w:r w:rsidR="0058499E">
        <w:t>de entrada para entrenamiento de datos para predicción 2</w:t>
      </w:r>
      <w:r w:rsidR="00BC7AC1">
        <w:t>.</w:t>
      </w:r>
      <w:bookmarkEnd w:id="201"/>
    </w:p>
    <w:p w14:paraId="4EB9A16A" w14:textId="186ACB03" w:rsidR="00565892" w:rsidRDefault="0058499E" w:rsidP="00565892">
      <w:pPr>
        <w:keepNext/>
        <w:jc w:val="center"/>
      </w:pPr>
      <w:r>
        <w:rPr>
          <w:noProof/>
        </w:rPr>
        <w:drawing>
          <wp:inline distT="0" distB="0" distL="0" distR="0" wp14:anchorId="1CC3A10A" wp14:editId="2A8549F7">
            <wp:extent cx="2010041" cy="1620000"/>
            <wp:effectExtent l="0" t="0" r="9525" b="0"/>
            <wp:docPr id="63" name="Imagen 63" descr="Imagen que contiene vidrio, vino, tabla, llen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63" descr="Imagen que contiene vidrio, vino, tabla, llenado&#10;&#10;Descripción generada automáticamente"/>
                    <pic:cNvPicPr/>
                  </pic:nvPicPr>
                  <pic:blipFill>
                    <a:blip r:embed="rId64"/>
                    <a:stretch>
                      <a:fillRect/>
                    </a:stretch>
                  </pic:blipFill>
                  <pic:spPr>
                    <a:xfrm>
                      <a:off x="0" y="0"/>
                      <a:ext cx="2010041" cy="1620000"/>
                    </a:xfrm>
                    <a:prstGeom prst="rect">
                      <a:avLst/>
                    </a:prstGeom>
                  </pic:spPr>
                </pic:pic>
              </a:graphicData>
            </a:graphic>
          </wp:inline>
        </w:drawing>
      </w:r>
      <w:r>
        <w:rPr>
          <w:noProof/>
        </w:rPr>
        <w:drawing>
          <wp:inline distT="0" distB="0" distL="0" distR="0" wp14:anchorId="34A49EE5" wp14:editId="590C897D">
            <wp:extent cx="2010041" cy="1620000"/>
            <wp:effectExtent l="0" t="0" r="9525" b="0"/>
            <wp:docPr id="68" name="Imagen 68" descr="Imagen que contiene cuarto, reloj, vivo, est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Imagen que contiene cuarto, reloj, vivo, estación&#10;&#10;Descripción generada automáticamente"/>
                    <pic:cNvPicPr/>
                  </pic:nvPicPr>
                  <pic:blipFill>
                    <a:blip r:embed="rId65"/>
                    <a:stretch>
                      <a:fillRect/>
                    </a:stretch>
                  </pic:blipFill>
                  <pic:spPr>
                    <a:xfrm>
                      <a:off x="0" y="0"/>
                      <a:ext cx="2010041" cy="1620000"/>
                    </a:xfrm>
                    <a:prstGeom prst="rect">
                      <a:avLst/>
                    </a:prstGeom>
                  </pic:spPr>
                </pic:pic>
              </a:graphicData>
            </a:graphic>
          </wp:inline>
        </w:drawing>
      </w:r>
      <w:r>
        <w:rPr>
          <w:noProof/>
        </w:rPr>
        <w:drawing>
          <wp:inline distT="0" distB="0" distL="0" distR="0" wp14:anchorId="53FAFED1" wp14:editId="0EA45A00">
            <wp:extent cx="2010041" cy="1620000"/>
            <wp:effectExtent l="0" t="0" r="9525" b="0"/>
            <wp:docPr id="71" name="Imagen 71" descr="Imagen que contiene pantalla, grande, cuar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Imagen que contiene pantalla, grande, cuarto&#10;&#10;Descripción generada automáticamente"/>
                    <pic:cNvPicPr/>
                  </pic:nvPicPr>
                  <pic:blipFill>
                    <a:blip r:embed="rId66"/>
                    <a:stretch>
                      <a:fillRect/>
                    </a:stretch>
                  </pic:blipFill>
                  <pic:spPr>
                    <a:xfrm>
                      <a:off x="0" y="0"/>
                      <a:ext cx="2010041" cy="1620000"/>
                    </a:xfrm>
                    <a:prstGeom prst="rect">
                      <a:avLst/>
                    </a:prstGeom>
                  </pic:spPr>
                </pic:pic>
              </a:graphicData>
            </a:graphic>
          </wp:inline>
        </w:drawing>
      </w:r>
    </w:p>
    <w:p w14:paraId="57515B19" w14:textId="158EDD91" w:rsidR="00565892" w:rsidRDefault="00565892" w:rsidP="00565892">
      <w:pPr>
        <w:pStyle w:val="Descripcin"/>
        <w:jc w:val="center"/>
      </w:pPr>
      <w:bookmarkStart w:id="202" w:name="_Toc82900500"/>
      <w:r>
        <w:t xml:space="preserve">Figura </w:t>
      </w:r>
      <w:r>
        <w:fldChar w:fldCharType="begin"/>
      </w:r>
      <w:r>
        <w:instrText xml:space="preserve"> SEQ Figura \* ARABIC </w:instrText>
      </w:r>
      <w:r>
        <w:fldChar w:fldCharType="separate"/>
      </w:r>
      <w:r w:rsidR="001661F2">
        <w:rPr>
          <w:noProof/>
        </w:rPr>
        <w:t>42</w:t>
      </w:r>
      <w:r>
        <w:fldChar w:fldCharType="end"/>
      </w:r>
      <w:r w:rsidR="00BC7AC1">
        <w:t xml:space="preserve">: Imágenes </w:t>
      </w:r>
      <w:r w:rsidR="0058499E">
        <w:t>de entrada para entrenamiento de datos para predicción 3</w:t>
      </w:r>
      <w:r w:rsidR="00BC7AC1">
        <w:t>.</w:t>
      </w:r>
      <w:bookmarkEnd w:id="202"/>
    </w:p>
    <w:p w14:paraId="505A01FF" w14:textId="77777777" w:rsidR="0058499E" w:rsidRPr="0058499E" w:rsidRDefault="0058499E" w:rsidP="0058499E">
      <w:pPr>
        <w:rPr>
          <w:lang w:val="es-ES"/>
        </w:rPr>
      </w:pPr>
    </w:p>
    <w:p w14:paraId="3AAF222C" w14:textId="50FA2184" w:rsidR="00565892" w:rsidRPr="00565892" w:rsidRDefault="00565892" w:rsidP="00565892">
      <w:pPr>
        <w:rPr>
          <w:lang w:val="es-ES"/>
        </w:rPr>
      </w:pPr>
      <w:r>
        <w:rPr>
          <w:lang w:val="es-ES"/>
        </w:rPr>
        <w:t>Con estos datos se entrenan tres modelos y se diferencian las predicciones realizadas por las mismas.</w:t>
      </w:r>
    </w:p>
    <w:p w14:paraId="66CA4879" w14:textId="0814A6C5" w:rsidR="00565892" w:rsidRDefault="00565892" w:rsidP="00565892">
      <w:pPr>
        <w:jc w:val="center"/>
      </w:pPr>
    </w:p>
    <w:p w14:paraId="77D03371" w14:textId="15BBF59D" w:rsidR="004403FF" w:rsidRDefault="004403FF" w:rsidP="004403FF">
      <w:pPr>
        <w:pStyle w:val="Ttulo3"/>
      </w:pPr>
      <w:bookmarkStart w:id="203" w:name="_Toc82895805"/>
      <w:r>
        <w:lastRenderedPageBreak/>
        <w:t>5.4.2 Modelo LSTM 1</w:t>
      </w:r>
      <w:bookmarkEnd w:id="203"/>
    </w:p>
    <w:p w14:paraId="39DB9634" w14:textId="7DF75C8E" w:rsidR="00917C88" w:rsidRDefault="00A97187" w:rsidP="00917C88">
      <w:r>
        <w:t xml:space="preserve">El modelo escogido ha sido el modelo que ha dado los mejores resultados. </w:t>
      </w:r>
      <w:r w:rsidR="007D701B">
        <w:t>Ha este modelo se le ha</w:t>
      </w:r>
      <w:r w:rsidR="00865394">
        <w:t>n</w:t>
      </w:r>
      <w:r w:rsidR="007D701B">
        <w:t xml:space="preserve"> cambiado </w:t>
      </w:r>
      <w:r w:rsidR="00917C88">
        <w:t>la</w:t>
      </w:r>
      <w:r w:rsidR="00C8444C">
        <w:t>s</w:t>
      </w:r>
      <w:r w:rsidR="00917C88">
        <w:t xml:space="preserve"> última</w:t>
      </w:r>
      <w:r w:rsidR="00142191">
        <w:t>s tres</w:t>
      </w:r>
      <w:r w:rsidR="00917C88">
        <w:t xml:space="preserve"> capa</w:t>
      </w:r>
      <w:r w:rsidR="00142191">
        <w:t xml:space="preserve">s </w:t>
      </w:r>
      <w:r w:rsidR="00917C88">
        <w:t xml:space="preserve">de convolución por otra de </w:t>
      </w:r>
      <w:r w:rsidR="00142191">
        <w:t xml:space="preserve">convolución </w:t>
      </w:r>
      <w:r w:rsidR="00917C88">
        <w:t xml:space="preserve">LSTM. </w:t>
      </w:r>
    </w:p>
    <w:p w14:paraId="27A86FAE" w14:textId="77777777" w:rsidR="004403FF" w:rsidRDefault="004403FF" w:rsidP="004403FF">
      <w:r>
        <w:t>Para entrenar este modelo, los parámetros elegidos son los que se indican abajo. Una vez entrenado el modelo podemos ver si el entrenamiento es el correcto o deseado visualizando las gráficas obtenidas.</w:t>
      </w:r>
    </w:p>
    <w:p w14:paraId="03D13B69" w14:textId="77777777" w:rsidR="004403FF" w:rsidRDefault="004403FF" w:rsidP="00947841">
      <w:pPr>
        <w:pStyle w:val="Prrafodelista"/>
      </w:pPr>
      <w:r>
        <w:t>Prueba con los datos:</w:t>
      </w:r>
    </w:p>
    <w:p w14:paraId="0CE0CC6B" w14:textId="1794882E" w:rsidR="004403FF" w:rsidRDefault="004403FF" w:rsidP="004403FF">
      <w:pPr>
        <w:pStyle w:val="Prrafodelista"/>
        <w:numPr>
          <w:ilvl w:val="1"/>
          <w:numId w:val="10"/>
        </w:numPr>
      </w:pPr>
      <w:r>
        <w:t xml:space="preserve">Optimizador: </w:t>
      </w:r>
      <w:r w:rsidR="001D2BC5">
        <w:t>A</w:t>
      </w:r>
      <w:r w:rsidR="00C8444C">
        <w:t>dam</w:t>
      </w:r>
      <w:r>
        <w:t xml:space="preserve"> con 0.</w:t>
      </w:r>
      <w:r w:rsidR="001D2BC5">
        <w:t>0</w:t>
      </w:r>
      <w:r>
        <w:t>001 de learning rate</w:t>
      </w:r>
      <w:r w:rsidR="001D2BC5">
        <w:t>, reduciendo a la mitad cada 3 epoch.</w:t>
      </w:r>
    </w:p>
    <w:p w14:paraId="270ECADD" w14:textId="15701C8B" w:rsidR="004403FF" w:rsidRDefault="004403FF" w:rsidP="004403FF">
      <w:pPr>
        <w:pStyle w:val="Prrafodelista"/>
        <w:numPr>
          <w:ilvl w:val="1"/>
          <w:numId w:val="10"/>
        </w:numPr>
      </w:pPr>
      <w:r>
        <w:t>Pérdida:</w:t>
      </w:r>
      <w:r w:rsidR="00947841">
        <w:t xml:space="preserve"> Se mide con la perdida </w:t>
      </w:r>
      <w:r w:rsidR="001D2BC5">
        <w:t>binary</w:t>
      </w:r>
      <w:r w:rsidR="00947841">
        <w:t xml:space="preserve">_crossentropy, </w:t>
      </w:r>
      <w:r w:rsidR="001D2BC5">
        <w:t>ya que categorical_crossentropy no funciona en este tipo de entrenamiento.</w:t>
      </w:r>
    </w:p>
    <w:p w14:paraId="7D893747" w14:textId="2837411A" w:rsidR="004403FF" w:rsidRDefault="004403FF" w:rsidP="00947841">
      <w:pPr>
        <w:pStyle w:val="Prrafodelista"/>
        <w:numPr>
          <w:ilvl w:val="1"/>
          <w:numId w:val="10"/>
        </w:numPr>
      </w:pPr>
      <w:r>
        <w:t>Métrica de evaluación</w:t>
      </w:r>
      <w:r w:rsidR="00947841">
        <w:t xml:space="preserve">: </w:t>
      </w:r>
      <w:r w:rsidR="000F240C">
        <w:t xml:space="preserve">se utilizan graficas de perdida y </w:t>
      </w:r>
      <w:r w:rsidR="00097D20">
        <w:t xml:space="preserve">exactitud </w:t>
      </w:r>
      <w:r w:rsidR="000F240C">
        <w:t>para analizarlas visualmente</w:t>
      </w:r>
    </w:p>
    <w:p w14:paraId="57C1D2AA" w14:textId="12822767" w:rsidR="00917C88" w:rsidRDefault="001D2BC5" w:rsidP="00917C88">
      <w:pPr>
        <w:keepNext/>
        <w:jc w:val="center"/>
      </w:pPr>
      <w:r>
        <w:rPr>
          <w:noProof/>
        </w:rPr>
        <w:drawing>
          <wp:inline distT="0" distB="0" distL="0" distR="0" wp14:anchorId="43196FD2" wp14:editId="37CEFD15">
            <wp:extent cx="2412051" cy="1684800"/>
            <wp:effectExtent l="0" t="0" r="7620" b="0"/>
            <wp:docPr id="79" name="Imagen 79"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Gráfico, Gráfico de líneas&#10;&#10;Descripción generada automáticamente"/>
                    <pic:cNvPicPr/>
                  </pic:nvPicPr>
                  <pic:blipFill>
                    <a:blip r:embed="rId67"/>
                    <a:stretch>
                      <a:fillRect/>
                    </a:stretch>
                  </pic:blipFill>
                  <pic:spPr>
                    <a:xfrm>
                      <a:off x="0" y="0"/>
                      <a:ext cx="2412051" cy="1684800"/>
                    </a:xfrm>
                    <a:prstGeom prst="rect">
                      <a:avLst/>
                    </a:prstGeom>
                  </pic:spPr>
                </pic:pic>
              </a:graphicData>
            </a:graphic>
          </wp:inline>
        </w:drawing>
      </w:r>
      <w:r>
        <w:rPr>
          <w:noProof/>
        </w:rPr>
        <w:drawing>
          <wp:inline distT="0" distB="0" distL="0" distR="0" wp14:anchorId="262E54F1" wp14:editId="6E533B66">
            <wp:extent cx="2375689" cy="1684800"/>
            <wp:effectExtent l="0" t="0" r="5715" b="0"/>
            <wp:docPr id="80" name="Imagen 80" descr="For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Forma&#10;&#10;Descripción generada automáticamente"/>
                    <pic:cNvPicPr/>
                  </pic:nvPicPr>
                  <pic:blipFill>
                    <a:blip r:embed="rId68"/>
                    <a:stretch>
                      <a:fillRect/>
                    </a:stretch>
                  </pic:blipFill>
                  <pic:spPr>
                    <a:xfrm>
                      <a:off x="0" y="0"/>
                      <a:ext cx="2375689" cy="1684800"/>
                    </a:xfrm>
                    <a:prstGeom prst="rect">
                      <a:avLst/>
                    </a:prstGeom>
                  </pic:spPr>
                </pic:pic>
              </a:graphicData>
            </a:graphic>
          </wp:inline>
        </w:drawing>
      </w:r>
    </w:p>
    <w:p w14:paraId="141AAB70" w14:textId="7CACC4FB" w:rsidR="004403FF" w:rsidRDefault="00917C88" w:rsidP="00917C88">
      <w:pPr>
        <w:pStyle w:val="Descripcin"/>
        <w:jc w:val="center"/>
      </w:pPr>
      <w:bookmarkStart w:id="204" w:name="_Toc82900501"/>
      <w:r>
        <w:t xml:space="preserve">Figura </w:t>
      </w:r>
      <w:r>
        <w:fldChar w:fldCharType="begin"/>
      </w:r>
      <w:r>
        <w:instrText xml:space="preserve"> SEQ Figura \* ARABIC </w:instrText>
      </w:r>
      <w:r>
        <w:fldChar w:fldCharType="separate"/>
      </w:r>
      <w:r w:rsidR="001661F2">
        <w:rPr>
          <w:noProof/>
        </w:rPr>
        <w:t>43</w:t>
      </w:r>
      <w:r>
        <w:fldChar w:fldCharType="end"/>
      </w:r>
      <w:r>
        <w:t>:</w:t>
      </w:r>
      <w:r w:rsidR="003E3789" w:rsidRPr="003E3789">
        <w:t xml:space="preserve"> </w:t>
      </w:r>
      <w:r w:rsidR="00097D20">
        <w:t>Exactitud</w:t>
      </w:r>
      <w:r w:rsidR="003E3789">
        <w:t xml:space="preserve"> y pérdida durante el entrenamiento del modelo de predicción 1.</w:t>
      </w:r>
      <w:bookmarkEnd w:id="204"/>
    </w:p>
    <w:p w14:paraId="34EECAB7" w14:textId="77777777" w:rsidR="004403FF" w:rsidRDefault="004403FF" w:rsidP="004403FF"/>
    <w:p w14:paraId="298D9659" w14:textId="26D2CB8B" w:rsidR="00917C88" w:rsidRDefault="00917C88" w:rsidP="00917C88">
      <w:pPr>
        <w:pStyle w:val="Ttulo3"/>
      </w:pPr>
      <w:bookmarkStart w:id="205" w:name="_Toc82895807"/>
      <w:r>
        <w:t xml:space="preserve">5.4.2 Modelo LSTM </w:t>
      </w:r>
      <w:bookmarkEnd w:id="205"/>
      <w:r w:rsidR="009B1AC4">
        <w:t>2</w:t>
      </w:r>
    </w:p>
    <w:p w14:paraId="37CDACAC" w14:textId="3E988C68" w:rsidR="00917C88" w:rsidRDefault="00917C88" w:rsidP="00917C88">
      <w:r>
        <w:t xml:space="preserve">El modelo escogido ha sido el modelo que ha dado los mejores resultados. Ha este modelo se le han cambiado las últimas capas de convolución de cada sección del modelo </w:t>
      </w:r>
      <w:r w:rsidR="002F13EF">
        <w:t>UNet por</w:t>
      </w:r>
      <w:r>
        <w:t xml:space="preserve"> una LSTM ver Fig</w:t>
      </w:r>
      <w:r w:rsidRPr="002A38A6">
        <w:t xml:space="preserve">ura </w:t>
      </w:r>
      <w:r w:rsidR="002A38A6" w:rsidRPr="002A38A6">
        <w:t>46</w:t>
      </w:r>
      <w:r w:rsidRPr="002A38A6">
        <w:t xml:space="preserve"> para </w:t>
      </w:r>
      <w:r>
        <w:t xml:space="preserve">entender cómo se estructura el modelo. </w:t>
      </w:r>
      <w:r w:rsidR="002F13EF">
        <w:t>Aparte de cambiar las ultimas capas convolucionales y las capas de salida de fusión, se añaden capas LSTM en cada ampliación del decodificador.</w:t>
      </w:r>
    </w:p>
    <w:p w14:paraId="6866223E" w14:textId="77777777" w:rsidR="00917C88" w:rsidRDefault="00917C88" w:rsidP="00917C88">
      <w:pPr>
        <w:keepNext/>
        <w:jc w:val="center"/>
      </w:pPr>
      <w:r>
        <w:rPr>
          <w:noProof/>
        </w:rPr>
        <w:lastRenderedPageBreak/>
        <w:drawing>
          <wp:inline distT="0" distB="0" distL="0" distR="0" wp14:anchorId="1083EF26" wp14:editId="7EFE4177">
            <wp:extent cx="3097977" cy="1962150"/>
            <wp:effectExtent l="0" t="0" r="7620" b="0"/>
            <wp:docPr id="76" name="Imagen 7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Gráfico, Gráfico de cajas y bigotes&#10;&#10;Descripción generada automáticamente"/>
                    <pic:cNvPicPr/>
                  </pic:nvPicPr>
                  <pic:blipFill rotWithShape="1">
                    <a:blip r:embed="rId69"/>
                    <a:srcRect b="21144"/>
                    <a:stretch/>
                  </pic:blipFill>
                  <pic:spPr bwMode="auto">
                    <a:xfrm>
                      <a:off x="0" y="0"/>
                      <a:ext cx="3138078" cy="1987548"/>
                    </a:xfrm>
                    <a:prstGeom prst="rect">
                      <a:avLst/>
                    </a:prstGeom>
                    <a:ln>
                      <a:noFill/>
                    </a:ln>
                    <a:extLst>
                      <a:ext uri="{53640926-AAD7-44D8-BBD7-CCE9431645EC}">
                        <a14:shadowObscured xmlns:a14="http://schemas.microsoft.com/office/drawing/2010/main"/>
                      </a:ext>
                    </a:extLst>
                  </pic:spPr>
                </pic:pic>
              </a:graphicData>
            </a:graphic>
          </wp:inline>
        </w:drawing>
      </w:r>
    </w:p>
    <w:p w14:paraId="313C839C" w14:textId="6D59384D" w:rsidR="00917C88" w:rsidRDefault="00917C88" w:rsidP="00917C88">
      <w:pPr>
        <w:pStyle w:val="Descripcin"/>
        <w:jc w:val="center"/>
      </w:pPr>
      <w:bookmarkStart w:id="206" w:name="_Toc82900503"/>
      <w:r>
        <w:t xml:space="preserve">Figura </w:t>
      </w:r>
      <w:r>
        <w:fldChar w:fldCharType="begin"/>
      </w:r>
      <w:r>
        <w:instrText xml:space="preserve"> SEQ Figura \* ARABIC </w:instrText>
      </w:r>
      <w:r>
        <w:fldChar w:fldCharType="separate"/>
      </w:r>
      <w:r w:rsidR="001661F2">
        <w:rPr>
          <w:noProof/>
        </w:rPr>
        <w:t>44</w:t>
      </w:r>
      <w:r>
        <w:fldChar w:fldCharType="end"/>
      </w:r>
      <w:r>
        <w:t>: Imagen del Modelo simplificado para entender el funcionamiento.</w:t>
      </w:r>
      <w:bookmarkEnd w:id="206"/>
    </w:p>
    <w:p w14:paraId="7991BE67" w14:textId="77777777" w:rsidR="00917C88" w:rsidRPr="00865394" w:rsidRDefault="00917C88" w:rsidP="00917C88">
      <w:pPr>
        <w:rPr>
          <w:lang w:val="es-ES"/>
        </w:rPr>
      </w:pPr>
    </w:p>
    <w:p w14:paraId="6742613D" w14:textId="77777777" w:rsidR="00917C88" w:rsidRDefault="00917C88" w:rsidP="00917C88">
      <w:r>
        <w:t>Para entrenar este modelo, los parámetros elegidos son los que se indican abajo. Una vez entrenado el modelo podemos ver si el entrenamiento es el correcto o deseado visualizando las gráficas obtenidas.</w:t>
      </w:r>
    </w:p>
    <w:p w14:paraId="789949AF" w14:textId="77777777" w:rsidR="00917C88" w:rsidRDefault="00917C88" w:rsidP="00947841">
      <w:pPr>
        <w:pStyle w:val="Prrafodelista"/>
      </w:pPr>
      <w:r>
        <w:t>Prueba con los datos:</w:t>
      </w:r>
    </w:p>
    <w:p w14:paraId="7DE08FDA" w14:textId="77777777" w:rsidR="009128A5" w:rsidRDefault="00917C88" w:rsidP="009128A5">
      <w:pPr>
        <w:pStyle w:val="Prrafodelista"/>
        <w:numPr>
          <w:ilvl w:val="1"/>
          <w:numId w:val="13"/>
        </w:numPr>
      </w:pPr>
      <w:r>
        <w:t xml:space="preserve">Optimizador: </w:t>
      </w:r>
      <w:r w:rsidR="009128A5">
        <w:t>Adam con 0.0001 de learning rate, reduciendo a la mitad cada 3 epoch</w:t>
      </w:r>
    </w:p>
    <w:p w14:paraId="199BF299" w14:textId="366BAA09" w:rsidR="00917C88" w:rsidRDefault="009128A5" w:rsidP="00097D20">
      <w:pPr>
        <w:pStyle w:val="Prrafodelista"/>
        <w:numPr>
          <w:ilvl w:val="1"/>
          <w:numId w:val="16"/>
        </w:numPr>
      </w:pPr>
      <w:r>
        <w:t>Pérdida: Se mide con la perdida binary_crossentropy, ya que categorical_crossentropy no funciona en este tipo de entrenamiento.</w:t>
      </w:r>
    </w:p>
    <w:p w14:paraId="0EB68A16" w14:textId="0204D2E2" w:rsidR="00917C88" w:rsidRDefault="00917C88" w:rsidP="00917C88">
      <w:pPr>
        <w:pStyle w:val="Prrafodelista"/>
        <w:numPr>
          <w:ilvl w:val="1"/>
          <w:numId w:val="16"/>
        </w:numPr>
      </w:pPr>
      <w:r>
        <w:t>Métrica de evaluación</w:t>
      </w:r>
      <w:r w:rsidR="000F240C">
        <w:t xml:space="preserve">: </w:t>
      </w:r>
      <w:r w:rsidR="009128A5">
        <w:t xml:space="preserve">se utilizan graficas de perdida y </w:t>
      </w:r>
      <w:r w:rsidR="00097D20">
        <w:t>exactitud</w:t>
      </w:r>
      <w:r w:rsidR="009128A5">
        <w:t xml:space="preserve"> para analizarlas visualmente.</w:t>
      </w:r>
    </w:p>
    <w:p w14:paraId="283E2ED8" w14:textId="5CBDF7CB" w:rsidR="00917C88" w:rsidRDefault="009128A5" w:rsidP="00917C88">
      <w:pPr>
        <w:keepNext/>
        <w:jc w:val="center"/>
      </w:pPr>
      <w:r>
        <w:rPr>
          <w:noProof/>
        </w:rPr>
        <w:drawing>
          <wp:inline distT="0" distB="0" distL="0" distR="0" wp14:anchorId="0EBAF096" wp14:editId="34AC7293">
            <wp:extent cx="2375689" cy="1684800"/>
            <wp:effectExtent l="0" t="0" r="5715" b="0"/>
            <wp:docPr id="81" name="Imagen 8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Gráfico, Gráfico de líneas&#10;&#10;Descripción generada automáticamente"/>
                    <pic:cNvPicPr/>
                  </pic:nvPicPr>
                  <pic:blipFill>
                    <a:blip r:embed="rId70"/>
                    <a:stretch>
                      <a:fillRect/>
                    </a:stretch>
                  </pic:blipFill>
                  <pic:spPr>
                    <a:xfrm>
                      <a:off x="0" y="0"/>
                      <a:ext cx="2375689" cy="1684800"/>
                    </a:xfrm>
                    <a:prstGeom prst="rect">
                      <a:avLst/>
                    </a:prstGeom>
                  </pic:spPr>
                </pic:pic>
              </a:graphicData>
            </a:graphic>
          </wp:inline>
        </w:drawing>
      </w:r>
      <w:r>
        <w:rPr>
          <w:noProof/>
        </w:rPr>
        <w:drawing>
          <wp:inline distT="0" distB="0" distL="0" distR="0" wp14:anchorId="7ED81D81" wp14:editId="43F0DA3F">
            <wp:extent cx="2339326" cy="1684800"/>
            <wp:effectExtent l="0" t="0" r="4445" b="0"/>
            <wp:docPr id="82" name="Imagen 8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Gráfico, Gráfico de líneas&#10;&#10;Descripción generada automáticamente"/>
                    <pic:cNvPicPr/>
                  </pic:nvPicPr>
                  <pic:blipFill>
                    <a:blip r:embed="rId71"/>
                    <a:stretch>
                      <a:fillRect/>
                    </a:stretch>
                  </pic:blipFill>
                  <pic:spPr>
                    <a:xfrm>
                      <a:off x="0" y="0"/>
                      <a:ext cx="2339326" cy="1684800"/>
                    </a:xfrm>
                    <a:prstGeom prst="rect">
                      <a:avLst/>
                    </a:prstGeom>
                  </pic:spPr>
                </pic:pic>
              </a:graphicData>
            </a:graphic>
          </wp:inline>
        </w:drawing>
      </w:r>
    </w:p>
    <w:p w14:paraId="0BDC31CE" w14:textId="5883795F" w:rsidR="00917C88" w:rsidRDefault="00917C88" w:rsidP="00917C88">
      <w:pPr>
        <w:pStyle w:val="Descripcin"/>
        <w:jc w:val="center"/>
      </w:pPr>
      <w:bookmarkStart w:id="207" w:name="_Toc82900504"/>
      <w:r>
        <w:t xml:space="preserve">Figura </w:t>
      </w:r>
      <w:r>
        <w:fldChar w:fldCharType="begin"/>
      </w:r>
      <w:r>
        <w:instrText xml:space="preserve"> SEQ Figura \* ARABIC </w:instrText>
      </w:r>
      <w:r>
        <w:fldChar w:fldCharType="separate"/>
      </w:r>
      <w:r w:rsidR="001661F2">
        <w:rPr>
          <w:noProof/>
        </w:rPr>
        <w:t>45</w:t>
      </w:r>
      <w:r>
        <w:fldChar w:fldCharType="end"/>
      </w:r>
      <w:r w:rsidR="003E3789">
        <w:t xml:space="preserve">: </w:t>
      </w:r>
      <w:r w:rsidR="00097D20">
        <w:t>Exactitud</w:t>
      </w:r>
      <w:r w:rsidR="003E3789">
        <w:t xml:space="preserve"> y pérdida durante el</w:t>
      </w:r>
      <w:r w:rsidR="009128A5" w:rsidRPr="009128A5">
        <w:t xml:space="preserve"> </w:t>
      </w:r>
      <w:r w:rsidR="009128A5">
        <w:t>entrenamiento del modelo de predicción 3</w:t>
      </w:r>
      <w:r w:rsidR="003E3789">
        <w:t>.</w:t>
      </w:r>
      <w:bookmarkEnd w:id="207"/>
    </w:p>
    <w:p w14:paraId="7B05D6F9" w14:textId="77777777" w:rsidR="00E41C02" w:rsidRDefault="00E41C02" w:rsidP="00A60DBA"/>
    <w:p w14:paraId="3E68FA58" w14:textId="5021B851" w:rsidR="00E41C02" w:rsidRDefault="00E41C02" w:rsidP="00E41C02">
      <w:pPr>
        <w:pStyle w:val="Ttulo2"/>
      </w:pPr>
      <w:bookmarkStart w:id="208" w:name="_Toc82895808"/>
      <w:r>
        <w:lastRenderedPageBreak/>
        <w:t xml:space="preserve">5.7 Preparando el modelo para Jetson </w:t>
      </w:r>
      <w:r w:rsidR="003F7A25">
        <w:t>N</w:t>
      </w:r>
      <w:r>
        <w:t>ano</w:t>
      </w:r>
      <w:bookmarkEnd w:id="208"/>
    </w:p>
    <w:p w14:paraId="3CBA9D8D" w14:textId="52041B96" w:rsidR="00E41C02" w:rsidRDefault="003F7A25" w:rsidP="00E41C02">
      <w:r>
        <w:t xml:space="preserve">Este modelo se ha pensado utilizar en una Jetson Nano para poder </w:t>
      </w:r>
      <w:r w:rsidR="009614BD">
        <w:t xml:space="preserve">realizar una predicción del estado para una planificación posterior. De esta manera el robot puede predecir que le puede pasar si continua con los movimientos anteriores. </w:t>
      </w:r>
    </w:p>
    <w:p w14:paraId="02A33AB7" w14:textId="19ACEFE4" w:rsidR="009614BD" w:rsidRDefault="009614BD" w:rsidP="00E41C02">
      <w:r>
        <w:t xml:space="preserve">La cuestión es que la tarjeta de Nvidia tiene tarjeta gráfica, pero para una utilización correcta </w:t>
      </w:r>
      <w:r w:rsidR="003A01E9">
        <w:t>se tiene que modificar el modelo para convertirlo en modelo TensorRt.</w:t>
      </w:r>
    </w:p>
    <w:p w14:paraId="31023DA9" w14:textId="28CA5C58" w:rsidR="003A01E9" w:rsidRDefault="003A01E9" w:rsidP="00E41C02">
      <w:r>
        <w:t>Una vez probado se han realizado las pruebas que se pueden ver en el siguiente apartado.</w:t>
      </w:r>
    </w:p>
    <w:p w14:paraId="7645756E" w14:textId="6AA1D56E" w:rsidR="0073031B" w:rsidRDefault="0073031B" w:rsidP="00E41C02">
      <w:r>
        <w:t xml:space="preserve">Para que el modelo sea válido en cualquier tipo de robot, se ha creado un nodo en ROS, de esta manera la imagen pueda ser manipulada por la librería OpenCV que a la vez puede implementar el modelo en tiempo real. </w:t>
      </w:r>
    </w:p>
    <w:p w14:paraId="17FFDB7B" w14:textId="7795C8CF" w:rsidR="003A01E9" w:rsidRDefault="0073031B" w:rsidP="00E41C02">
      <w:r>
        <w:t>El nodo que se ha utilizado para la transformación de imagen se llama cv_bridge</w:t>
      </w:r>
      <w:r w:rsidR="00666CA4">
        <w:t xml:space="preserve"> que como se ha comentado en el apartado anterior es el nodo utilizado para que ROS convierta la</w:t>
      </w:r>
      <w:r w:rsidR="00297C36">
        <w:t>s</w:t>
      </w:r>
      <w:r w:rsidR="00666CA4">
        <w:t xml:space="preserve"> </w:t>
      </w:r>
      <w:r w:rsidR="00297C36">
        <w:t>imágenes</w:t>
      </w:r>
      <w:r w:rsidR="00666CA4">
        <w:t xml:space="preserve"> obtenida</w:t>
      </w:r>
      <w:r w:rsidR="00297C36">
        <w:t>s</w:t>
      </w:r>
      <w:r w:rsidR="00666CA4">
        <w:t xml:space="preserve"> por la cámara Intel 435i en una imagen capaz de manipularlo para </w:t>
      </w:r>
      <w:r w:rsidR="00297C36">
        <w:t xml:space="preserve">que </w:t>
      </w:r>
      <w:r w:rsidR="00666CA4">
        <w:t>la</w:t>
      </w:r>
      <w:r w:rsidR="00191C48">
        <w:t>s imágenes que se pasen a la</w:t>
      </w:r>
      <w:r w:rsidR="00666CA4">
        <w:t xml:space="preserve"> entrada de nuestro modelo</w:t>
      </w:r>
      <w:r w:rsidR="00191C48">
        <w:t xml:space="preserve"> sean de las características que se han especificado al crear el mismo</w:t>
      </w:r>
      <w:r w:rsidR="00666CA4">
        <w:t>.</w:t>
      </w:r>
    </w:p>
    <w:p w14:paraId="0978AC14" w14:textId="638706AC" w:rsidR="00666CA4" w:rsidRPr="003A01E9" w:rsidRDefault="00666CA4" w:rsidP="00E41C02">
      <w:pPr>
        <w:rPr>
          <w:color w:val="FF0000"/>
        </w:rPr>
      </w:pPr>
      <w:r>
        <w:t xml:space="preserve">Una vez creado el sistema se realizan </w:t>
      </w:r>
      <w:r w:rsidR="002E6E64">
        <w:t>las pruebas</w:t>
      </w:r>
      <w:r>
        <w:t xml:space="preserve"> para verificar su funcionamiento.</w:t>
      </w:r>
    </w:p>
    <w:p w14:paraId="3F4D9469" w14:textId="10D15A27" w:rsidR="00112650" w:rsidRPr="004403FF" w:rsidRDefault="00112650" w:rsidP="004403FF">
      <w:pPr>
        <w:jc w:val="center"/>
      </w:pPr>
      <w:r>
        <w:br w:type="page"/>
      </w:r>
    </w:p>
    <w:p w14:paraId="1E4368D2" w14:textId="77777777" w:rsidR="004F1822" w:rsidRDefault="004F1822" w:rsidP="00B241D8">
      <w:pPr>
        <w:pStyle w:val="Ttulo1"/>
      </w:pPr>
      <w:bookmarkStart w:id="209" w:name="_Toc82895809"/>
      <w:r>
        <w:lastRenderedPageBreak/>
        <w:t>6</w:t>
      </w:r>
      <w:r w:rsidRPr="008037ED">
        <w:t>.</w:t>
      </w:r>
      <w:r w:rsidR="00DE7124">
        <w:t xml:space="preserve"> Evaluación</w:t>
      </w:r>
      <w:bookmarkEnd w:id="209"/>
    </w:p>
    <w:p w14:paraId="2B9F2616" w14:textId="7F019B5A" w:rsidR="004F1822" w:rsidRDefault="00D9441C" w:rsidP="00B34383">
      <w:pPr>
        <w:spacing w:after="240"/>
        <w:rPr>
          <w:lang w:val="es-ES" w:bidi="en-US"/>
        </w:rPr>
      </w:pPr>
      <w:r>
        <w:rPr>
          <w:lang w:val="es-ES" w:bidi="en-US"/>
        </w:rPr>
        <w:t xml:space="preserve">Al crear diferentes modelos, unos de segmentación y otros de segmentación con predicción, se procede a evaluar esos modelos creados. Para poder evaluar esos modelos se analizan los resultados obtenidos como las métricas calculadas. Se analizarán todos los modelos de uno en uno. Al final de cada análisis del modelo se </w:t>
      </w:r>
      <w:r w:rsidR="00A275F2">
        <w:rPr>
          <w:lang w:val="es-ES" w:bidi="en-US"/>
        </w:rPr>
        <w:t>visualizarán</w:t>
      </w:r>
      <w:r>
        <w:rPr>
          <w:lang w:val="es-ES" w:bidi="en-US"/>
        </w:rPr>
        <w:t xml:space="preserve"> los resultados de algun</w:t>
      </w:r>
      <w:r w:rsidR="00405D9A">
        <w:rPr>
          <w:lang w:val="es-ES" w:bidi="en-US"/>
        </w:rPr>
        <w:t>o</w:t>
      </w:r>
      <w:r>
        <w:rPr>
          <w:lang w:val="es-ES" w:bidi="en-US"/>
        </w:rPr>
        <w:t xml:space="preserve">s </w:t>
      </w:r>
      <w:r w:rsidR="00405D9A">
        <w:rPr>
          <w:lang w:val="es-ES" w:bidi="en-US"/>
        </w:rPr>
        <w:t xml:space="preserve">de ellos </w:t>
      </w:r>
      <w:r>
        <w:rPr>
          <w:lang w:val="es-ES" w:bidi="en-US"/>
        </w:rPr>
        <w:t xml:space="preserve">para verificar su funcionamiento </w:t>
      </w:r>
      <w:r w:rsidR="00A275F2">
        <w:rPr>
          <w:lang w:val="es-ES" w:bidi="en-US"/>
        </w:rPr>
        <w:t>de una manera más simple</w:t>
      </w:r>
      <w:r w:rsidR="000E1C75">
        <w:rPr>
          <w:lang w:val="es-ES" w:bidi="en-US"/>
        </w:rPr>
        <w:t xml:space="preserve"> y visual</w:t>
      </w:r>
      <w:r w:rsidR="00A275F2">
        <w:rPr>
          <w:lang w:val="es-ES" w:bidi="en-US"/>
        </w:rPr>
        <w:t>.</w:t>
      </w:r>
    </w:p>
    <w:p w14:paraId="6077A5EA" w14:textId="4D714B7F" w:rsidR="00565892" w:rsidRDefault="00565892" w:rsidP="00B34383">
      <w:pPr>
        <w:spacing w:after="240"/>
        <w:rPr>
          <w:lang w:val="es-ES" w:bidi="en-US"/>
        </w:rPr>
      </w:pPr>
      <w:r>
        <w:rPr>
          <w:lang w:val="es-ES" w:bidi="en-US"/>
        </w:rPr>
        <w:t>Por una parte, se analizan los resultados de las evaluaciones realizadas del modelo de segmentación elegida y los modelos LSTM. Con las métricas obtenidas se puede saber si la función del modelo es el correcto.</w:t>
      </w:r>
    </w:p>
    <w:p w14:paraId="0E6A16CA" w14:textId="3F5DFF5B" w:rsidR="00440C4E" w:rsidRDefault="00E725DF" w:rsidP="00E725DF">
      <w:pPr>
        <w:pStyle w:val="Ttulo2"/>
        <w:rPr>
          <w:lang w:val="es-ES" w:bidi="en-US"/>
        </w:rPr>
      </w:pPr>
      <w:bookmarkStart w:id="210" w:name="_Toc82895810"/>
      <w:r>
        <w:rPr>
          <w:lang w:val="es-ES" w:bidi="en-US"/>
        </w:rPr>
        <w:t xml:space="preserve">6.1 </w:t>
      </w:r>
      <w:r w:rsidR="00C64214">
        <w:rPr>
          <w:lang w:val="es-ES" w:bidi="en-US"/>
        </w:rPr>
        <w:t>Métricas</w:t>
      </w:r>
      <w:r>
        <w:rPr>
          <w:lang w:val="es-ES" w:bidi="en-US"/>
        </w:rPr>
        <w:t xml:space="preserve"> obtenidas de los modelos</w:t>
      </w:r>
      <w:bookmarkEnd w:id="210"/>
    </w:p>
    <w:p w14:paraId="007621A3" w14:textId="08EB745E" w:rsidR="00C64214" w:rsidRDefault="00215D20" w:rsidP="00B34383">
      <w:pPr>
        <w:spacing w:after="240"/>
        <w:rPr>
          <w:lang w:val="es-ES" w:bidi="en-US"/>
        </w:rPr>
      </w:pPr>
      <w:r>
        <w:rPr>
          <w:lang w:val="es-ES" w:bidi="en-US"/>
        </w:rPr>
        <w:t>Para el m</w:t>
      </w:r>
      <w:r w:rsidRPr="00215D20">
        <w:rPr>
          <w:lang w:val="es-ES" w:bidi="en-US"/>
        </w:rPr>
        <w:t>odelo de segmentación</w:t>
      </w:r>
      <w:r>
        <w:rPr>
          <w:lang w:val="es-ES" w:bidi="en-US"/>
        </w:rPr>
        <w:t xml:space="preserve"> sin la predicción, se han obtenido las siguientes métricas:</w:t>
      </w:r>
    </w:p>
    <w:p w14:paraId="2FD64F05" w14:textId="242B4DE7" w:rsidR="00215D20" w:rsidRDefault="00215D20" w:rsidP="00215D20">
      <w:pPr>
        <w:pStyle w:val="Descripcin"/>
        <w:keepNext/>
      </w:pPr>
      <w:bookmarkStart w:id="211" w:name="_Toc82895826"/>
      <w:r>
        <w:t xml:space="preserve">Tabla </w:t>
      </w:r>
      <w:r>
        <w:fldChar w:fldCharType="begin"/>
      </w:r>
      <w:r>
        <w:instrText xml:space="preserve"> SEQ Tabla \* ARABIC </w:instrText>
      </w:r>
      <w:r>
        <w:fldChar w:fldCharType="separate"/>
      </w:r>
      <w:r w:rsidR="00957923">
        <w:rPr>
          <w:noProof/>
        </w:rPr>
        <w:t>8</w:t>
      </w:r>
      <w:r>
        <w:fldChar w:fldCharType="end"/>
      </w:r>
      <w:r w:rsidR="00E725DF">
        <w:t>: Métricas del modelo de segmentación semántica sin predicción.</w:t>
      </w:r>
      <w:bookmarkEnd w:id="211"/>
    </w:p>
    <w:tbl>
      <w:tblPr>
        <w:tblStyle w:val="Tablaconcuadrcula1clara"/>
        <w:tblW w:w="0" w:type="auto"/>
        <w:jc w:val="center"/>
        <w:tblLook w:val="04A0" w:firstRow="1" w:lastRow="0" w:firstColumn="1" w:lastColumn="0" w:noHBand="0" w:noVBand="1"/>
      </w:tblPr>
      <w:tblGrid>
        <w:gridCol w:w="3020"/>
        <w:gridCol w:w="3020"/>
      </w:tblGrid>
      <w:tr w:rsidR="00215D20" w14:paraId="6A33FE82" w14:textId="77777777" w:rsidTr="00C838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4F26A592" w14:textId="14E70A8A" w:rsidR="00215D20" w:rsidRPr="001661F2" w:rsidRDefault="00215D20" w:rsidP="00C838DE">
            <w:pPr>
              <w:rPr>
                <w:sz w:val="16"/>
                <w:szCs w:val="16"/>
                <w:lang w:eastAsia="es-ES"/>
              </w:rPr>
            </w:pPr>
            <w:r w:rsidRPr="001661F2">
              <w:rPr>
                <w:sz w:val="16"/>
                <w:szCs w:val="16"/>
                <w:lang w:eastAsia="es-ES"/>
              </w:rPr>
              <w:t>Métrica</w:t>
            </w:r>
          </w:p>
        </w:tc>
        <w:tc>
          <w:tcPr>
            <w:tcW w:w="3020" w:type="dxa"/>
          </w:tcPr>
          <w:p w14:paraId="18AAC428" w14:textId="77777777" w:rsidR="00215D20" w:rsidRPr="001661F2" w:rsidRDefault="00215D20" w:rsidP="00C838DE">
            <w:pPr>
              <w:cnfStyle w:val="100000000000" w:firstRow="1"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Resultado</w:t>
            </w:r>
          </w:p>
        </w:tc>
      </w:tr>
      <w:tr w:rsidR="00215D20" w:rsidRPr="0066646E" w14:paraId="24CE9F56"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C2407C" w14:textId="5CAF6B3D" w:rsidR="00215D20" w:rsidRPr="001661F2" w:rsidRDefault="00097D20" w:rsidP="00C838DE">
            <w:pPr>
              <w:rPr>
                <w:b w:val="0"/>
                <w:bCs w:val="0"/>
                <w:sz w:val="16"/>
                <w:szCs w:val="16"/>
                <w:lang w:eastAsia="es-ES"/>
              </w:rPr>
            </w:pPr>
            <w:r w:rsidRPr="001661F2">
              <w:rPr>
                <w:b w:val="0"/>
                <w:bCs w:val="0"/>
                <w:sz w:val="16"/>
                <w:szCs w:val="16"/>
                <w:lang w:eastAsia="es-ES"/>
              </w:rPr>
              <w:t>Exactitud</w:t>
            </w:r>
          </w:p>
        </w:tc>
        <w:tc>
          <w:tcPr>
            <w:tcW w:w="3020" w:type="dxa"/>
          </w:tcPr>
          <w:p w14:paraId="6130B64D" w14:textId="58FCAAE2" w:rsidR="00215D20" w:rsidRPr="001661F2" w:rsidRDefault="00215D20" w:rsidP="00C838DE">
            <w:pPr>
              <w:jc w:val="center"/>
              <w:cnfStyle w:val="000000000000" w:firstRow="0" w:lastRow="0" w:firstColumn="0" w:lastColumn="0" w:oddVBand="0" w:evenVBand="0" w:oddHBand="0" w:evenHBand="0" w:firstRowFirstColumn="0" w:firstRowLastColumn="0" w:lastRowFirstColumn="0" w:lastRowLastColumn="0"/>
              <w:rPr>
                <w:sz w:val="16"/>
                <w:szCs w:val="16"/>
                <w:lang w:val="en-GB" w:bidi="en-US"/>
              </w:rPr>
            </w:pPr>
            <w:r w:rsidRPr="001661F2">
              <w:rPr>
                <w:sz w:val="16"/>
                <w:szCs w:val="16"/>
                <w:lang w:val="en-GB" w:bidi="en-US"/>
              </w:rPr>
              <w:t>0</w:t>
            </w:r>
            <w:r w:rsidR="00097D20" w:rsidRPr="001661F2">
              <w:rPr>
                <w:sz w:val="16"/>
                <w:szCs w:val="16"/>
                <w:lang w:val="en-GB" w:bidi="en-US"/>
              </w:rPr>
              <w:t>,</w:t>
            </w:r>
            <w:r w:rsidRPr="001661F2">
              <w:rPr>
                <w:sz w:val="16"/>
                <w:szCs w:val="16"/>
                <w:lang w:val="en-GB" w:bidi="en-US"/>
              </w:rPr>
              <w:t>77271235</w:t>
            </w:r>
          </w:p>
        </w:tc>
      </w:tr>
      <w:tr w:rsidR="00215D20" w:rsidRPr="0066646E" w14:paraId="045190F4"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EF0FDFF" w14:textId="284CB38C" w:rsidR="00215D20" w:rsidRPr="001661F2" w:rsidRDefault="00215D20" w:rsidP="00C838DE">
            <w:pPr>
              <w:rPr>
                <w:b w:val="0"/>
                <w:bCs w:val="0"/>
                <w:sz w:val="16"/>
                <w:szCs w:val="16"/>
                <w:lang w:eastAsia="es-ES"/>
              </w:rPr>
            </w:pPr>
            <w:r w:rsidRPr="001661F2">
              <w:rPr>
                <w:b w:val="0"/>
                <w:bCs w:val="0"/>
                <w:sz w:val="16"/>
                <w:szCs w:val="16"/>
                <w:lang w:eastAsia="es-ES"/>
              </w:rPr>
              <w:t>IoU</w:t>
            </w:r>
          </w:p>
        </w:tc>
        <w:tc>
          <w:tcPr>
            <w:tcW w:w="3020" w:type="dxa"/>
          </w:tcPr>
          <w:p w14:paraId="1E4CD344" w14:textId="4A93710D" w:rsidR="00215D20" w:rsidRPr="001661F2" w:rsidRDefault="00215D20" w:rsidP="00C838DE">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val="en-GB" w:bidi="en-US"/>
              </w:rPr>
              <w:t>0</w:t>
            </w:r>
            <w:r w:rsidR="00097D20" w:rsidRPr="001661F2">
              <w:rPr>
                <w:sz w:val="16"/>
                <w:szCs w:val="16"/>
                <w:lang w:val="en-GB" w:bidi="en-US"/>
              </w:rPr>
              <w:t>,</w:t>
            </w:r>
            <w:r w:rsidRPr="001661F2">
              <w:rPr>
                <w:sz w:val="16"/>
                <w:szCs w:val="16"/>
                <w:lang w:val="en-GB" w:bidi="en-US"/>
              </w:rPr>
              <w:t>34801486</w:t>
            </w:r>
          </w:p>
        </w:tc>
      </w:tr>
      <w:tr w:rsidR="00215D20" w:rsidRPr="0066646E" w14:paraId="7D5F031C"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8328B6D" w14:textId="24DF2914" w:rsidR="00215D20" w:rsidRPr="001661F2" w:rsidRDefault="00215D20" w:rsidP="00C838DE">
            <w:pPr>
              <w:rPr>
                <w:b w:val="0"/>
                <w:bCs w:val="0"/>
                <w:sz w:val="16"/>
                <w:szCs w:val="16"/>
                <w:lang w:eastAsia="es-ES"/>
              </w:rPr>
            </w:pPr>
            <w:r w:rsidRPr="001661F2">
              <w:rPr>
                <w:b w:val="0"/>
                <w:bCs w:val="0"/>
                <w:sz w:val="16"/>
                <w:szCs w:val="16"/>
                <w:lang w:eastAsia="es-ES"/>
              </w:rPr>
              <w:t>True positive</w:t>
            </w:r>
          </w:p>
        </w:tc>
        <w:tc>
          <w:tcPr>
            <w:tcW w:w="3020" w:type="dxa"/>
          </w:tcPr>
          <w:p w14:paraId="561BA392" w14:textId="00EC7032" w:rsidR="00215D20" w:rsidRPr="001661F2" w:rsidRDefault="00215D20" w:rsidP="00C838DE">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val="en-GB" w:bidi="en-US"/>
              </w:rPr>
              <w:t>0</w:t>
            </w:r>
            <w:r w:rsidR="00097D20" w:rsidRPr="001661F2">
              <w:rPr>
                <w:sz w:val="16"/>
                <w:szCs w:val="16"/>
                <w:lang w:val="en-GB" w:bidi="en-US"/>
              </w:rPr>
              <w:t>,</w:t>
            </w:r>
            <w:r w:rsidRPr="001661F2">
              <w:rPr>
                <w:sz w:val="16"/>
                <w:szCs w:val="16"/>
                <w:lang w:val="en-GB" w:bidi="en-US"/>
              </w:rPr>
              <w:t>76918536</w:t>
            </w:r>
          </w:p>
        </w:tc>
      </w:tr>
    </w:tbl>
    <w:p w14:paraId="5AE5F3CF" w14:textId="77777777" w:rsidR="001661F2" w:rsidRPr="001661F2" w:rsidRDefault="001661F2" w:rsidP="00B34383">
      <w:pPr>
        <w:spacing w:after="240"/>
        <w:rPr>
          <w:sz w:val="16"/>
          <w:szCs w:val="16"/>
          <w:lang w:bidi="en-US"/>
        </w:rPr>
      </w:pPr>
    </w:p>
    <w:p w14:paraId="62DE3CC5" w14:textId="167D2AF7" w:rsidR="00E725DF" w:rsidRDefault="00E725DF" w:rsidP="00B34383">
      <w:pPr>
        <w:spacing w:after="240"/>
        <w:rPr>
          <w:lang w:bidi="en-US"/>
        </w:rPr>
      </w:pPr>
      <w:r>
        <w:rPr>
          <w:lang w:bidi="en-US"/>
        </w:rPr>
        <w:t xml:space="preserve">La métrica IoU, la que mide el grado de similitud de dos conjuntos, es muy significativo para este tipo de modelos y por eso podemos decir que este caso no </w:t>
      </w:r>
      <w:r w:rsidR="009128A5">
        <w:rPr>
          <w:lang w:bidi="en-US"/>
        </w:rPr>
        <w:t>está</w:t>
      </w:r>
      <w:r>
        <w:rPr>
          <w:lang w:bidi="en-US"/>
        </w:rPr>
        <w:t xml:space="preserve"> preparado para realizar un dataset. Aun y todo, se analizan los modelos de predicción con la base de datos creado mediante este modelo y como se ha entrenado con esas etiquetas creadas con este modelo, se realiza la medición del funcionamiento.</w:t>
      </w:r>
    </w:p>
    <w:p w14:paraId="4BBFBB75" w14:textId="11E789C3" w:rsidR="00E725DF" w:rsidRDefault="00E725DF" w:rsidP="00B34383">
      <w:pPr>
        <w:spacing w:after="240"/>
        <w:rPr>
          <w:lang w:bidi="en-US"/>
        </w:rPr>
      </w:pPr>
      <w:r>
        <w:rPr>
          <w:lang w:bidi="en-US"/>
        </w:rPr>
        <w:t xml:space="preserve">Podemos decir que los algoritmos no tienen una base de datos robusta y por ello no se puede realizar la medición real de las mismas. Lo que </w:t>
      </w:r>
      <w:r w:rsidR="009128A5">
        <w:rPr>
          <w:lang w:bidi="en-US"/>
        </w:rPr>
        <w:t>sí</w:t>
      </w:r>
      <w:r>
        <w:rPr>
          <w:lang w:bidi="en-US"/>
        </w:rPr>
        <w:t xml:space="preserve"> se puede analizar es si los modelos creados pueden funcionar en cuanto a un dataset correctamente creado.</w:t>
      </w:r>
    </w:p>
    <w:p w14:paraId="7F230A91" w14:textId="03CEA382" w:rsidR="00E725DF" w:rsidRDefault="00215D20" w:rsidP="00B34383">
      <w:pPr>
        <w:spacing w:after="240"/>
        <w:rPr>
          <w:lang w:val="es-ES" w:bidi="en-US"/>
        </w:rPr>
      </w:pPr>
      <w:r>
        <w:rPr>
          <w:lang w:bidi="en-US"/>
        </w:rPr>
        <w:t xml:space="preserve">Para los tres modelos de segmentación con predicción, </w:t>
      </w:r>
      <w:r>
        <w:rPr>
          <w:lang w:val="es-ES" w:bidi="en-US"/>
        </w:rPr>
        <w:t>se han obtenido las siguientes métricas:</w:t>
      </w:r>
    </w:p>
    <w:p w14:paraId="36DC7585" w14:textId="6B963E54" w:rsidR="00215D20" w:rsidRDefault="00215D20" w:rsidP="00B34383">
      <w:pPr>
        <w:spacing w:after="240"/>
        <w:rPr>
          <w:lang w:val="es-ES" w:bidi="en-US"/>
        </w:rPr>
      </w:pPr>
      <w:r>
        <w:rPr>
          <w:lang w:val="es-ES" w:bidi="en-US"/>
        </w:rPr>
        <w:t>Modelo 1:</w:t>
      </w:r>
      <w:r w:rsidR="009128A5">
        <w:rPr>
          <w:lang w:val="es-ES" w:bidi="en-US"/>
        </w:rPr>
        <w:t xml:space="preserve"> Cambiando las ultimas capas a LSTM</w:t>
      </w:r>
    </w:p>
    <w:p w14:paraId="7D76634C" w14:textId="77777777" w:rsidR="001661F2" w:rsidRDefault="001661F2" w:rsidP="00215D20">
      <w:pPr>
        <w:pStyle w:val="Descripcin"/>
        <w:keepNext/>
      </w:pPr>
      <w:bookmarkStart w:id="212" w:name="_Toc82895827"/>
    </w:p>
    <w:p w14:paraId="0A613F9A" w14:textId="6189C5CE" w:rsidR="00215D20" w:rsidRDefault="00215D20" w:rsidP="00215D20">
      <w:pPr>
        <w:pStyle w:val="Descripcin"/>
        <w:keepNext/>
      </w:pPr>
      <w:r>
        <w:t xml:space="preserve">Tabla </w:t>
      </w:r>
      <w:r>
        <w:fldChar w:fldCharType="begin"/>
      </w:r>
      <w:r>
        <w:instrText xml:space="preserve"> SEQ Tabla \* ARABIC </w:instrText>
      </w:r>
      <w:r>
        <w:fldChar w:fldCharType="separate"/>
      </w:r>
      <w:r w:rsidR="00957923">
        <w:rPr>
          <w:noProof/>
        </w:rPr>
        <w:t>9</w:t>
      </w:r>
      <w:r>
        <w:fldChar w:fldCharType="end"/>
      </w:r>
      <w:r w:rsidR="00E725DF">
        <w:t>:</w:t>
      </w:r>
      <w:r w:rsidR="00E725DF" w:rsidRPr="00E725DF">
        <w:t xml:space="preserve"> </w:t>
      </w:r>
      <w:r w:rsidR="00E725DF">
        <w:t>Métricas del modelo 1 de segmentación semántica con predicción.</w:t>
      </w:r>
      <w:bookmarkEnd w:id="212"/>
    </w:p>
    <w:tbl>
      <w:tblPr>
        <w:tblStyle w:val="Tablaconcuadrcula1clara"/>
        <w:tblW w:w="0" w:type="auto"/>
        <w:jc w:val="center"/>
        <w:tblLook w:val="04A0" w:firstRow="1" w:lastRow="0" w:firstColumn="1" w:lastColumn="0" w:noHBand="0" w:noVBand="1"/>
      </w:tblPr>
      <w:tblGrid>
        <w:gridCol w:w="3020"/>
        <w:gridCol w:w="3020"/>
      </w:tblGrid>
      <w:tr w:rsidR="00215D20" w14:paraId="6ABB94FC" w14:textId="77777777" w:rsidTr="00C838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5D84009" w14:textId="77777777" w:rsidR="00215D20" w:rsidRPr="001661F2" w:rsidRDefault="00215D20" w:rsidP="00C838DE">
            <w:pPr>
              <w:rPr>
                <w:sz w:val="16"/>
                <w:szCs w:val="16"/>
                <w:lang w:eastAsia="es-ES"/>
              </w:rPr>
            </w:pPr>
            <w:r w:rsidRPr="001661F2">
              <w:rPr>
                <w:sz w:val="16"/>
                <w:szCs w:val="16"/>
                <w:lang w:eastAsia="es-ES"/>
              </w:rPr>
              <w:t>Métrica</w:t>
            </w:r>
          </w:p>
        </w:tc>
        <w:tc>
          <w:tcPr>
            <w:tcW w:w="3020" w:type="dxa"/>
          </w:tcPr>
          <w:p w14:paraId="341D7FC6" w14:textId="77777777" w:rsidR="00215D20" w:rsidRPr="001661F2" w:rsidRDefault="00215D20" w:rsidP="00C838DE">
            <w:pPr>
              <w:cnfStyle w:val="100000000000" w:firstRow="1"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Resultado</w:t>
            </w:r>
          </w:p>
        </w:tc>
      </w:tr>
      <w:tr w:rsidR="00215D20" w:rsidRPr="0066646E" w14:paraId="775DB9EA"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94F8162" w14:textId="109512A3" w:rsidR="00215D20" w:rsidRPr="001661F2" w:rsidRDefault="00097D20" w:rsidP="00C838DE">
            <w:pPr>
              <w:rPr>
                <w:b w:val="0"/>
                <w:bCs w:val="0"/>
                <w:sz w:val="16"/>
                <w:szCs w:val="16"/>
                <w:lang w:eastAsia="es-ES"/>
              </w:rPr>
            </w:pPr>
            <w:r w:rsidRPr="001661F2">
              <w:rPr>
                <w:b w:val="0"/>
                <w:bCs w:val="0"/>
                <w:sz w:val="16"/>
                <w:szCs w:val="16"/>
                <w:lang w:eastAsia="es-ES"/>
              </w:rPr>
              <w:t>Exactitud</w:t>
            </w:r>
          </w:p>
        </w:tc>
        <w:tc>
          <w:tcPr>
            <w:tcW w:w="3020" w:type="dxa"/>
          </w:tcPr>
          <w:p w14:paraId="3A234D6A" w14:textId="6112424C" w:rsidR="00215D20" w:rsidRPr="001661F2" w:rsidRDefault="00097D20" w:rsidP="00C838DE">
            <w:pPr>
              <w:jc w:val="center"/>
              <w:cnfStyle w:val="000000000000" w:firstRow="0" w:lastRow="0" w:firstColumn="0" w:lastColumn="0" w:oddVBand="0" w:evenVBand="0" w:oddHBand="0" w:evenHBand="0" w:firstRowFirstColumn="0" w:firstRowLastColumn="0" w:lastRowFirstColumn="0" w:lastRowLastColumn="0"/>
              <w:rPr>
                <w:sz w:val="16"/>
                <w:szCs w:val="16"/>
                <w:lang w:val="en-GB" w:bidi="en-US"/>
              </w:rPr>
            </w:pPr>
            <w:r w:rsidRPr="001661F2">
              <w:rPr>
                <w:sz w:val="16"/>
                <w:szCs w:val="16"/>
                <w:lang w:val="en-GB" w:bidi="en-US"/>
              </w:rPr>
              <w:t>0,6133</w:t>
            </w:r>
          </w:p>
        </w:tc>
      </w:tr>
      <w:tr w:rsidR="00215D20" w:rsidRPr="0066646E" w14:paraId="7521AEBA"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7A05E6C1" w14:textId="03563251" w:rsidR="00215D20" w:rsidRPr="001661F2" w:rsidRDefault="00097D20" w:rsidP="00C838DE">
            <w:pPr>
              <w:rPr>
                <w:b w:val="0"/>
                <w:bCs w:val="0"/>
                <w:sz w:val="16"/>
                <w:szCs w:val="16"/>
                <w:lang w:eastAsia="es-ES"/>
              </w:rPr>
            </w:pPr>
            <w:r w:rsidRPr="001661F2">
              <w:rPr>
                <w:b w:val="0"/>
                <w:bCs w:val="0"/>
                <w:sz w:val="16"/>
                <w:szCs w:val="16"/>
                <w:lang w:eastAsia="es-ES"/>
              </w:rPr>
              <w:t>Precisión</w:t>
            </w:r>
          </w:p>
        </w:tc>
        <w:tc>
          <w:tcPr>
            <w:tcW w:w="3020" w:type="dxa"/>
          </w:tcPr>
          <w:p w14:paraId="4F7275E5" w14:textId="02193D51" w:rsidR="00215D20" w:rsidRPr="001661F2" w:rsidRDefault="00A76C5C" w:rsidP="00C838DE">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1,0</w:t>
            </w:r>
          </w:p>
        </w:tc>
      </w:tr>
      <w:tr w:rsidR="00215D20" w:rsidRPr="0066646E" w14:paraId="0F94DECD"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2838FBED" w14:textId="55EC4E88" w:rsidR="00215D20" w:rsidRPr="001661F2" w:rsidRDefault="00405D9A" w:rsidP="00C838DE">
            <w:pPr>
              <w:rPr>
                <w:b w:val="0"/>
                <w:bCs w:val="0"/>
                <w:sz w:val="16"/>
                <w:szCs w:val="16"/>
                <w:lang w:eastAsia="es-ES"/>
              </w:rPr>
            </w:pPr>
            <w:r w:rsidRPr="001661F2">
              <w:rPr>
                <w:b w:val="0"/>
                <w:bCs w:val="0"/>
                <w:sz w:val="16"/>
                <w:szCs w:val="16"/>
                <w:lang w:eastAsia="es-ES"/>
              </w:rPr>
              <w:t>Recall</w:t>
            </w:r>
          </w:p>
        </w:tc>
        <w:tc>
          <w:tcPr>
            <w:tcW w:w="3020" w:type="dxa"/>
          </w:tcPr>
          <w:p w14:paraId="2D256B5F" w14:textId="2CF41389" w:rsidR="00215D20" w:rsidRPr="001661F2" w:rsidRDefault="00A76C5C" w:rsidP="00C838DE">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0,1716</w:t>
            </w:r>
          </w:p>
        </w:tc>
      </w:tr>
    </w:tbl>
    <w:p w14:paraId="6ADDABA4" w14:textId="77777777" w:rsidR="00E725DF" w:rsidRPr="001661F2" w:rsidRDefault="00E725DF" w:rsidP="00B34383">
      <w:pPr>
        <w:spacing w:after="240"/>
        <w:rPr>
          <w:sz w:val="16"/>
          <w:szCs w:val="16"/>
          <w:lang w:bidi="en-US"/>
        </w:rPr>
      </w:pPr>
    </w:p>
    <w:p w14:paraId="5344AE66" w14:textId="1A427494" w:rsidR="00E725DF" w:rsidRDefault="00215D20" w:rsidP="00A76C5C">
      <w:pPr>
        <w:spacing w:after="240"/>
        <w:rPr>
          <w:lang w:bidi="en-US"/>
        </w:rPr>
      </w:pPr>
      <w:r>
        <w:rPr>
          <w:lang w:bidi="en-US"/>
        </w:rPr>
        <w:t xml:space="preserve">Modelo </w:t>
      </w:r>
      <w:r w:rsidR="00A76C5C">
        <w:rPr>
          <w:lang w:bidi="en-US"/>
        </w:rPr>
        <w:t>2</w:t>
      </w:r>
      <w:r w:rsidR="00E725DF">
        <w:t>:</w:t>
      </w:r>
      <w:r w:rsidR="009128A5">
        <w:t xml:space="preserve"> LSTM después de realizar la fusión.</w:t>
      </w:r>
    </w:p>
    <w:p w14:paraId="64A3EB34" w14:textId="0A170F16" w:rsidR="00A76C5C" w:rsidRDefault="00A76C5C" w:rsidP="00A76C5C">
      <w:pPr>
        <w:pStyle w:val="Descripcin"/>
        <w:keepNext/>
      </w:pPr>
      <w:r>
        <w:t xml:space="preserve">Tabla </w:t>
      </w:r>
      <w:r>
        <w:fldChar w:fldCharType="begin"/>
      </w:r>
      <w:r>
        <w:instrText xml:space="preserve"> SEQ Tabla \* ARABIC </w:instrText>
      </w:r>
      <w:r>
        <w:fldChar w:fldCharType="separate"/>
      </w:r>
      <w:r w:rsidR="00957923">
        <w:rPr>
          <w:noProof/>
        </w:rPr>
        <w:t>10</w:t>
      </w:r>
      <w:r>
        <w:fldChar w:fldCharType="end"/>
      </w:r>
      <w:r>
        <w:t>:</w:t>
      </w:r>
      <w:r w:rsidRPr="00A76C5C">
        <w:t xml:space="preserve"> </w:t>
      </w:r>
      <w:r>
        <w:t>Métricas del modelo 3 de segmentación semántica con predicción.</w:t>
      </w:r>
    </w:p>
    <w:tbl>
      <w:tblPr>
        <w:tblStyle w:val="Tablaconcuadrcula1clara"/>
        <w:tblW w:w="0" w:type="auto"/>
        <w:jc w:val="center"/>
        <w:tblLook w:val="04A0" w:firstRow="1" w:lastRow="0" w:firstColumn="1" w:lastColumn="0" w:noHBand="0" w:noVBand="1"/>
      </w:tblPr>
      <w:tblGrid>
        <w:gridCol w:w="3020"/>
        <w:gridCol w:w="3020"/>
      </w:tblGrid>
      <w:tr w:rsidR="00215D20" w14:paraId="00ECDAC1" w14:textId="77777777" w:rsidTr="00C838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04E9F3A" w14:textId="77777777" w:rsidR="00215D20" w:rsidRPr="001661F2" w:rsidRDefault="00215D20" w:rsidP="00C838DE">
            <w:pPr>
              <w:rPr>
                <w:sz w:val="16"/>
                <w:szCs w:val="16"/>
                <w:lang w:eastAsia="es-ES"/>
              </w:rPr>
            </w:pPr>
            <w:r w:rsidRPr="001661F2">
              <w:rPr>
                <w:sz w:val="16"/>
                <w:szCs w:val="16"/>
                <w:lang w:eastAsia="es-ES"/>
              </w:rPr>
              <w:t>Métrica</w:t>
            </w:r>
          </w:p>
        </w:tc>
        <w:tc>
          <w:tcPr>
            <w:tcW w:w="3020" w:type="dxa"/>
          </w:tcPr>
          <w:p w14:paraId="133F5D59" w14:textId="77777777" w:rsidR="00215D20" w:rsidRPr="001661F2" w:rsidRDefault="00215D20" w:rsidP="00C838DE">
            <w:pPr>
              <w:cnfStyle w:val="100000000000" w:firstRow="1"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Resultado</w:t>
            </w:r>
          </w:p>
        </w:tc>
      </w:tr>
      <w:tr w:rsidR="00A76C5C" w:rsidRPr="0066646E" w14:paraId="31B552A4"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990D32A" w14:textId="7C28CAB3" w:rsidR="00A76C5C" w:rsidRPr="001661F2" w:rsidRDefault="00A76C5C" w:rsidP="00A76C5C">
            <w:pPr>
              <w:rPr>
                <w:b w:val="0"/>
                <w:bCs w:val="0"/>
                <w:sz w:val="16"/>
                <w:szCs w:val="16"/>
                <w:lang w:eastAsia="es-ES"/>
              </w:rPr>
            </w:pPr>
            <w:r w:rsidRPr="001661F2">
              <w:rPr>
                <w:b w:val="0"/>
                <w:bCs w:val="0"/>
                <w:sz w:val="16"/>
                <w:szCs w:val="16"/>
                <w:lang w:eastAsia="es-ES"/>
              </w:rPr>
              <w:t>Exactitud</w:t>
            </w:r>
          </w:p>
        </w:tc>
        <w:tc>
          <w:tcPr>
            <w:tcW w:w="3020" w:type="dxa"/>
          </w:tcPr>
          <w:p w14:paraId="6401BCD0" w14:textId="2003937D" w:rsidR="00A76C5C" w:rsidRPr="001661F2" w:rsidRDefault="00861431" w:rsidP="00A76C5C">
            <w:pPr>
              <w:jc w:val="center"/>
              <w:cnfStyle w:val="000000000000" w:firstRow="0" w:lastRow="0" w:firstColumn="0" w:lastColumn="0" w:oddVBand="0" w:evenVBand="0" w:oddHBand="0" w:evenHBand="0" w:firstRowFirstColumn="0" w:firstRowLastColumn="0" w:lastRowFirstColumn="0" w:lastRowLastColumn="0"/>
              <w:rPr>
                <w:sz w:val="16"/>
                <w:szCs w:val="16"/>
                <w:lang w:val="en-GB" w:bidi="en-US"/>
              </w:rPr>
            </w:pPr>
            <w:r w:rsidRPr="001661F2">
              <w:rPr>
                <w:sz w:val="16"/>
                <w:szCs w:val="16"/>
                <w:lang w:val="en-GB" w:bidi="en-US"/>
              </w:rPr>
              <w:t>0,</w:t>
            </w:r>
            <w:r w:rsidR="006E4627" w:rsidRPr="001661F2">
              <w:rPr>
                <w:sz w:val="16"/>
                <w:szCs w:val="16"/>
                <w:lang w:val="en-GB" w:bidi="en-US"/>
              </w:rPr>
              <w:t>4324</w:t>
            </w:r>
          </w:p>
        </w:tc>
      </w:tr>
      <w:tr w:rsidR="00A76C5C" w:rsidRPr="0066646E" w14:paraId="01D1EC67"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D33EE46" w14:textId="32807951" w:rsidR="00A76C5C" w:rsidRPr="001661F2" w:rsidRDefault="00A76C5C" w:rsidP="00A76C5C">
            <w:pPr>
              <w:rPr>
                <w:b w:val="0"/>
                <w:bCs w:val="0"/>
                <w:sz w:val="16"/>
                <w:szCs w:val="16"/>
                <w:lang w:eastAsia="es-ES"/>
              </w:rPr>
            </w:pPr>
            <w:r w:rsidRPr="001661F2">
              <w:rPr>
                <w:b w:val="0"/>
                <w:bCs w:val="0"/>
                <w:sz w:val="16"/>
                <w:szCs w:val="16"/>
                <w:lang w:eastAsia="es-ES"/>
              </w:rPr>
              <w:t>Precisión</w:t>
            </w:r>
          </w:p>
        </w:tc>
        <w:tc>
          <w:tcPr>
            <w:tcW w:w="3020" w:type="dxa"/>
          </w:tcPr>
          <w:p w14:paraId="2C48D9A2" w14:textId="15BA2F7F" w:rsidR="00A76C5C" w:rsidRPr="001661F2" w:rsidRDefault="00861431" w:rsidP="00A76C5C">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0,82</w:t>
            </w:r>
          </w:p>
        </w:tc>
      </w:tr>
      <w:tr w:rsidR="00A76C5C" w:rsidRPr="0066646E" w14:paraId="1B258DEB"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6D66E902" w14:textId="6BC83C18" w:rsidR="00A76C5C" w:rsidRPr="001661F2" w:rsidRDefault="00A76C5C" w:rsidP="00A76C5C">
            <w:pPr>
              <w:rPr>
                <w:b w:val="0"/>
                <w:bCs w:val="0"/>
                <w:sz w:val="16"/>
                <w:szCs w:val="16"/>
                <w:lang w:eastAsia="es-ES"/>
              </w:rPr>
            </w:pPr>
            <w:r w:rsidRPr="001661F2">
              <w:rPr>
                <w:b w:val="0"/>
                <w:bCs w:val="0"/>
                <w:sz w:val="16"/>
                <w:szCs w:val="16"/>
                <w:lang w:eastAsia="es-ES"/>
              </w:rPr>
              <w:t>Recall</w:t>
            </w:r>
          </w:p>
        </w:tc>
        <w:tc>
          <w:tcPr>
            <w:tcW w:w="3020" w:type="dxa"/>
          </w:tcPr>
          <w:p w14:paraId="2005D769" w14:textId="25F51BA9" w:rsidR="00A76C5C" w:rsidRPr="001661F2" w:rsidRDefault="00861431" w:rsidP="00A76C5C">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0,061</w:t>
            </w:r>
          </w:p>
        </w:tc>
      </w:tr>
    </w:tbl>
    <w:p w14:paraId="38F6D4CD" w14:textId="77777777" w:rsidR="00215D20" w:rsidRPr="001661F2" w:rsidRDefault="00215D20" w:rsidP="00B34383">
      <w:pPr>
        <w:spacing w:after="240"/>
        <w:rPr>
          <w:sz w:val="16"/>
          <w:szCs w:val="16"/>
          <w:lang w:bidi="en-US"/>
        </w:rPr>
      </w:pPr>
    </w:p>
    <w:p w14:paraId="41BAF88C" w14:textId="5E48F076" w:rsidR="00861431" w:rsidRDefault="00861431" w:rsidP="00D6030A">
      <w:pPr>
        <w:spacing w:after="240"/>
        <w:rPr>
          <w:lang w:val="es-ES" w:bidi="en-US"/>
        </w:rPr>
      </w:pPr>
      <w:r>
        <w:rPr>
          <w:lang w:val="es-ES" w:bidi="en-US"/>
        </w:rPr>
        <w:t>Como se puede ver en las tablas de evaluación, estas predicciones no funcionan como se espera, pero puede que teniendo un dataset preparado expresamente para este proceso podrían mejorar los resultados. Se muestra uno de los resultados obtenidos con la predicción del primer modelo.</w:t>
      </w:r>
      <w:r w:rsidR="009C2FB7">
        <w:rPr>
          <w:lang w:val="es-ES" w:bidi="en-US"/>
        </w:rPr>
        <w:t xml:space="preserve"> El segundo ha sido sobreentrenado y su predicción es siempre la misma.</w:t>
      </w:r>
    </w:p>
    <w:p w14:paraId="112CAC78" w14:textId="77777777" w:rsidR="00114397" w:rsidRDefault="00114397" w:rsidP="00114397">
      <w:pPr>
        <w:keepNext/>
        <w:spacing w:after="240"/>
        <w:jc w:val="center"/>
      </w:pPr>
      <w:r>
        <w:rPr>
          <w:noProof/>
          <w:lang w:val="es-ES" w:bidi="en-US"/>
        </w:rPr>
        <w:drawing>
          <wp:inline distT="0" distB="0" distL="0" distR="0" wp14:anchorId="3F921846" wp14:editId="62B9FFD5">
            <wp:extent cx="2010041" cy="1620000"/>
            <wp:effectExtent l="0" t="0" r="9525" b="0"/>
            <wp:docPr id="69" name="Imagen 69" descr="Imagen que contiene viejo, avión, cuarto, par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Imagen que contiene viejo, avión, cuarto, parado&#10;&#10;Descripción generada automáticamente"/>
                    <pic:cNvPicPr/>
                  </pic:nvPicPr>
                  <pic:blipFill>
                    <a:blip r:embed="rId72"/>
                    <a:stretch>
                      <a:fillRect/>
                    </a:stretch>
                  </pic:blipFill>
                  <pic:spPr>
                    <a:xfrm>
                      <a:off x="0" y="0"/>
                      <a:ext cx="2010041" cy="1620000"/>
                    </a:xfrm>
                    <a:prstGeom prst="rect">
                      <a:avLst/>
                    </a:prstGeom>
                  </pic:spPr>
                </pic:pic>
              </a:graphicData>
            </a:graphic>
          </wp:inline>
        </w:drawing>
      </w:r>
      <w:r>
        <w:rPr>
          <w:noProof/>
          <w:lang w:val="es-ES" w:bidi="en-US"/>
        </w:rPr>
        <w:drawing>
          <wp:inline distT="0" distB="0" distL="0" distR="0" wp14:anchorId="4E39E6FA" wp14:editId="2E55913F">
            <wp:extent cx="2010041" cy="1620000"/>
            <wp:effectExtent l="0" t="0" r="9525" b="0"/>
            <wp:docPr id="59" name="Imagen 59" descr="Imagen de la pantalla de una venta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a ventana&#10;&#10;Descripción generada automáticamente con confianza media"/>
                    <pic:cNvPicPr/>
                  </pic:nvPicPr>
                  <pic:blipFill>
                    <a:blip r:embed="rId73"/>
                    <a:stretch>
                      <a:fillRect/>
                    </a:stretch>
                  </pic:blipFill>
                  <pic:spPr>
                    <a:xfrm>
                      <a:off x="0" y="0"/>
                      <a:ext cx="2010041" cy="1620000"/>
                    </a:xfrm>
                    <a:prstGeom prst="rect">
                      <a:avLst/>
                    </a:prstGeom>
                  </pic:spPr>
                </pic:pic>
              </a:graphicData>
            </a:graphic>
          </wp:inline>
        </w:drawing>
      </w:r>
      <w:r>
        <w:rPr>
          <w:noProof/>
          <w:lang w:val="es-ES" w:bidi="en-US"/>
        </w:rPr>
        <w:drawing>
          <wp:inline distT="0" distB="0" distL="0" distR="0" wp14:anchorId="41264C1A" wp14:editId="5C10E49F">
            <wp:extent cx="2010041" cy="1620000"/>
            <wp:effectExtent l="0" t="0" r="9525" b="0"/>
            <wp:docPr id="61" name="Imagen 61"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61" descr="Imagen que contiene dibujo&#10;&#10;Descripción generada automáticamente"/>
                    <pic:cNvPicPr/>
                  </pic:nvPicPr>
                  <pic:blipFill>
                    <a:blip r:embed="rId74"/>
                    <a:stretch>
                      <a:fillRect/>
                    </a:stretch>
                  </pic:blipFill>
                  <pic:spPr>
                    <a:xfrm>
                      <a:off x="0" y="0"/>
                      <a:ext cx="2010041" cy="1620000"/>
                    </a:xfrm>
                    <a:prstGeom prst="rect">
                      <a:avLst/>
                    </a:prstGeom>
                  </pic:spPr>
                </pic:pic>
              </a:graphicData>
            </a:graphic>
          </wp:inline>
        </w:drawing>
      </w:r>
      <w:r>
        <w:rPr>
          <w:noProof/>
          <w:lang w:val="es-ES" w:bidi="en-US"/>
        </w:rPr>
        <w:drawing>
          <wp:inline distT="0" distB="0" distL="0" distR="0" wp14:anchorId="241BFEDF" wp14:editId="39763D3C">
            <wp:extent cx="2010041" cy="1620000"/>
            <wp:effectExtent l="0" t="0" r="9525" b="0"/>
            <wp:docPr id="67" name="Imagen 67" descr="Pantalla de una venta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Pantalla de una ventana&#10;&#10;Descripción generada automáticamente con confianza media"/>
                    <pic:cNvPicPr/>
                  </pic:nvPicPr>
                  <pic:blipFill>
                    <a:blip r:embed="rId75"/>
                    <a:stretch>
                      <a:fillRect/>
                    </a:stretch>
                  </pic:blipFill>
                  <pic:spPr>
                    <a:xfrm>
                      <a:off x="0" y="0"/>
                      <a:ext cx="2010041" cy="1620000"/>
                    </a:xfrm>
                    <a:prstGeom prst="rect">
                      <a:avLst/>
                    </a:prstGeom>
                  </pic:spPr>
                </pic:pic>
              </a:graphicData>
            </a:graphic>
          </wp:inline>
        </w:drawing>
      </w:r>
    </w:p>
    <w:p w14:paraId="208BC498" w14:textId="4D3F012B" w:rsidR="00114397" w:rsidRPr="00215D20" w:rsidRDefault="00114397" w:rsidP="00114397">
      <w:pPr>
        <w:pStyle w:val="Descripcin"/>
        <w:jc w:val="center"/>
        <w:rPr>
          <w:lang w:bidi="en-US"/>
        </w:rPr>
      </w:pPr>
      <w:r>
        <w:t xml:space="preserve">Figura </w:t>
      </w:r>
      <w:r>
        <w:fldChar w:fldCharType="begin"/>
      </w:r>
      <w:r>
        <w:instrText xml:space="preserve"> SEQ Figura \* ARABIC </w:instrText>
      </w:r>
      <w:r>
        <w:fldChar w:fldCharType="separate"/>
      </w:r>
      <w:r w:rsidR="001661F2">
        <w:rPr>
          <w:noProof/>
        </w:rPr>
        <w:t>46</w:t>
      </w:r>
      <w:r>
        <w:fldChar w:fldCharType="end"/>
      </w:r>
      <w:r>
        <w:t>: Resultado del modelo 1 con LSTM</w:t>
      </w:r>
    </w:p>
    <w:p w14:paraId="1AE8025C" w14:textId="5F7651A8" w:rsidR="00A275F2" w:rsidRDefault="00440C4E" w:rsidP="00B34383">
      <w:pPr>
        <w:spacing w:after="240"/>
        <w:rPr>
          <w:lang w:val="es-ES" w:bidi="en-US"/>
        </w:rPr>
      </w:pPr>
      <w:r>
        <w:rPr>
          <w:lang w:val="es-ES" w:bidi="en-US"/>
        </w:rPr>
        <w:t xml:space="preserve">Por otra parte, </w:t>
      </w:r>
      <w:r w:rsidR="00861431">
        <w:rPr>
          <w:lang w:val="es-ES" w:bidi="en-US"/>
        </w:rPr>
        <w:t xml:space="preserve">aunque el modelo no funcione correctamente, </w:t>
      </w:r>
      <w:r>
        <w:rPr>
          <w:lang w:val="es-ES" w:bidi="en-US"/>
        </w:rPr>
        <w:t xml:space="preserve">se analizan los resultados de entornos que no se incluyen en la base de datos. En estas imágenes se analiza </w:t>
      </w:r>
      <w:r w:rsidR="00861431">
        <w:rPr>
          <w:lang w:val="es-ES" w:bidi="en-US"/>
        </w:rPr>
        <w:t xml:space="preserve">para verificar </w:t>
      </w:r>
      <w:r>
        <w:rPr>
          <w:lang w:val="es-ES" w:bidi="en-US"/>
        </w:rPr>
        <w:lastRenderedPageBreak/>
        <w:t>si el modelo cumple con las especificaciones definidas al empezar con el trabajo. El caso de</w:t>
      </w:r>
      <w:r w:rsidR="00565892">
        <w:rPr>
          <w:lang w:val="es-ES" w:bidi="en-US"/>
        </w:rPr>
        <w:t xml:space="preserve"> la navegación </w:t>
      </w:r>
      <w:r>
        <w:rPr>
          <w:lang w:val="es-ES" w:bidi="en-US"/>
        </w:rPr>
        <w:t xml:space="preserve">del robot </w:t>
      </w:r>
      <w:r w:rsidR="00565892">
        <w:rPr>
          <w:lang w:val="es-ES" w:bidi="en-US"/>
        </w:rPr>
        <w:t xml:space="preserve">no entra en el apartado del algoritmo, </w:t>
      </w:r>
      <w:r>
        <w:rPr>
          <w:lang w:val="es-ES" w:bidi="en-US"/>
        </w:rPr>
        <w:t xml:space="preserve">por lo tanto, </w:t>
      </w:r>
      <w:r w:rsidR="00565892">
        <w:rPr>
          <w:lang w:val="es-ES" w:bidi="en-US"/>
        </w:rPr>
        <w:t xml:space="preserve">no va </w:t>
      </w:r>
      <w:r>
        <w:rPr>
          <w:lang w:val="es-ES" w:bidi="en-US"/>
        </w:rPr>
        <w:t>a</w:t>
      </w:r>
      <w:r w:rsidR="00565892">
        <w:rPr>
          <w:lang w:val="es-ES" w:bidi="en-US"/>
        </w:rPr>
        <w:t xml:space="preserve"> ser evaluado. En cambio, los objetivos especificados se analizan en diferentes escenarios para ver si los modelos responden de una manera correcta.</w:t>
      </w:r>
    </w:p>
    <w:p w14:paraId="5321482B" w14:textId="5CF04245" w:rsidR="00565892" w:rsidRPr="004F1822" w:rsidRDefault="00861431" w:rsidP="00B34383">
      <w:pPr>
        <w:spacing w:after="240"/>
        <w:rPr>
          <w:lang w:val="es-ES" w:bidi="en-US"/>
        </w:rPr>
      </w:pPr>
      <w:r>
        <w:rPr>
          <w:lang w:val="es-ES" w:bidi="en-US"/>
        </w:rPr>
        <w:t>La detección del camino libre y la detección de personas, se evaluarán con el modelo de segmentación semántica sin predicción. En cambio, la predicción de un estado futuro se analizará con el modelo preparado con convoluciones LSTM</w:t>
      </w:r>
    </w:p>
    <w:p w14:paraId="0CFBE79F" w14:textId="77777777" w:rsidR="00565892" w:rsidRDefault="00565892" w:rsidP="004F1822">
      <w:pPr>
        <w:spacing w:line="276" w:lineRule="auto"/>
        <w:jc w:val="left"/>
      </w:pPr>
      <w:r>
        <w:t>Escena A:</w:t>
      </w:r>
    </w:p>
    <w:p w14:paraId="63ACDF88" w14:textId="77777777" w:rsidR="00957923" w:rsidRDefault="00957923" w:rsidP="00957923">
      <w:pPr>
        <w:keepNext/>
        <w:spacing w:line="276" w:lineRule="auto"/>
        <w:jc w:val="center"/>
      </w:pPr>
      <w:r>
        <w:rPr>
          <w:noProof/>
        </w:rPr>
        <w:drawing>
          <wp:inline distT="0" distB="0" distL="0" distR="0" wp14:anchorId="7EED5FB2" wp14:editId="754793DF">
            <wp:extent cx="5040000" cy="1152476"/>
            <wp:effectExtent l="0" t="0" r="0" b="0"/>
            <wp:docPr id="77" name="Imagen 77" descr="Imagen en blanco y negr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Imagen en blanco y negro&#10;&#10;Descripción generada automáticamente con confianza baja"/>
                    <pic:cNvPicPr/>
                  </pic:nvPicPr>
                  <pic:blipFill rotWithShape="1">
                    <a:blip r:embed="rId76"/>
                    <a:srcRect t="9983"/>
                    <a:stretch/>
                  </pic:blipFill>
                  <pic:spPr bwMode="auto">
                    <a:xfrm>
                      <a:off x="0" y="0"/>
                      <a:ext cx="5040000" cy="1152476"/>
                    </a:xfrm>
                    <a:prstGeom prst="rect">
                      <a:avLst/>
                    </a:prstGeom>
                    <a:ln>
                      <a:noFill/>
                    </a:ln>
                    <a:extLst>
                      <a:ext uri="{53640926-AAD7-44D8-BBD7-CCE9431645EC}">
                        <a14:shadowObscured xmlns:a14="http://schemas.microsoft.com/office/drawing/2010/main"/>
                      </a:ext>
                    </a:extLst>
                  </pic:spPr>
                </pic:pic>
              </a:graphicData>
            </a:graphic>
          </wp:inline>
        </w:drawing>
      </w:r>
    </w:p>
    <w:p w14:paraId="06AFA67B" w14:textId="7FAA79FE" w:rsidR="00957923" w:rsidRPr="00957923" w:rsidRDefault="00957923" w:rsidP="00957923">
      <w:pPr>
        <w:pStyle w:val="Descripcin"/>
        <w:jc w:val="center"/>
      </w:pPr>
      <w:r>
        <w:t xml:space="preserve">Figura </w:t>
      </w:r>
      <w:r>
        <w:fldChar w:fldCharType="begin"/>
      </w:r>
      <w:r>
        <w:instrText xml:space="preserve"> SEQ Figura \* ARABIC </w:instrText>
      </w:r>
      <w:r>
        <w:fldChar w:fldCharType="separate"/>
      </w:r>
      <w:r w:rsidR="001661F2">
        <w:rPr>
          <w:noProof/>
        </w:rPr>
        <w:t>47</w:t>
      </w:r>
      <w:r>
        <w:fldChar w:fldCharType="end"/>
      </w:r>
      <w:r>
        <w:t>: Imágenes y resultado de la escena A.</w:t>
      </w:r>
    </w:p>
    <w:p w14:paraId="433F94B8" w14:textId="5D753497" w:rsidR="00957923" w:rsidRDefault="00440C4E" w:rsidP="004F1822">
      <w:pPr>
        <w:spacing w:line="276" w:lineRule="auto"/>
        <w:jc w:val="left"/>
      </w:pPr>
      <w:r>
        <w:t>Se analiza el cumplimiento de</w:t>
      </w:r>
      <w:r w:rsidR="00565892">
        <w:t xml:space="preserve"> los objetivos especificados</w:t>
      </w:r>
      <w:r>
        <w:t xml:space="preserve"> en la Tabla </w:t>
      </w:r>
      <w:r w:rsidR="00957923">
        <w:t>11.</w:t>
      </w:r>
    </w:p>
    <w:p w14:paraId="01F78641" w14:textId="1C578291" w:rsidR="00957923" w:rsidRDefault="00957923" w:rsidP="00957923">
      <w:pPr>
        <w:pStyle w:val="Descripcin"/>
        <w:keepNext/>
      </w:pPr>
      <w:r>
        <w:t xml:space="preserve">Tabla </w:t>
      </w:r>
      <w:r>
        <w:fldChar w:fldCharType="begin"/>
      </w:r>
      <w:r>
        <w:instrText xml:space="preserve"> SEQ Tabla \* ARABIC </w:instrText>
      </w:r>
      <w:r>
        <w:fldChar w:fldCharType="separate"/>
      </w:r>
      <w:r>
        <w:rPr>
          <w:noProof/>
        </w:rPr>
        <w:t>11</w:t>
      </w:r>
      <w:r>
        <w:fldChar w:fldCharType="end"/>
      </w:r>
      <w:r>
        <w:t>: Análisis de los resultados obtenidos.</w:t>
      </w:r>
    </w:p>
    <w:tbl>
      <w:tblPr>
        <w:tblStyle w:val="Tablaconcuadrcula1clara"/>
        <w:tblW w:w="0" w:type="auto"/>
        <w:jc w:val="center"/>
        <w:tblLook w:val="04A0" w:firstRow="1" w:lastRow="0" w:firstColumn="1" w:lastColumn="0" w:noHBand="0" w:noVBand="1"/>
      </w:tblPr>
      <w:tblGrid>
        <w:gridCol w:w="3734"/>
        <w:gridCol w:w="3020"/>
      </w:tblGrid>
      <w:tr w:rsidR="00AC394C" w14:paraId="0A6661C4" w14:textId="77777777" w:rsidTr="001661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34" w:type="dxa"/>
          </w:tcPr>
          <w:p w14:paraId="54E8C0E8" w14:textId="77777777" w:rsidR="00AC394C" w:rsidRPr="001661F2" w:rsidRDefault="00AC394C" w:rsidP="00C838DE">
            <w:pPr>
              <w:rPr>
                <w:sz w:val="16"/>
                <w:szCs w:val="16"/>
                <w:lang w:eastAsia="es-ES"/>
              </w:rPr>
            </w:pPr>
            <w:r w:rsidRPr="001661F2">
              <w:rPr>
                <w:sz w:val="16"/>
                <w:szCs w:val="16"/>
                <w:lang w:eastAsia="es-ES"/>
              </w:rPr>
              <w:t>Función</w:t>
            </w:r>
          </w:p>
        </w:tc>
        <w:tc>
          <w:tcPr>
            <w:tcW w:w="3020" w:type="dxa"/>
          </w:tcPr>
          <w:p w14:paraId="003D79D9" w14:textId="77777777" w:rsidR="00AC394C" w:rsidRPr="001661F2" w:rsidRDefault="00AC394C" w:rsidP="00C838DE">
            <w:pPr>
              <w:cnfStyle w:val="100000000000" w:firstRow="1"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Resultado</w:t>
            </w:r>
          </w:p>
        </w:tc>
      </w:tr>
      <w:tr w:rsidR="00AC394C" w:rsidRPr="0066646E" w14:paraId="09EA2B68"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14C1439E" w14:textId="77777777" w:rsidR="00AC394C" w:rsidRPr="001661F2" w:rsidRDefault="00AC394C" w:rsidP="00C838DE">
            <w:pPr>
              <w:rPr>
                <w:b w:val="0"/>
                <w:bCs w:val="0"/>
                <w:sz w:val="16"/>
                <w:szCs w:val="16"/>
                <w:lang w:eastAsia="es-ES"/>
              </w:rPr>
            </w:pPr>
            <w:r w:rsidRPr="001661F2">
              <w:rPr>
                <w:b w:val="0"/>
                <w:bCs w:val="0"/>
                <w:sz w:val="16"/>
                <w:szCs w:val="16"/>
                <w:lang w:eastAsia="es-ES"/>
              </w:rPr>
              <w:t>Detección de camino libre.</w:t>
            </w:r>
          </w:p>
        </w:tc>
        <w:tc>
          <w:tcPr>
            <w:tcW w:w="3020" w:type="dxa"/>
          </w:tcPr>
          <w:p w14:paraId="4ACDEB58" w14:textId="31DF16AE" w:rsidR="00AC394C" w:rsidRPr="001661F2" w:rsidRDefault="00957923" w:rsidP="00AC394C">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No existe</w:t>
            </w:r>
          </w:p>
        </w:tc>
      </w:tr>
      <w:tr w:rsidR="00AC394C" w:rsidRPr="0066646E" w14:paraId="181752AC"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778FF418" w14:textId="77777777" w:rsidR="00AC394C" w:rsidRPr="001661F2" w:rsidRDefault="00AC394C" w:rsidP="00C838DE">
            <w:pPr>
              <w:rPr>
                <w:b w:val="0"/>
                <w:bCs w:val="0"/>
                <w:sz w:val="16"/>
                <w:szCs w:val="16"/>
                <w:lang w:eastAsia="es-ES"/>
              </w:rPr>
            </w:pPr>
            <w:r w:rsidRPr="001661F2">
              <w:rPr>
                <w:b w:val="0"/>
                <w:bCs w:val="0"/>
                <w:sz w:val="16"/>
                <w:szCs w:val="16"/>
                <w:lang w:eastAsia="es-ES"/>
              </w:rPr>
              <w:t>Detección de personas.</w:t>
            </w:r>
          </w:p>
        </w:tc>
        <w:tc>
          <w:tcPr>
            <w:tcW w:w="3020" w:type="dxa"/>
          </w:tcPr>
          <w:p w14:paraId="28EFD4EE" w14:textId="6D512910" w:rsidR="00AC394C" w:rsidRPr="001661F2" w:rsidRDefault="00957923" w:rsidP="00AC394C">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No</w:t>
            </w:r>
          </w:p>
        </w:tc>
      </w:tr>
      <w:tr w:rsidR="00AC394C" w:rsidRPr="0066646E" w14:paraId="183C7B6D"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51CB5A23" w14:textId="77777777" w:rsidR="00AC394C" w:rsidRPr="001661F2" w:rsidRDefault="00AC394C" w:rsidP="00C838DE">
            <w:pPr>
              <w:rPr>
                <w:b w:val="0"/>
                <w:bCs w:val="0"/>
                <w:sz w:val="16"/>
                <w:szCs w:val="16"/>
                <w:lang w:eastAsia="es-ES"/>
              </w:rPr>
            </w:pPr>
            <w:r w:rsidRPr="001661F2">
              <w:rPr>
                <w:b w:val="0"/>
                <w:bCs w:val="0"/>
                <w:sz w:val="16"/>
                <w:szCs w:val="16"/>
                <w:lang w:eastAsia="es-ES"/>
              </w:rPr>
              <w:t>Predicción de un estado futuro en segmentación.</w:t>
            </w:r>
          </w:p>
        </w:tc>
        <w:tc>
          <w:tcPr>
            <w:tcW w:w="3020" w:type="dxa"/>
          </w:tcPr>
          <w:p w14:paraId="014DDFC3" w14:textId="3B69350C" w:rsidR="00AC394C" w:rsidRPr="001661F2" w:rsidRDefault="00957923" w:rsidP="00AC394C">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No aplica</w:t>
            </w:r>
          </w:p>
        </w:tc>
      </w:tr>
    </w:tbl>
    <w:p w14:paraId="20EE082E" w14:textId="77777777" w:rsidR="00957923" w:rsidRPr="001661F2" w:rsidRDefault="00957923" w:rsidP="004F1822">
      <w:pPr>
        <w:spacing w:line="276" w:lineRule="auto"/>
        <w:jc w:val="left"/>
        <w:rPr>
          <w:sz w:val="16"/>
          <w:szCs w:val="16"/>
        </w:rPr>
      </w:pPr>
    </w:p>
    <w:p w14:paraId="7BFBB6B3" w14:textId="79392930" w:rsidR="00565892" w:rsidRDefault="00565892" w:rsidP="004F1822">
      <w:pPr>
        <w:spacing w:line="276" w:lineRule="auto"/>
        <w:jc w:val="left"/>
      </w:pPr>
      <w:r>
        <w:t>Escena B:</w:t>
      </w:r>
    </w:p>
    <w:p w14:paraId="200D9A29" w14:textId="77777777" w:rsidR="00957923" w:rsidRDefault="00957923" w:rsidP="00957923">
      <w:pPr>
        <w:keepNext/>
        <w:spacing w:line="276" w:lineRule="auto"/>
        <w:jc w:val="center"/>
      </w:pPr>
      <w:r>
        <w:rPr>
          <w:noProof/>
        </w:rPr>
        <w:drawing>
          <wp:inline distT="0" distB="0" distL="0" distR="0" wp14:anchorId="5E549A67" wp14:editId="4805973E">
            <wp:extent cx="5040000" cy="1152476"/>
            <wp:effectExtent l="0" t="0" r="0" b="0"/>
            <wp:docPr id="78" name="Imagen 78" descr="Imagen de la pantalla de un video 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n 78" descr="Imagen de la pantalla de un video juego&#10;&#10;Descripción generada automáticamente con confianza baja"/>
                    <pic:cNvPicPr/>
                  </pic:nvPicPr>
                  <pic:blipFill rotWithShape="1">
                    <a:blip r:embed="rId77"/>
                    <a:srcRect t="9983"/>
                    <a:stretch/>
                  </pic:blipFill>
                  <pic:spPr bwMode="auto">
                    <a:xfrm>
                      <a:off x="0" y="0"/>
                      <a:ext cx="5040000" cy="1152476"/>
                    </a:xfrm>
                    <a:prstGeom prst="rect">
                      <a:avLst/>
                    </a:prstGeom>
                    <a:ln>
                      <a:noFill/>
                    </a:ln>
                    <a:extLst>
                      <a:ext uri="{53640926-AAD7-44D8-BBD7-CCE9431645EC}">
                        <a14:shadowObscured xmlns:a14="http://schemas.microsoft.com/office/drawing/2010/main"/>
                      </a:ext>
                    </a:extLst>
                  </pic:spPr>
                </pic:pic>
              </a:graphicData>
            </a:graphic>
          </wp:inline>
        </w:drawing>
      </w:r>
    </w:p>
    <w:p w14:paraId="4F16332D" w14:textId="5D730F49" w:rsidR="00565892" w:rsidRDefault="00957923" w:rsidP="001661F2">
      <w:pPr>
        <w:pStyle w:val="Descripcin"/>
        <w:jc w:val="center"/>
      </w:pPr>
      <w:r>
        <w:t xml:space="preserve">Figura </w:t>
      </w:r>
      <w:r>
        <w:fldChar w:fldCharType="begin"/>
      </w:r>
      <w:r>
        <w:instrText xml:space="preserve"> SEQ Figura \* ARABIC </w:instrText>
      </w:r>
      <w:r>
        <w:fldChar w:fldCharType="separate"/>
      </w:r>
      <w:r w:rsidR="001661F2">
        <w:rPr>
          <w:noProof/>
        </w:rPr>
        <w:t>48</w:t>
      </w:r>
      <w:r>
        <w:fldChar w:fldCharType="end"/>
      </w:r>
      <w:r w:rsidRPr="001B2625">
        <w:t xml:space="preserve">: Imágenes y resultado de la escena </w:t>
      </w:r>
      <w:r>
        <w:t>B</w:t>
      </w:r>
      <w:r w:rsidRPr="001B2625">
        <w:t>.</w:t>
      </w:r>
    </w:p>
    <w:p w14:paraId="60163E4B" w14:textId="17C1FB28" w:rsidR="00957923" w:rsidRDefault="00440C4E" w:rsidP="00440C4E">
      <w:pPr>
        <w:spacing w:line="276" w:lineRule="auto"/>
        <w:jc w:val="left"/>
      </w:pPr>
      <w:r>
        <w:t>Se analiza el cumplimiento de los objetivos especificados</w:t>
      </w:r>
      <w:r w:rsidRPr="00440C4E">
        <w:t xml:space="preserve"> </w:t>
      </w:r>
      <w:r>
        <w:t xml:space="preserve">en la Tabla </w:t>
      </w:r>
      <w:r w:rsidR="00957923">
        <w:t>12.</w:t>
      </w:r>
    </w:p>
    <w:p w14:paraId="7D1A9027" w14:textId="400E90C5" w:rsidR="00957923" w:rsidRDefault="00957923" w:rsidP="00957923">
      <w:pPr>
        <w:pStyle w:val="Descripcin"/>
        <w:keepNext/>
      </w:pPr>
      <w:r>
        <w:t xml:space="preserve">Tabla </w:t>
      </w:r>
      <w:r>
        <w:fldChar w:fldCharType="begin"/>
      </w:r>
      <w:r>
        <w:instrText xml:space="preserve"> SEQ Tabla \* ARABIC </w:instrText>
      </w:r>
      <w:r>
        <w:fldChar w:fldCharType="separate"/>
      </w:r>
      <w:r>
        <w:rPr>
          <w:noProof/>
        </w:rPr>
        <w:t>12</w:t>
      </w:r>
      <w:r>
        <w:fldChar w:fldCharType="end"/>
      </w:r>
      <w:r>
        <w:t>:</w:t>
      </w:r>
      <w:r w:rsidRPr="00957923">
        <w:t xml:space="preserve"> </w:t>
      </w:r>
      <w:r>
        <w:t>Análisis de los resultados obtenidos.</w:t>
      </w:r>
    </w:p>
    <w:tbl>
      <w:tblPr>
        <w:tblStyle w:val="Tablaconcuadrcula1clara"/>
        <w:tblW w:w="0" w:type="auto"/>
        <w:jc w:val="center"/>
        <w:tblLook w:val="04A0" w:firstRow="1" w:lastRow="0" w:firstColumn="1" w:lastColumn="0" w:noHBand="0" w:noVBand="1"/>
      </w:tblPr>
      <w:tblGrid>
        <w:gridCol w:w="3739"/>
        <w:gridCol w:w="3020"/>
      </w:tblGrid>
      <w:tr w:rsidR="00440C4E" w14:paraId="7031026B" w14:textId="77777777" w:rsidTr="001661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39" w:type="dxa"/>
          </w:tcPr>
          <w:p w14:paraId="44D71973" w14:textId="77777777" w:rsidR="00440C4E" w:rsidRPr="001661F2" w:rsidRDefault="00440C4E" w:rsidP="00C838DE">
            <w:pPr>
              <w:rPr>
                <w:sz w:val="16"/>
                <w:szCs w:val="16"/>
                <w:lang w:eastAsia="es-ES"/>
              </w:rPr>
            </w:pPr>
            <w:r w:rsidRPr="001661F2">
              <w:rPr>
                <w:sz w:val="16"/>
                <w:szCs w:val="16"/>
                <w:lang w:eastAsia="es-ES"/>
              </w:rPr>
              <w:t>Función</w:t>
            </w:r>
          </w:p>
        </w:tc>
        <w:tc>
          <w:tcPr>
            <w:tcW w:w="3020" w:type="dxa"/>
          </w:tcPr>
          <w:p w14:paraId="0AF83C61" w14:textId="77777777" w:rsidR="00440C4E" w:rsidRPr="001661F2" w:rsidRDefault="00440C4E" w:rsidP="00C838DE">
            <w:pPr>
              <w:cnfStyle w:val="100000000000" w:firstRow="1"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Resultado</w:t>
            </w:r>
          </w:p>
        </w:tc>
      </w:tr>
      <w:tr w:rsidR="00440C4E" w:rsidRPr="0066646E" w14:paraId="03C1CDE3"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9" w:type="dxa"/>
          </w:tcPr>
          <w:p w14:paraId="2336B105" w14:textId="77777777" w:rsidR="00440C4E" w:rsidRPr="001661F2" w:rsidRDefault="00440C4E" w:rsidP="00C838DE">
            <w:pPr>
              <w:rPr>
                <w:b w:val="0"/>
                <w:bCs w:val="0"/>
                <w:sz w:val="16"/>
                <w:szCs w:val="16"/>
                <w:lang w:eastAsia="es-ES"/>
              </w:rPr>
            </w:pPr>
            <w:r w:rsidRPr="001661F2">
              <w:rPr>
                <w:b w:val="0"/>
                <w:bCs w:val="0"/>
                <w:sz w:val="16"/>
                <w:szCs w:val="16"/>
                <w:lang w:eastAsia="es-ES"/>
              </w:rPr>
              <w:t>Detección de camino libre.</w:t>
            </w:r>
          </w:p>
        </w:tc>
        <w:tc>
          <w:tcPr>
            <w:tcW w:w="3020" w:type="dxa"/>
          </w:tcPr>
          <w:p w14:paraId="0431C0E5" w14:textId="7CD176E9" w:rsidR="00440C4E" w:rsidRPr="001661F2" w:rsidRDefault="00957923" w:rsidP="00C838DE">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No del todo correcto</w:t>
            </w:r>
          </w:p>
        </w:tc>
      </w:tr>
      <w:tr w:rsidR="00440C4E" w:rsidRPr="0066646E" w14:paraId="7D3733E0"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9" w:type="dxa"/>
          </w:tcPr>
          <w:p w14:paraId="3D0435E3" w14:textId="77777777" w:rsidR="00440C4E" w:rsidRPr="001661F2" w:rsidRDefault="00440C4E" w:rsidP="00C838DE">
            <w:pPr>
              <w:rPr>
                <w:b w:val="0"/>
                <w:bCs w:val="0"/>
                <w:sz w:val="16"/>
                <w:szCs w:val="16"/>
                <w:lang w:eastAsia="es-ES"/>
              </w:rPr>
            </w:pPr>
            <w:r w:rsidRPr="001661F2">
              <w:rPr>
                <w:b w:val="0"/>
                <w:bCs w:val="0"/>
                <w:sz w:val="16"/>
                <w:szCs w:val="16"/>
                <w:lang w:eastAsia="es-ES"/>
              </w:rPr>
              <w:t>Detección de personas.</w:t>
            </w:r>
          </w:p>
        </w:tc>
        <w:tc>
          <w:tcPr>
            <w:tcW w:w="3020" w:type="dxa"/>
          </w:tcPr>
          <w:p w14:paraId="659416AF" w14:textId="4D7DC675" w:rsidR="00440C4E" w:rsidRPr="001661F2" w:rsidRDefault="00957923" w:rsidP="00C838DE">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No aplica</w:t>
            </w:r>
          </w:p>
        </w:tc>
      </w:tr>
      <w:tr w:rsidR="00440C4E" w:rsidRPr="0066646E" w14:paraId="0D5F3FB0"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9" w:type="dxa"/>
          </w:tcPr>
          <w:p w14:paraId="49CE25B1" w14:textId="77777777" w:rsidR="00440C4E" w:rsidRPr="001661F2" w:rsidRDefault="00440C4E" w:rsidP="00C838DE">
            <w:pPr>
              <w:rPr>
                <w:b w:val="0"/>
                <w:bCs w:val="0"/>
                <w:sz w:val="16"/>
                <w:szCs w:val="16"/>
                <w:lang w:eastAsia="es-ES"/>
              </w:rPr>
            </w:pPr>
            <w:r w:rsidRPr="001661F2">
              <w:rPr>
                <w:b w:val="0"/>
                <w:bCs w:val="0"/>
                <w:sz w:val="16"/>
                <w:szCs w:val="16"/>
                <w:lang w:eastAsia="es-ES"/>
              </w:rPr>
              <w:t>Predicción de un estado futuro en segmentación.</w:t>
            </w:r>
          </w:p>
        </w:tc>
        <w:tc>
          <w:tcPr>
            <w:tcW w:w="3020" w:type="dxa"/>
          </w:tcPr>
          <w:p w14:paraId="0488C0F6" w14:textId="631CE2F8" w:rsidR="00440C4E" w:rsidRPr="001661F2" w:rsidRDefault="00957923" w:rsidP="00C838DE">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No aplica</w:t>
            </w:r>
          </w:p>
        </w:tc>
      </w:tr>
    </w:tbl>
    <w:p w14:paraId="59B6F7FD" w14:textId="0A53BD84" w:rsidR="00565892" w:rsidRDefault="00565892" w:rsidP="004F1822">
      <w:pPr>
        <w:spacing w:line="276" w:lineRule="auto"/>
        <w:jc w:val="left"/>
      </w:pPr>
      <w:r>
        <w:lastRenderedPageBreak/>
        <w:t xml:space="preserve"> </w:t>
      </w:r>
    </w:p>
    <w:p w14:paraId="3E805C60" w14:textId="3B0CBA78" w:rsidR="00565892" w:rsidRDefault="00565892" w:rsidP="004F1822">
      <w:pPr>
        <w:spacing w:line="276" w:lineRule="auto"/>
        <w:jc w:val="left"/>
      </w:pPr>
      <w:r>
        <w:t>Escena C:</w:t>
      </w:r>
    </w:p>
    <w:p w14:paraId="48A77AC1" w14:textId="77777777" w:rsidR="00957923" w:rsidRDefault="00957923" w:rsidP="00957923">
      <w:pPr>
        <w:keepNext/>
        <w:spacing w:line="276" w:lineRule="auto"/>
        <w:jc w:val="center"/>
      </w:pPr>
      <w:r>
        <w:rPr>
          <w:noProof/>
        </w:rPr>
        <w:drawing>
          <wp:inline distT="0" distB="0" distL="0" distR="0" wp14:anchorId="77F8CC24" wp14:editId="06D43836">
            <wp:extent cx="5040000" cy="1141363"/>
            <wp:effectExtent l="0" t="0" r="8255" b="1905"/>
            <wp:docPr id="83" name="Imagen 83" descr="Imagen de la pantalla de un video 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Imagen de la pantalla de un video juego&#10;&#10;Descripción generada automáticamente con confianza baja"/>
                    <pic:cNvPicPr/>
                  </pic:nvPicPr>
                  <pic:blipFill rotWithShape="1">
                    <a:blip r:embed="rId78"/>
                    <a:srcRect t="10851"/>
                    <a:stretch/>
                  </pic:blipFill>
                  <pic:spPr bwMode="auto">
                    <a:xfrm>
                      <a:off x="0" y="0"/>
                      <a:ext cx="5040000" cy="1141363"/>
                    </a:xfrm>
                    <a:prstGeom prst="rect">
                      <a:avLst/>
                    </a:prstGeom>
                    <a:ln>
                      <a:noFill/>
                    </a:ln>
                    <a:extLst>
                      <a:ext uri="{53640926-AAD7-44D8-BBD7-CCE9431645EC}">
                        <a14:shadowObscured xmlns:a14="http://schemas.microsoft.com/office/drawing/2010/main"/>
                      </a:ext>
                    </a:extLst>
                  </pic:spPr>
                </pic:pic>
              </a:graphicData>
            </a:graphic>
          </wp:inline>
        </w:drawing>
      </w:r>
    </w:p>
    <w:p w14:paraId="47F41CB5" w14:textId="45C85909" w:rsidR="001661F2" w:rsidRPr="001661F2" w:rsidRDefault="00957923" w:rsidP="001661F2">
      <w:pPr>
        <w:pStyle w:val="Descripcin"/>
        <w:jc w:val="center"/>
      </w:pPr>
      <w:r>
        <w:t xml:space="preserve">Figura </w:t>
      </w:r>
      <w:r>
        <w:fldChar w:fldCharType="begin"/>
      </w:r>
      <w:r>
        <w:instrText xml:space="preserve"> SEQ Figura \* ARABIC </w:instrText>
      </w:r>
      <w:r>
        <w:fldChar w:fldCharType="separate"/>
      </w:r>
      <w:r w:rsidR="001661F2">
        <w:rPr>
          <w:noProof/>
        </w:rPr>
        <w:t>49</w:t>
      </w:r>
      <w:r>
        <w:fldChar w:fldCharType="end"/>
      </w:r>
      <w:r w:rsidRPr="008F1A1D">
        <w:t xml:space="preserve">: Imágenes y resultado de la escena </w:t>
      </w:r>
      <w:r>
        <w:t>C</w:t>
      </w:r>
      <w:r w:rsidRPr="008F1A1D">
        <w:t>.</w:t>
      </w:r>
    </w:p>
    <w:p w14:paraId="523AB12F" w14:textId="75EA670D" w:rsidR="00440C4E" w:rsidRDefault="00440C4E" w:rsidP="00440C4E">
      <w:pPr>
        <w:spacing w:line="276" w:lineRule="auto"/>
        <w:jc w:val="left"/>
      </w:pPr>
      <w:r>
        <w:t>Se analiza el cumplimiento de los objetivos especificados</w:t>
      </w:r>
      <w:r w:rsidRPr="00440C4E">
        <w:t xml:space="preserve"> </w:t>
      </w:r>
      <w:r>
        <w:t>en la Tabla x</w:t>
      </w:r>
    </w:p>
    <w:p w14:paraId="608BB5D2" w14:textId="1684DFBB" w:rsidR="00957923" w:rsidRDefault="00957923" w:rsidP="00957923">
      <w:pPr>
        <w:pStyle w:val="Descripcin"/>
        <w:keepNext/>
      </w:pPr>
      <w:r>
        <w:t xml:space="preserve">Tabla </w:t>
      </w:r>
      <w:r>
        <w:fldChar w:fldCharType="begin"/>
      </w:r>
      <w:r>
        <w:instrText xml:space="preserve"> SEQ Tabla \* ARABIC </w:instrText>
      </w:r>
      <w:r>
        <w:fldChar w:fldCharType="separate"/>
      </w:r>
      <w:r>
        <w:rPr>
          <w:noProof/>
        </w:rPr>
        <w:t>13</w:t>
      </w:r>
      <w:r>
        <w:fldChar w:fldCharType="end"/>
      </w:r>
      <w:r>
        <w:t xml:space="preserve">: </w:t>
      </w:r>
      <w:r w:rsidRPr="009343F8">
        <w:t>Análisis de los resultados obtenidos.</w:t>
      </w:r>
    </w:p>
    <w:tbl>
      <w:tblPr>
        <w:tblStyle w:val="Tablaconcuadrcula1clara"/>
        <w:tblW w:w="0" w:type="auto"/>
        <w:jc w:val="center"/>
        <w:tblLook w:val="04A0" w:firstRow="1" w:lastRow="0" w:firstColumn="1" w:lastColumn="0" w:noHBand="0" w:noVBand="1"/>
      </w:tblPr>
      <w:tblGrid>
        <w:gridCol w:w="3734"/>
        <w:gridCol w:w="3020"/>
      </w:tblGrid>
      <w:tr w:rsidR="00440C4E" w14:paraId="454E9366" w14:textId="77777777" w:rsidTr="001661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34" w:type="dxa"/>
          </w:tcPr>
          <w:p w14:paraId="5EF6D162" w14:textId="77777777" w:rsidR="00440C4E" w:rsidRPr="001661F2" w:rsidRDefault="00440C4E" w:rsidP="00C838DE">
            <w:pPr>
              <w:rPr>
                <w:sz w:val="16"/>
                <w:szCs w:val="16"/>
                <w:lang w:eastAsia="es-ES"/>
              </w:rPr>
            </w:pPr>
            <w:r w:rsidRPr="001661F2">
              <w:rPr>
                <w:sz w:val="16"/>
                <w:szCs w:val="16"/>
                <w:lang w:eastAsia="es-ES"/>
              </w:rPr>
              <w:t>Función</w:t>
            </w:r>
          </w:p>
        </w:tc>
        <w:tc>
          <w:tcPr>
            <w:tcW w:w="3020" w:type="dxa"/>
          </w:tcPr>
          <w:p w14:paraId="3DCB8F8B" w14:textId="77777777" w:rsidR="00440C4E" w:rsidRPr="001661F2" w:rsidRDefault="00440C4E" w:rsidP="00C838DE">
            <w:pPr>
              <w:cnfStyle w:val="100000000000" w:firstRow="1"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Resultado</w:t>
            </w:r>
          </w:p>
        </w:tc>
      </w:tr>
      <w:tr w:rsidR="00957923" w:rsidRPr="0066646E" w14:paraId="3B314CA4"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727989F7" w14:textId="77777777" w:rsidR="00957923" w:rsidRPr="001661F2" w:rsidRDefault="00957923" w:rsidP="00957923">
            <w:pPr>
              <w:rPr>
                <w:b w:val="0"/>
                <w:bCs w:val="0"/>
                <w:sz w:val="16"/>
                <w:szCs w:val="16"/>
                <w:lang w:eastAsia="es-ES"/>
              </w:rPr>
            </w:pPr>
            <w:r w:rsidRPr="001661F2">
              <w:rPr>
                <w:b w:val="0"/>
                <w:bCs w:val="0"/>
                <w:sz w:val="16"/>
                <w:szCs w:val="16"/>
                <w:lang w:eastAsia="es-ES"/>
              </w:rPr>
              <w:t>Detección de camino libre.</w:t>
            </w:r>
          </w:p>
        </w:tc>
        <w:tc>
          <w:tcPr>
            <w:tcW w:w="3020" w:type="dxa"/>
          </w:tcPr>
          <w:p w14:paraId="3BAEC7BC" w14:textId="3E94D14B" w:rsidR="00957923" w:rsidRPr="001661F2" w:rsidRDefault="00957923" w:rsidP="00957923">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No del todo correcto</w:t>
            </w:r>
          </w:p>
        </w:tc>
      </w:tr>
      <w:tr w:rsidR="00957923" w:rsidRPr="0066646E" w14:paraId="437D5D31"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6D560525" w14:textId="77777777" w:rsidR="00957923" w:rsidRPr="001661F2" w:rsidRDefault="00957923" w:rsidP="00957923">
            <w:pPr>
              <w:rPr>
                <w:b w:val="0"/>
                <w:bCs w:val="0"/>
                <w:sz w:val="16"/>
                <w:szCs w:val="16"/>
                <w:lang w:eastAsia="es-ES"/>
              </w:rPr>
            </w:pPr>
            <w:r w:rsidRPr="001661F2">
              <w:rPr>
                <w:b w:val="0"/>
                <w:bCs w:val="0"/>
                <w:sz w:val="16"/>
                <w:szCs w:val="16"/>
                <w:lang w:eastAsia="es-ES"/>
              </w:rPr>
              <w:t>Detección de personas.</w:t>
            </w:r>
          </w:p>
        </w:tc>
        <w:tc>
          <w:tcPr>
            <w:tcW w:w="3020" w:type="dxa"/>
          </w:tcPr>
          <w:p w14:paraId="181046EB" w14:textId="76E3CBB6" w:rsidR="00957923" w:rsidRPr="001661F2" w:rsidRDefault="00957923" w:rsidP="00957923">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No aplica</w:t>
            </w:r>
          </w:p>
        </w:tc>
      </w:tr>
      <w:tr w:rsidR="00957923" w:rsidRPr="0066646E" w14:paraId="3B2EAB99"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3B6D0701" w14:textId="77777777" w:rsidR="00957923" w:rsidRPr="001661F2" w:rsidRDefault="00957923" w:rsidP="00957923">
            <w:pPr>
              <w:rPr>
                <w:b w:val="0"/>
                <w:bCs w:val="0"/>
                <w:sz w:val="16"/>
                <w:szCs w:val="16"/>
                <w:lang w:eastAsia="es-ES"/>
              </w:rPr>
            </w:pPr>
            <w:r w:rsidRPr="001661F2">
              <w:rPr>
                <w:b w:val="0"/>
                <w:bCs w:val="0"/>
                <w:sz w:val="16"/>
                <w:szCs w:val="16"/>
                <w:lang w:eastAsia="es-ES"/>
              </w:rPr>
              <w:t>Predicción de un estado futuro en segmentación.</w:t>
            </w:r>
          </w:p>
        </w:tc>
        <w:tc>
          <w:tcPr>
            <w:tcW w:w="3020" w:type="dxa"/>
          </w:tcPr>
          <w:p w14:paraId="60B281E9" w14:textId="6E1CE96E" w:rsidR="00957923" w:rsidRPr="001661F2" w:rsidRDefault="00957923" w:rsidP="00957923">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No aplica</w:t>
            </w:r>
          </w:p>
        </w:tc>
      </w:tr>
    </w:tbl>
    <w:p w14:paraId="43D1B849" w14:textId="77777777" w:rsidR="001661F2" w:rsidRDefault="001661F2" w:rsidP="004F1822">
      <w:pPr>
        <w:spacing w:line="276" w:lineRule="auto"/>
        <w:jc w:val="left"/>
      </w:pPr>
    </w:p>
    <w:p w14:paraId="6BA3B159" w14:textId="75F7F07C" w:rsidR="00565892" w:rsidRDefault="00565892" w:rsidP="004F1822">
      <w:pPr>
        <w:spacing w:line="276" w:lineRule="auto"/>
        <w:jc w:val="left"/>
      </w:pPr>
      <w:r>
        <w:t>Escena D:</w:t>
      </w:r>
    </w:p>
    <w:p w14:paraId="230E394B" w14:textId="58C33289" w:rsidR="00957923" w:rsidRDefault="00957923" w:rsidP="00957923">
      <w:pPr>
        <w:spacing w:line="276" w:lineRule="auto"/>
        <w:jc w:val="center"/>
        <w:rPr>
          <w:noProof/>
        </w:rPr>
      </w:pPr>
      <w:r>
        <w:rPr>
          <w:noProof/>
        </w:rPr>
        <w:drawing>
          <wp:inline distT="0" distB="0" distL="0" distR="0" wp14:anchorId="2E9E3342" wp14:editId="06213635">
            <wp:extent cx="2010041" cy="1620000"/>
            <wp:effectExtent l="0" t="0" r="9525" b="0"/>
            <wp:docPr id="86" name="Imagen 86" descr="Imagen que contiene tabla, interior, ventana, fueg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86" descr="Imagen que contiene tabla, interior, ventana, fuego&#10;&#10;Descripción generada automáticamente"/>
                    <pic:cNvPicPr/>
                  </pic:nvPicPr>
                  <pic:blipFill>
                    <a:blip r:embed="rId79"/>
                    <a:stretch>
                      <a:fillRect/>
                    </a:stretch>
                  </pic:blipFill>
                  <pic:spPr>
                    <a:xfrm>
                      <a:off x="0" y="0"/>
                      <a:ext cx="2010041" cy="1620000"/>
                    </a:xfrm>
                    <a:prstGeom prst="rect">
                      <a:avLst/>
                    </a:prstGeom>
                  </pic:spPr>
                </pic:pic>
              </a:graphicData>
            </a:graphic>
          </wp:inline>
        </w:drawing>
      </w:r>
      <w:r>
        <w:rPr>
          <w:noProof/>
        </w:rPr>
        <w:drawing>
          <wp:inline distT="0" distB="0" distL="0" distR="0" wp14:anchorId="1BF2A8BE" wp14:editId="7BA813C7">
            <wp:extent cx="2010041" cy="1620000"/>
            <wp:effectExtent l="0" t="0" r="9525" b="0"/>
            <wp:docPr id="84" name="Imagen 84" descr="Imagen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descr="Imagen en blanco y negro&#10;&#10;Descripción generada automáticamente con confianza media"/>
                    <pic:cNvPicPr/>
                  </pic:nvPicPr>
                  <pic:blipFill>
                    <a:blip r:embed="rId80"/>
                    <a:stretch>
                      <a:fillRect/>
                    </a:stretch>
                  </pic:blipFill>
                  <pic:spPr>
                    <a:xfrm>
                      <a:off x="0" y="0"/>
                      <a:ext cx="2010041" cy="1620000"/>
                    </a:xfrm>
                    <a:prstGeom prst="rect">
                      <a:avLst/>
                    </a:prstGeom>
                  </pic:spPr>
                </pic:pic>
              </a:graphicData>
            </a:graphic>
          </wp:inline>
        </w:drawing>
      </w:r>
    </w:p>
    <w:p w14:paraId="5734C566" w14:textId="77777777" w:rsidR="001661F2" w:rsidRDefault="00957923" w:rsidP="001661F2">
      <w:pPr>
        <w:keepNext/>
        <w:spacing w:line="276" w:lineRule="auto"/>
        <w:jc w:val="center"/>
      </w:pPr>
      <w:r>
        <w:rPr>
          <w:noProof/>
        </w:rPr>
        <w:drawing>
          <wp:inline distT="0" distB="0" distL="0" distR="0" wp14:anchorId="70CF6A91" wp14:editId="532FDF74">
            <wp:extent cx="2010041" cy="1620000"/>
            <wp:effectExtent l="0" t="0" r="9525" b="0"/>
            <wp:docPr id="85" name="Imagen 85" descr="Imagen de la pantalla de una venta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Imagen de la pantalla de una ventana&#10;&#10;Descripción generada automáticamente con confianza media"/>
                    <pic:cNvPicPr/>
                  </pic:nvPicPr>
                  <pic:blipFill>
                    <a:blip r:embed="rId81"/>
                    <a:stretch>
                      <a:fillRect/>
                    </a:stretch>
                  </pic:blipFill>
                  <pic:spPr>
                    <a:xfrm>
                      <a:off x="0" y="0"/>
                      <a:ext cx="2010041" cy="1620000"/>
                    </a:xfrm>
                    <a:prstGeom prst="rect">
                      <a:avLst/>
                    </a:prstGeom>
                  </pic:spPr>
                </pic:pic>
              </a:graphicData>
            </a:graphic>
          </wp:inline>
        </w:drawing>
      </w:r>
    </w:p>
    <w:p w14:paraId="12498760" w14:textId="6A3DB8D4" w:rsidR="00957923" w:rsidRDefault="001661F2" w:rsidP="001661F2">
      <w:pPr>
        <w:pStyle w:val="Descripcin"/>
        <w:jc w:val="center"/>
        <w:rPr>
          <w:noProof/>
        </w:rPr>
      </w:pPr>
      <w:r>
        <w:t xml:space="preserve">Figura </w:t>
      </w:r>
      <w:r>
        <w:fldChar w:fldCharType="begin"/>
      </w:r>
      <w:r>
        <w:instrText xml:space="preserve"> SEQ Figura \* ARABIC </w:instrText>
      </w:r>
      <w:r>
        <w:fldChar w:fldCharType="separate"/>
      </w:r>
      <w:r>
        <w:rPr>
          <w:noProof/>
        </w:rPr>
        <w:t>50</w:t>
      </w:r>
      <w:r>
        <w:fldChar w:fldCharType="end"/>
      </w:r>
      <w:r>
        <w:t>:</w:t>
      </w:r>
      <w:r w:rsidRPr="001661F2">
        <w:t xml:space="preserve"> </w:t>
      </w:r>
      <w:r w:rsidRPr="008F1A1D">
        <w:t xml:space="preserve">Imágenes y resultado de la escena </w:t>
      </w:r>
      <w:r>
        <w:t>D</w:t>
      </w:r>
      <w:r w:rsidRPr="008F1A1D">
        <w:t>.</w:t>
      </w:r>
    </w:p>
    <w:p w14:paraId="43CA08A5" w14:textId="77777777" w:rsidR="00565892" w:rsidRDefault="00565892" w:rsidP="00565892">
      <w:pPr>
        <w:spacing w:line="276" w:lineRule="auto"/>
        <w:jc w:val="left"/>
      </w:pPr>
    </w:p>
    <w:p w14:paraId="5C53A987" w14:textId="2369813B" w:rsidR="00440C4E" w:rsidRDefault="00440C4E" w:rsidP="00440C4E">
      <w:pPr>
        <w:spacing w:line="276" w:lineRule="auto"/>
        <w:jc w:val="left"/>
      </w:pPr>
      <w:r>
        <w:t>Se analiza el cumplimiento de los objetivos especificados</w:t>
      </w:r>
      <w:r w:rsidRPr="00440C4E">
        <w:t xml:space="preserve"> </w:t>
      </w:r>
      <w:r>
        <w:t>en la Tabla x</w:t>
      </w:r>
    </w:p>
    <w:p w14:paraId="55743DE1" w14:textId="69A8643F" w:rsidR="00957923" w:rsidRDefault="00957923" w:rsidP="00957923">
      <w:pPr>
        <w:pStyle w:val="Descripcin"/>
        <w:keepNext/>
      </w:pPr>
      <w:r>
        <w:lastRenderedPageBreak/>
        <w:t xml:space="preserve">Tabla </w:t>
      </w:r>
      <w:r>
        <w:fldChar w:fldCharType="begin"/>
      </w:r>
      <w:r>
        <w:instrText xml:space="preserve"> SEQ Tabla \* ARABIC </w:instrText>
      </w:r>
      <w:r>
        <w:fldChar w:fldCharType="separate"/>
      </w:r>
      <w:r>
        <w:rPr>
          <w:noProof/>
        </w:rPr>
        <w:t>14</w:t>
      </w:r>
      <w:r>
        <w:fldChar w:fldCharType="end"/>
      </w:r>
      <w:r>
        <w:t xml:space="preserve">: </w:t>
      </w:r>
      <w:r w:rsidRPr="00E70E8B">
        <w:t>Análisis de los resultados obtenidos.</w:t>
      </w:r>
    </w:p>
    <w:tbl>
      <w:tblPr>
        <w:tblStyle w:val="Tablaconcuadrcula1clara"/>
        <w:tblW w:w="0" w:type="auto"/>
        <w:jc w:val="center"/>
        <w:tblLook w:val="04A0" w:firstRow="1" w:lastRow="0" w:firstColumn="1" w:lastColumn="0" w:noHBand="0" w:noVBand="1"/>
      </w:tblPr>
      <w:tblGrid>
        <w:gridCol w:w="3734"/>
        <w:gridCol w:w="3020"/>
      </w:tblGrid>
      <w:tr w:rsidR="00440C4E" w14:paraId="5253CD2C" w14:textId="77777777" w:rsidTr="001661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34" w:type="dxa"/>
          </w:tcPr>
          <w:p w14:paraId="12B18E66" w14:textId="77777777" w:rsidR="00440C4E" w:rsidRDefault="00440C4E" w:rsidP="00C838DE">
            <w:pPr>
              <w:rPr>
                <w:lang w:eastAsia="es-ES"/>
              </w:rPr>
            </w:pPr>
            <w:r>
              <w:rPr>
                <w:lang w:eastAsia="es-ES"/>
              </w:rPr>
              <w:t>Función</w:t>
            </w:r>
          </w:p>
        </w:tc>
        <w:tc>
          <w:tcPr>
            <w:tcW w:w="3020" w:type="dxa"/>
          </w:tcPr>
          <w:p w14:paraId="40B09BBF" w14:textId="77777777" w:rsidR="00440C4E" w:rsidRDefault="00440C4E" w:rsidP="00C838DE">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Resultado</w:t>
            </w:r>
          </w:p>
        </w:tc>
      </w:tr>
      <w:tr w:rsidR="00440C4E" w:rsidRPr="0066646E" w14:paraId="7FB82230"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73F2E234" w14:textId="77777777" w:rsidR="00440C4E" w:rsidRPr="001661F2" w:rsidRDefault="00440C4E" w:rsidP="00C838DE">
            <w:pPr>
              <w:rPr>
                <w:b w:val="0"/>
                <w:bCs w:val="0"/>
                <w:sz w:val="16"/>
                <w:szCs w:val="16"/>
                <w:lang w:eastAsia="es-ES"/>
              </w:rPr>
            </w:pPr>
            <w:r w:rsidRPr="001661F2">
              <w:rPr>
                <w:b w:val="0"/>
                <w:bCs w:val="0"/>
                <w:sz w:val="16"/>
                <w:szCs w:val="16"/>
                <w:lang w:eastAsia="es-ES"/>
              </w:rPr>
              <w:t>Detección de camino libre.</w:t>
            </w:r>
          </w:p>
        </w:tc>
        <w:tc>
          <w:tcPr>
            <w:tcW w:w="3020" w:type="dxa"/>
          </w:tcPr>
          <w:p w14:paraId="47DCE132" w14:textId="6FB7E8FC" w:rsidR="00440C4E" w:rsidRPr="001661F2" w:rsidRDefault="001661F2" w:rsidP="00C838DE">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No</w:t>
            </w:r>
          </w:p>
        </w:tc>
      </w:tr>
      <w:tr w:rsidR="00440C4E" w:rsidRPr="0066646E" w14:paraId="457E500C"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56048246" w14:textId="77777777" w:rsidR="00440C4E" w:rsidRPr="001661F2" w:rsidRDefault="00440C4E" w:rsidP="00C838DE">
            <w:pPr>
              <w:rPr>
                <w:b w:val="0"/>
                <w:bCs w:val="0"/>
                <w:sz w:val="16"/>
                <w:szCs w:val="16"/>
                <w:lang w:eastAsia="es-ES"/>
              </w:rPr>
            </w:pPr>
            <w:r w:rsidRPr="001661F2">
              <w:rPr>
                <w:b w:val="0"/>
                <w:bCs w:val="0"/>
                <w:sz w:val="16"/>
                <w:szCs w:val="16"/>
                <w:lang w:eastAsia="es-ES"/>
              </w:rPr>
              <w:t>Detección de personas.</w:t>
            </w:r>
          </w:p>
        </w:tc>
        <w:tc>
          <w:tcPr>
            <w:tcW w:w="3020" w:type="dxa"/>
          </w:tcPr>
          <w:p w14:paraId="06069492" w14:textId="7D72109E" w:rsidR="00440C4E" w:rsidRPr="001661F2" w:rsidRDefault="001661F2" w:rsidP="00C838DE">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No</w:t>
            </w:r>
          </w:p>
        </w:tc>
      </w:tr>
      <w:tr w:rsidR="00440C4E" w:rsidRPr="0066646E" w14:paraId="16E8AF45"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19D1C03E" w14:textId="77777777" w:rsidR="00440C4E" w:rsidRPr="001661F2" w:rsidRDefault="00440C4E" w:rsidP="00C838DE">
            <w:pPr>
              <w:rPr>
                <w:b w:val="0"/>
                <w:bCs w:val="0"/>
                <w:sz w:val="16"/>
                <w:szCs w:val="16"/>
                <w:lang w:eastAsia="es-ES"/>
              </w:rPr>
            </w:pPr>
            <w:r w:rsidRPr="001661F2">
              <w:rPr>
                <w:b w:val="0"/>
                <w:bCs w:val="0"/>
                <w:sz w:val="16"/>
                <w:szCs w:val="16"/>
                <w:lang w:eastAsia="es-ES"/>
              </w:rPr>
              <w:t>Predicción de un estado futuro en segmentación.</w:t>
            </w:r>
          </w:p>
        </w:tc>
        <w:tc>
          <w:tcPr>
            <w:tcW w:w="3020" w:type="dxa"/>
          </w:tcPr>
          <w:p w14:paraId="1EC8C2DF" w14:textId="1BF46E05" w:rsidR="00440C4E" w:rsidRPr="001661F2" w:rsidRDefault="001661F2" w:rsidP="00C838DE">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No</w:t>
            </w:r>
          </w:p>
        </w:tc>
      </w:tr>
    </w:tbl>
    <w:p w14:paraId="494FBA79" w14:textId="77777777" w:rsidR="00440C4E" w:rsidRDefault="00440C4E" w:rsidP="00565892">
      <w:pPr>
        <w:spacing w:line="276" w:lineRule="auto"/>
        <w:jc w:val="left"/>
      </w:pPr>
    </w:p>
    <w:p w14:paraId="72B7E8C6" w14:textId="534E4092" w:rsidR="00957923" w:rsidRDefault="00957923" w:rsidP="00957923">
      <w:pPr>
        <w:spacing w:line="276" w:lineRule="auto"/>
        <w:jc w:val="left"/>
      </w:pPr>
      <w:r>
        <w:t xml:space="preserve">Escena </w:t>
      </w:r>
      <w:r>
        <w:t>E</w:t>
      </w:r>
      <w:r>
        <w:t>:</w:t>
      </w:r>
    </w:p>
    <w:p w14:paraId="1ADDC86B" w14:textId="77777777" w:rsidR="001661F2" w:rsidRDefault="001661F2" w:rsidP="001661F2">
      <w:pPr>
        <w:spacing w:line="276" w:lineRule="auto"/>
        <w:jc w:val="center"/>
        <w:rPr>
          <w:noProof/>
        </w:rPr>
      </w:pPr>
      <w:r>
        <w:rPr>
          <w:noProof/>
        </w:rPr>
        <w:drawing>
          <wp:inline distT="0" distB="0" distL="0" distR="0" wp14:anchorId="33FB3ED8" wp14:editId="48A6BC96">
            <wp:extent cx="2010041" cy="1620000"/>
            <wp:effectExtent l="0" t="0" r="9525" b="0"/>
            <wp:docPr id="89" name="Imagen 89" descr="Imagen que contiene interior, hecho de madera, tabla, cuar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Imagen que contiene interior, hecho de madera, tabla, cuarto&#10;&#10;Descripción generada automáticamente"/>
                    <pic:cNvPicPr/>
                  </pic:nvPicPr>
                  <pic:blipFill>
                    <a:blip r:embed="rId82"/>
                    <a:stretch>
                      <a:fillRect/>
                    </a:stretch>
                  </pic:blipFill>
                  <pic:spPr>
                    <a:xfrm>
                      <a:off x="0" y="0"/>
                      <a:ext cx="2010041" cy="1620000"/>
                    </a:xfrm>
                    <a:prstGeom prst="rect">
                      <a:avLst/>
                    </a:prstGeom>
                  </pic:spPr>
                </pic:pic>
              </a:graphicData>
            </a:graphic>
          </wp:inline>
        </w:drawing>
      </w:r>
      <w:r>
        <w:rPr>
          <w:noProof/>
        </w:rPr>
        <w:drawing>
          <wp:inline distT="0" distB="0" distL="0" distR="0" wp14:anchorId="567E9A2B" wp14:editId="51ED40D5">
            <wp:extent cx="2010041" cy="1620000"/>
            <wp:effectExtent l="0" t="0" r="9525" b="0"/>
            <wp:docPr id="87" name="Imagen 87" descr="Imagen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en blanco y negro&#10;&#10;Descripción generada automáticamente con confianza media"/>
                    <pic:cNvPicPr/>
                  </pic:nvPicPr>
                  <pic:blipFill>
                    <a:blip r:embed="rId83"/>
                    <a:stretch>
                      <a:fillRect/>
                    </a:stretch>
                  </pic:blipFill>
                  <pic:spPr>
                    <a:xfrm>
                      <a:off x="0" y="0"/>
                      <a:ext cx="2010041" cy="1620000"/>
                    </a:xfrm>
                    <a:prstGeom prst="rect">
                      <a:avLst/>
                    </a:prstGeom>
                  </pic:spPr>
                </pic:pic>
              </a:graphicData>
            </a:graphic>
          </wp:inline>
        </w:drawing>
      </w:r>
    </w:p>
    <w:p w14:paraId="2022FE7C" w14:textId="77777777" w:rsidR="001661F2" w:rsidRDefault="001661F2" w:rsidP="001661F2">
      <w:pPr>
        <w:keepNext/>
        <w:spacing w:line="276" w:lineRule="auto"/>
        <w:jc w:val="center"/>
      </w:pPr>
      <w:r>
        <w:rPr>
          <w:noProof/>
        </w:rPr>
        <w:drawing>
          <wp:inline distT="0" distB="0" distL="0" distR="0" wp14:anchorId="15DD03B9" wp14:editId="5AE4899A">
            <wp:extent cx="2010041" cy="1620000"/>
            <wp:effectExtent l="0" t="0" r="9525" b="0"/>
            <wp:docPr id="88" name="Imagen 88" descr="Imagen de la pantalla de una venta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Imagen de la pantalla de una ventana&#10;&#10;Descripción generada automáticamente con confianza media"/>
                    <pic:cNvPicPr/>
                  </pic:nvPicPr>
                  <pic:blipFill>
                    <a:blip r:embed="rId84"/>
                    <a:stretch>
                      <a:fillRect/>
                    </a:stretch>
                  </pic:blipFill>
                  <pic:spPr>
                    <a:xfrm>
                      <a:off x="0" y="0"/>
                      <a:ext cx="2010041" cy="1620000"/>
                    </a:xfrm>
                    <a:prstGeom prst="rect">
                      <a:avLst/>
                    </a:prstGeom>
                  </pic:spPr>
                </pic:pic>
              </a:graphicData>
            </a:graphic>
          </wp:inline>
        </w:drawing>
      </w:r>
    </w:p>
    <w:p w14:paraId="03F48428" w14:textId="0703CBA3" w:rsidR="001661F2" w:rsidRDefault="001661F2" w:rsidP="001661F2">
      <w:pPr>
        <w:pStyle w:val="Descripcin"/>
        <w:jc w:val="center"/>
      </w:pPr>
      <w:r>
        <w:t xml:space="preserve">Figura </w:t>
      </w:r>
      <w:r>
        <w:fldChar w:fldCharType="begin"/>
      </w:r>
      <w:r>
        <w:instrText xml:space="preserve"> SEQ Figura \* ARABIC </w:instrText>
      </w:r>
      <w:r>
        <w:fldChar w:fldCharType="separate"/>
      </w:r>
      <w:r>
        <w:rPr>
          <w:noProof/>
        </w:rPr>
        <w:t>51</w:t>
      </w:r>
      <w:r>
        <w:fldChar w:fldCharType="end"/>
      </w:r>
      <w:r>
        <w:t>:</w:t>
      </w:r>
      <w:r w:rsidRPr="001661F2">
        <w:t xml:space="preserve"> </w:t>
      </w:r>
      <w:r w:rsidRPr="008F1A1D">
        <w:t xml:space="preserve">Imágenes y resultado de la escena </w:t>
      </w:r>
      <w:r>
        <w:t>E</w:t>
      </w:r>
      <w:r w:rsidRPr="008F1A1D">
        <w:t>.</w:t>
      </w:r>
    </w:p>
    <w:p w14:paraId="3F3D944E" w14:textId="77777777" w:rsidR="00957923" w:rsidRDefault="00957923" w:rsidP="00957923">
      <w:pPr>
        <w:spacing w:line="276" w:lineRule="auto"/>
        <w:jc w:val="left"/>
      </w:pPr>
    </w:p>
    <w:p w14:paraId="386F5AB0" w14:textId="77777777" w:rsidR="00957923" w:rsidRDefault="00957923" w:rsidP="00957923">
      <w:pPr>
        <w:spacing w:line="276" w:lineRule="auto"/>
        <w:jc w:val="left"/>
      </w:pPr>
      <w:r>
        <w:t>Se analiza el cumplimiento de los objetivos especificados</w:t>
      </w:r>
      <w:r w:rsidRPr="00440C4E">
        <w:t xml:space="preserve"> </w:t>
      </w:r>
      <w:r>
        <w:t>en la Tabla x</w:t>
      </w:r>
    </w:p>
    <w:p w14:paraId="22F6F06D" w14:textId="77777777" w:rsidR="00957923" w:rsidRDefault="00957923" w:rsidP="00957923">
      <w:pPr>
        <w:pStyle w:val="Descripcin"/>
        <w:keepNext/>
      </w:pPr>
      <w:r>
        <w:t xml:space="preserve">Tabla </w:t>
      </w:r>
      <w:r>
        <w:fldChar w:fldCharType="begin"/>
      </w:r>
      <w:r>
        <w:instrText xml:space="preserve"> SEQ Tabla \* ARABIC </w:instrText>
      </w:r>
      <w:r>
        <w:fldChar w:fldCharType="separate"/>
      </w:r>
      <w:r>
        <w:rPr>
          <w:noProof/>
        </w:rPr>
        <w:t>14</w:t>
      </w:r>
      <w:r>
        <w:fldChar w:fldCharType="end"/>
      </w:r>
      <w:r>
        <w:t xml:space="preserve">: </w:t>
      </w:r>
      <w:r w:rsidRPr="00E70E8B">
        <w:t>Análisis de los resultados obtenidos.</w:t>
      </w:r>
    </w:p>
    <w:tbl>
      <w:tblPr>
        <w:tblStyle w:val="Tablaconcuadrcula1clara"/>
        <w:tblW w:w="0" w:type="auto"/>
        <w:jc w:val="center"/>
        <w:tblLook w:val="04A0" w:firstRow="1" w:lastRow="0" w:firstColumn="1" w:lastColumn="0" w:noHBand="0" w:noVBand="1"/>
      </w:tblPr>
      <w:tblGrid>
        <w:gridCol w:w="3734"/>
        <w:gridCol w:w="3020"/>
      </w:tblGrid>
      <w:tr w:rsidR="00957923" w14:paraId="62B3BB22" w14:textId="77777777" w:rsidTr="001661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34" w:type="dxa"/>
          </w:tcPr>
          <w:p w14:paraId="76723AF2" w14:textId="77777777" w:rsidR="00957923" w:rsidRPr="001661F2" w:rsidRDefault="00957923" w:rsidP="00477E9E">
            <w:pPr>
              <w:rPr>
                <w:sz w:val="16"/>
                <w:szCs w:val="16"/>
                <w:lang w:eastAsia="es-ES"/>
              </w:rPr>
            </w:pPr>
            <w:r w:rsidRPr="001661F2">
              <w:rPr>
                <w:sz w:val="16"/>
                <w:szCs w:val="16"/>
                <w:lang w:eastAsia="es-ES"/>
              </w:rPr>
              <w:t>Función</w:t>
            </w:r>
          </w:p>
        </w:tc>
        <w:tc>
          <w:tcPr>
            <w:tcW w:w="3020" w:type="dxa"/>
          </w:tcPr>
          <w:p w14:paraId="174C3C58" w14:textId="77777777" w:rsidR="00957923" w:rsidRPr="001661F2" w:rsidRDefault="00957923" w:rsidP="00477E9E">
            <w:pPr>
              <w:cnfStyle w:val="100000000000" w:firstRow="1"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Resultado</w:t>
            </w:r>
          </w:p>
        </w:tc>
      </w:tr>
      <w:tr w:rsidR="00957923" w:rsidRPr="0066646E" w14:paraId="1A379876"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241EE5EA" w14:textId="77777777" w:rsidR="00957923" w:rsidRPr="001661F2" w:rsidRDefault="00957923" w:rsidP="00477E9E">
            <w:pPr>
              <w:rPr>
                <w:b w:val="0"/>
                <w:bCs w:val="0"/>
                <w:sz w:val="16"/>
                <w:szCs w:val="16"/>
                <w:lang w:eastAsia="es-ES"/>
              </w:rPr>
            </w:pPr>
            <w:r w:rsidRPr="001661F2">
              <w:rPr>
                <w:b w:val="0"/>
                <w:bCs w:val="0"/>
                <w:sz w:val="16"/>
                <w:szCs w:val="16"/>
                <w:lang w:eastAsia="es-ES"/>
              </w:rPr>
              <w:t>Detección de camino libre.</w:t>
            </w:r>
          </w:p>
        </w:tc>
        <w:tc>
          <w:tcPr>
            <w:tcW w:w="3020" w:type="dxa"/>
          </w:tcPr>
          <w:p w14:paraId="5066FE53" w14:textId="7DEAAEF0" w:rsidR="00957923" w:rsidRPr="001661F2" w:rsidRDefault="001661F2" w:rsidP="00477E9E">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No</w:t>
            </w:r>
          </w:p>
        </w:tc>
      </w:tr>
      <w:tr w:rsidR="00957923" w:rsidRPr="0066646E" w14:paraId="4CCAE279"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61E0A654" w14:textId="77777777" w:rsidR="00957923" w:rsidRPr="001661F2" w:rsidRDefault="00957923" w:rsidP="00477E9E">
            <w:pPr>
              <w:rPr>
                <w:b w:val="0"/>
                <w:bCs w:val="0"/>
                <w:sz w:val="16"/>
                <w:szCs w:val="16"/>
                <w:lang w:eastAsia="es-ES"/>
              </w:rPr>
            </w:pPr>
            <w:r w:rsidRPr="001661F2">
              <w:rPr>
                <w:b w:val="0"/>
                <w:bCs w:val="0"/>
                <w:sz w:val="16"/>
                <w:szCs w:val="16"/>
                <w:lang w:eastAsia="es-ES"/>
              </w:rPr>
              <w:t>Detección de personas.</w:t>
            </w:r>
          </w:p>
        </w:tc>
        <w:tc>
          <w:tcPr>
            <w:tcW w:w="3020" w:type="dxa"/>
          </w:tcPr>
          <w:p w14:paraId="0259DEF4" w14:textId="30E0D751" w:rsidR="00957923" w:rsidRPr="001661F2" w:rsidRDefault="001661F2" w:rsidP="00477E9E">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No</w:t>
            </w:r>
          </w:p>
        </w:tc>
      </w:tr>
      <w:tr w:rsidR="00957923" w:rsidRPr="0066646E" w14:paraId="6ECFC1CC" w14:textId="77777777" w:rsidTr="001661F2">
        <w:trPr>
          <w:jc w:val="center"/>
        </w:trPr>
        <w:tc>
          <w:tcPr>
            <w:cnfStyle w:val="001000000000" w:firstRow="0" w:lastRow="0" w:firstColumn="1" w:lastColumn="0" w:oddVBand="0" w:evenVBand="0" w:oddHBand="0" w:evenHBand="0" w:firstRowFirstColumn="0" w:firstRowLastColumn="0" w:lastRowFirstColumn="0" w:lastRowLastColumn="0"/>
            <w:tcW w:w="3734" w:type="dxa"/>
          </w:tcPr>
          <w:p w14:paraId="1E5F1FC4" w14:textId="77777777" w:rsidR="00957923" w:rsidRPr="001661F2" w:rsidRDefault="00957923" w:rsidP="00477E9E">
            <w:pPr>
              <w:rPr>
                <w:b w:val="0"/>
                <w:bCs w:val="0"/>
                <w:sz w:val="16"/>
                <w:szCs w:val="16"/>
                <w:lang w:eastAsia="es-ES"/>
              </w:rPr>
            </w:pPr>
            <w:r w:rsidRPr="001661F2">
              <w:rPr>
                <w:b w:val="0"/>
                <w:bCs w:val="0"/>
                <w:sz w:val="16"/>
                <w:szCs w:val="16"/>
                <w:lang w:eastAsia="es-ES"/>
              </w:rPr>
              <w:t>Predicción de un estado futuro en segmentación.</w:t>
            </w:r>
          </w:p>
        </w:tc>
        <w:tc>
          <w:tcPr>
            <w:tcW w:w="3020" w:type="dxa"/>
          </w:tcPr>
          <w:p w14:paraId="42526A96" w14:textId="3CB10FCC" w:rsidR="00957923" w:rsidRPr="001661F2" w:rsidRDefault="001661F2" w:rsidP="00477E9E">
            <w:pPr>
              <w:jc w:val="center"/>
              <w:cnfStyle w:val="000000000000" w:firstRow="0" w:lastRow="0" w:firstColumn="0" w:lastColumn="0" w:oddVBand="0" w:evenVBand="0" w:oddHBand="0" w:evenHBand="0" w:firstRowFirstColumn="0" w:firstRowLastColumn="0" w:lastRowFirstColumn="0" w:lastRowLastColumn="0"/>
              <w:rPr>
                <w:sz w:val="16"/>
                <w:szCs w:val="16"/>
                <w:lang w:eastAsia="es-ES"/>
              </w:rPr>
            </w:pPr>
            <w:r w:rsidRPr="001661F2">
              <w:rPr>
                <w:sz w:val="16"/>
                <w:szCs w:val="16"/>
                <w:lang w:eastAsia="es-ES"/>
              </w:rPr>
              <w:t>No</w:t>
            </w:r>
          </w:p>
        </w:tc>
      </w:tr>
    </w:tbl>
    <w:p w14:paraId="2E4C8550" w14:textId="77777777" w:rsidR="001661F2" w:rsidRDefault="001661F2" w:rsidP="004F1822">
      <w:pPr>
        <w:spacing w:line="276" w:lineRule="auto"/>
        <w:jc w:val="left"/>
      </w:pPr>
    </w:p>
    <w:p w14:paraId="1384E5AC" w14:textId="11FA8457" w:rsidR="004F1822" w:rsidRDefault="001661F2" w:rsidP="004F1822">
      <w:pPr>
        <w:spacing w:line="276" w:lineRule="auto"/>
        <w:jc w:val="left"/>
        <w:rPr>
          <w:rFonts w:eastAsia="Times New Roman" w:cs="Arial"/>
          <w:b/>
          <w:bCs/>
          <w:iCs/>
          <w:sz w:val="36"/>
          <w:szCs w:val="32"/>
          <w:lang w:val="es-ES" w:bidi="en-US"/>
        </w:rPr>
      </w:pPr>
      <w:r>
        <w:t xml:space="preserve">Los modelos creados no son efectivos ya que no predicen correctamente. La </w:t>
      </w:r>
      <w:r w:rsidR="005578A8">
        <w:t>segmentación semántica</w:t>
      </w:r>
      <w:r>
        <w:t xml:space="preserve"> realiza la predicción con sus defectos. Esto puede ser porque la calidad de las imágenes no es la adecuada para trabajar con este tipo de modelos.</w:t>
      </w:r>
      <w:r w:rsidR="005578A8">
        <w:t xml:space="preserve"> Por otro lado, está el modelo que predice el estado futuro, pero al haber creado este modelo con una base de datos realizada con el modelo de segmentación semántica no se puede determinar si el modelo funciona correctamente. Para la verificación del modelo de predicción de estados futuros se necesita un dataset preparado para ello.</w:t>
      </w:r>
      <w:r w:rsidR="004F1822">
        <w:br w:type="page"/>
      </w:r>
    </w:p>
    <w:p w14:paraId="67A8E689" w14:textId="77777777" w:rsidR="00240DB5" w:rsidRPr="008037ED" w:rsidRDefault="004F1822" w:rsidP="00240DB5">
      <w:pPr>
        <w:pStyle w:val="Ttulo1"/>
      </w:pPr>
      <w:bookmarkStart w:id="213" w:name="_Toc82895811"/>
      <w:r>
        <w:lastRenderedPageBreak/>
        <w:t>7</w:t>
      </w:r>
      <w:r w:rsidR="00E464E0" w:rsidRPr="008037ED">
        <w:t>. Conclusiones</w:t>
      </w:r>
      <w:bookmarkEnd w:id="157"/>
      <w:bookmarkEnd w:id="158"/>
      <w:bookmarkEnd w:id="159"/>
      <w:bookmarkEnd w:id="160"/>
      <w:bookmarkEnd w:id="161"/>
      <w:bookmarkEnd w:id="162"/>
      <w:bookmarkEnd w:id="163"/>
      <w:bookmarkEnd w:id="164"/>
      <w:bookmarkEnd w:id="165"/>
      <w:bookmarkEnd w:id="166"/>
      <w:bookmarkEnd w:id="167"/>
      <w:bookmarkEnd w:id="168"/>
      <w:bookmarkEnd w:id="169"/>
      <w:r w:rsidR="00572843">
        <w:t xml:space="preserve"> y trabajo futuro</w:t>
      </w:r>
      <w:bookmarkStart w:id="214" w:name="_Toc441233913"/>
      <w:bookmarkEnd w:id="213"/>
    </w:p>
    <w:p w14:paraId="55A11166" w14:textId="3F7DA2A4" w:rsidR="00240DB5" w:rsidRDefault="00240DB5" w:rsidP="00240DB5">
      <w:pPr>
        <w:pStyle w:val="Ttulo2"/>
        <w:spacing w:before="480"/>
        <w:rPr>
          <w:rFonts w:eastAsia="Times New Roman"/>
          <w:lang w:eastAsia="es-ES"/>
        </w:rPr>
      </w:pPr>
      <w:bookmarkStart w:id="215" w:name="_Toc22814696"/>
      <w:bookmarkStart w:id="216" w:name="_Toc82895812"/>
      <w:r>
        <w:rPr>
          <w:rFonts w:eastAsia="Times New Roman"/>
          <w:lang w:eastAsia="es-ES"/>
        </w:rPr>
        <w:t>7</w:t>
      </w:r>
      <w:r w:rsidRPr="00572843">
        <w:rPr>
          <w:rFonts w:eastAsia="Times New Roman"/>
          <w:lang w:eastAsia="es-ES"/>
        </w:rPr>
        <w:t>.1. Conclusiones</w:t>
      </w:r>
      <w:bookmarkEnd w:id="215"/>
      <w:bookmarkEnd w:id="216"/>
    </w:p>
    <w:p w14:paraId="243CBA51" w14:textId="1D728578" w:rsidR="009D23D1" w:rsidRDefault="009D23D1" w:rsidP="00BF2E23">
      <w:pPr>
        <w:rPr>
          <w:lang w:eastAsia="es-ES"/>
        </w:rPr>
      </w:pPr>
      <w:r>
        <w:rPr>
          <w:lang w:eastAsia="es-ES"/>
        </w:rPr>
        <w:t xml:space="preserve">El desarrollo de esta herramienta creada a partir de las bases de datos para la segmentación creando una base de datos nueva, </w:t>
      </w:r>
      <w:r w:rsidR="005578A8">
        <w:rPr>
          <w:lang w:eastAsia="es-ES"/>
        </w:rPr>
        <w:t xml:space="preserve">no </w:t>
      </w:r>
      <w:r>
        <w:rPr>
          <w:lang w:eastAsia="es-ES"/>
        </w:rPr>
        <w:t xml:space="preserve">es capaz de predecir los escenarios futuros, identificando los elementos </w:t>
      </w:r>
      <w:r w:rsidR="005578A8">
        <w:rPr>
          <w:lang w:eastAsia="es-ES"/>
        </w:rPr>
        <w:t>ni tampoco</w:t>
      </w:r>
      <w:r>
        <w:rPr>
          <w:lang w:eastAsia="es-ES"/>
        </w:rPr>
        <w:t xml:space="preserve"> segmentándolos según a la clase a la que corresponde. </w:t>
      </w:r>
    </w:p>
    <w:p w14:paraId="3FE02878" w14:textId="4DADFA30" w:rsidR="00B41A76" w:rsidRDefault="009D23D1" w:rsidP="00BF2E23">
      <w:pPr>
        <w:rPr>
          <w:lang w:eastAsia="es-ES"/>
        </w:rPr>
      </w:pPr>
      <w:r>
        <w:rPr>
          <w:lang w:eastAsia="es-ES"/>
        </w:rPr>
        <w:t>El modelo creado se ha entrenado mediante aprendizaje profundo</w:t>
      </w:r>
      <w:r w:rsidR="00B41A76">
        <w:rPr>
          <w:lang w:eastAsia="es-ES"/>
        </w:rPr>
        <w:t xml:space="preserve">, que realiza la clasificación y segmentación de los elementos de la imagen. Esta segmentación </w:t>
      </w:r>
      <w:r w:rsidR="00B41A76" w:rsidRPr="00AC394C">
        <w:rPr>
          <w:lang w:eastAsia="es-ES"/>
        </w:rPr>
        <w:t xml:space="preserve">contiene </w:t>
      </w:r>
      <w:r w:rsidR="00AC394C" w:rsidRPr="00AC394C">
        <w:rPr>
          <w:lang w:eastAsia="es-ES"/>
        </w:rPr>
        <w:t>4</w:t>
      </w:r>
      <w:r w:rsidR="00B41A76" w:rsidRPr="00AC394C">
        <w:rPr>
          <w:lang w:eastAsia="es-ES"/>
        </w:rPr>
        <w:t xml:space="preserve"> clases </w:t>
      </w:r>
      <w:r w:rsidR="00B41A76">
        <w:rPr>
          <w:lang w:eastAsia="es-ES"/>
        </w:rPr>
        <w:t xml:space="preserve">que puede diferenciar el modelo para que algún algoritmo de planificación realice la mejor ruta partiendo de los escenarios </w:t>
      </w:r>
      <w:r w:rsidR="00B41A76" w:rsidRPr="00861431">
        <w:rPr>
          <w:lang w:eastAsia="es-ES"/>
        </w:rPr>
        <w:t>predichos.</w:t>
      </w:r>
      <w:r w:rsidR="00E423F0" w:rsidRPr="00861431">
        <w:rPr>
          <w:lang w:eastAsia="es-ES"/>
        </w:rPr>
        <w:t xml:space="preserve"> </w:t>
      </w:r>
      <w:r w:rsidR="00B41A76" w:rsidRPr="00861431">
        <w:rPr>
          <w:lang w:eastAsia="es-ES"/>
        </w:rPr>
        <w:t xml:space="preserve">El rendimiento de este algoritmo es bajo </w:t>
      </w:r>
      <w:r w:rsidR="00AC394C" w:rsidRPr="00861431">
        <w:rPr>
          <w:lang w:eastAsia="es-ES"/>
        </w:rPr>
        <w:t>por</w:t>
      </w:r>
      <w:r w:rsidR="00B41A76" w:rsidRPr="00861431">
        <w:rPr>
          <w:lang w:eastAsia="es-ES"/>
        </w:rPr>
        <w:t xml:space="preserve">que ha obtenido </w:t>
      </w:r>
      <w:r w:rsidR="00297C36" w:rsidRPr="00861431">
        <w:rPr>
          <w:lang w:eastAsia="es-ES"/>
        </w:rPr>
        <w:t>los resultados</w:t>
      </w:r>
      <w:r w:rsidR="00B41A76" w:rsidRPr="00861431">
        <w:rPr>
          <w:lang w:eastAsia="es-ES"/>
        </w:rPr>
        <w:t xml:space="preserve"> de </w:t>
      </w:r>
      <w:r w:rsidR="00E423F0" w:rsidRPr="00861431">
        <w:rPr>
          <w:lang w:eastAsia="es-ES"/>
        </w:rPr>
        <w:t xml:space="preserve">una </w:t>
      </w:r>
      <w:r w:rsidR="00097D20" w:rsidRPr="00861431">
        <w:rPr>
          <w:lang w:eastAsia="es-ES"/>
        </w:rPr>
        <w:t>exactitud</w:t>
      </w:r>
      <w:r w:rsidR="00E423F0" w:rsidRPr="00861431">
        <w:rPr>
          <w:lang w:eastAsia="es-ES"/>
        </w:rPr>
        <w:t xml:space="preserve"> </w:t>
      </w:r>
      <w:r w:rsidR="00861431" w:rsidRPr="00861431">
        <w:rPr>
          <w:lang w:eastAsia="es-ES"/>
        </w:rPr>
        <w:t>que ronda el</w:t>
      </w:r>
      <w:r w:rsidR="00E423F0" w:rsidRPr="00861431">
        <w:rPr>
          <w:lang w:eastAsia="es-ES"/>
        </w:rPr>
        <w:t xml:space="preserve"> </w:t>
      </w:r>
      <w:r w:rsidR="00861431" w:rsidRPr="00861431">
        <w:rPr>
          <w:lang w:eastAsia="es-ES"/>
        </w:rPr>
        <w:t>60</w:t>
      </w:r>
      <w:r w:rsidR="00E423F0" w:rsidRPr="00861431">
        <w:rPr>
          <w:lang w:eastAsia="es-ES"/>
        </w:rPr>
        <w:t>%</w:t>
      </w:r>
      <w:r w:rsidR="00AC394C" w:rsidRPr="00861431">
        <w:rPr>
          <w:lang w:eastAsia="es-ES"/>
        </w:rPr>
        <w:t xml:space="preserve"> y</w:t>
      </w:r>
      <w:r w:rsidR="00E423F0" w:rsidRPr="00861431">
        <w:rPr>
          <w:lang w:eastAsia="es-ES"/>
        </w:rPr>
        <w:t xml:space="preserve"> </w:t>
      </w:r>
      <w:r w:rsidR="00861431" w:rsidRPr="00861431">
        <w:rPr>
          <w:lang w:eastAsia="es-ES"/>
        </w:rPr>
        <w:t>las predicciones no son las esperadas</w:t>
      </w:r>
      <w:r w:rsidR="00AC394C" w:rsidRPr="00861431">
        <w:rPr>
          <w:lang w:eastAsia="es-ES"/>
        </w:rPr>
        <w:t>.</w:t>
      </w:r>
      <w:r w:rsidR="00E423F0" w:rsidRPr="00861431">
        <w:rPr>
          <w:lang w:eastAsia="es-ES"/>
        </w:rPr>
        <w:t xml:space="preserve"> </w:t>
      </w:r>
    </w:p>
    <w:p w14:paraId="3E82E300" w14:textId="5BD0A3A4" w:rsidR="00E423F0" w:rsidRDefault="00E423F0" w:rsidP="00BF2E23">
      <w:pPr>
        <w:rPr>
          <w:lang w:eastAsia="es-ES"/>
        </w:rPr>
      </w:pPr>
      <w:r>
        <w:rPr>
          <w:lang w:eastAsia="es-ES"/>
        </w:rPr>
        <w:t>El modelo se ha implementado para utilizarlo en un robot que funcione con Robot Operating System con una cámara de Intel Realsense. Esto puede ser factible ya que este software es de código abierto y se puede implementar en cualquier robot móvil, ya sea de algún fabricante</w:t>
      </w:r>
      <w:r w:rsidR="00861431">
        <w:rPr>
          <w:lang w:eastAsia="es-ES"/>
        </w:rPr>
        <w:t xml:space="preserve"> en concreto</w:t>
      </w:r>
      <w:r>
        <w:rPr>
          <w:lang w:eastAsia="es-ES"/>
        </w:rPr>
        <w:t xml:space="preserve"> o de propia creación.  </w:t>
      </w:r>
    </w:p>
    <w:p w14:paraId="57313F51" w14:textId="6D01F967" w:rsidR="002A11CE" w:rsidRDefault="00C26736" w:rsidP="00C26736">
      <w:pPr>
        <w:rPr>
          <w:lang w:eastAsia="es-ES"/>
        </w:rPr>
      </w:pPr>
      <w:r>
        <w:rPr>
          <w:lang w:eastAsia="es-ES"/>
        </w:rPr>
        <w:t xml:space="preserve">Este algoritmo se ha comprobado en el robot Jetbot con la cámara de Intel Realsense para verificar </w:t>
      </w:r>
      <w:r w:rsidR="00861431">
        <w:rPr>
          <w:lang w:eastAsia="es-ES"/>
        </w:rPr>
        <w:t>si</w:t>
      </w:r>
      <w:r>
        <w:rPr>
          <w:lang w:eastAsia="es-ES"/>
        </w:rPr>
        <w:t xml:space="preserve"> las métricas durante el entrenamiento </w:t>
      </w:r>
      <w:r w:rsidR="00AC394C">
        <w:rPr>
          <w:lang w:eastAsia="es-ES"/>
        </w:rPr>
        <w:t xml:space="preserve">son suficientemente buenas para </w:t>
      </w:r>
      <w:r w:rsidR="005578A8">
        <w:rPr>
          <w:lang w:eastAsia="es-ES"/>
        </w:rPr>
        <w:t>implementarlas</w:t>
      </w:r>
      <w:r w:rsidR="002A38A6">
        <w:rPr>
          <w:lang w:eastAsia="es-ES"/>
        </w:rPr>
        <w:t>.</w:t>
      </w:r>
      <w:r>
        <w:rPr>
          <w:lang w:eastAsia="es-ES"/>
        </w:rPr>
        <w:t xml:space="preserve"> </w:t>
      </w:r>
      <w:r w:rsidR="00E423F0">
        <w:rPr>
          <w:lang w:eastAsia="es-ES"/>
        </w:rPr>
        <w:t xml:space="preserve">En las pruebas realizadas se puede ver que </w:t>
      </w:r>
      <w:r w:rsidR="00AC394C">
        <w:rPr>
          <w:lang w:eastAsia="es-ES"/>
        </w:rPr>
        <w:t xml:space="preserve">no </w:t>
      </w:r>
      <w:r w:rsidR="00E423F0">
        <w:rPr>
          <w:lang w:eastAsia="es-ES"/>
        </w:rPr>
        <w:t>ha obtenido</w:t>
      </w:r>
      <w:r w:rsidR="00E423F0" w:rsidRPr="003B75B2">
        <w:rPr>
          <w:lang w:eastAsia="es-ES"/>
        </w:rPr>
        <w:t xml:space="preserve"> </w:t>
      </w:r>
      <w:r w:rsidR="00AC394C" w:rsidRPr="003B75B2">
        <w:rPr>
          <w:lang w:eastAsia="es-ES"/>
        </w:rPr>
        <w:t>los</w:t>
      </w:r>
      <w:r w:rsidR="00E423F0" w:rsidRPr="003B75B2">
        <w:rPr>
          <w:lang w:eastAsia="es-ES"/>
        </w:rPr>
        <w:t xml:space="preserve"> </w:t>
      </w:r>
      <w:r w:rsidR="00E423F0">
        <w:rPr>
          <w:lang w:eastAsia="es-ES"/>
        </w:rPr>
        <w:t>resultados</w:t>
      </w:r>
      <w:r w:rsidR="00AC394C">
        <w:rPr>
          <w:lang w:eastAsia="es-ES"/>
        </w:rPr>
        <w:t xml:space="preserve"> espera</w:t>
      </w:r>
      <w:r w:rsidR="00861431">
        <w:rPr>
          <w:lang w:eastAsia="es-ES"/>
        </w:rPr>
        <w:t>dos</w:t>
      </w:r>
      <w:r w:rsidR="00E423F0">
        <w:rPr>
          <w:lang w:eastAsia="es-ES"/>
        </w:rPr>
        <w:t xml:space="preserve">, por lo que se puede decir que </w:t>
      </w:r>
      <w:r>
        <w:rPr>
          <w:lang w:eastAsia="es-ES"/>
        </w:rPr>
        <w:t xml:space="preserve">el </w:t>
      </w:r>
      <w:r w:rsidRPr="003B75B2">
        <w:rPr>
          <w:lang w:eastAsia="es-ES"/>
        </w:rPr>
        <w:t>algoritmo</w:t>
      </w:r>
      <w:r w:rsidR="00E423F0" w:rsidRPr="003B75B2">
        <w:rPr>
          <w:lang w:eastAsia="es-ES"/>
        </w:rPr>
        <w:t xml:space="preserve"> no </w:t>
      </w:r>
      <w:r w:rsidR="003B75B2" w:rsidRPr="003B75B2">
        <w:rPr>
          <w:lang w:eastAsia="es-ES"/>
        </w:rPr>
        <w:t>está</w:t>
      </w:r>
      <w:r w:rsidR="00E423F0" w:rsidRPr="003B75B2">
        <w:rPr>
          <w:lang w:eastAsia="es-ES"/>
        </w:rPr>
        <w:t xml:space="preserve"> listo </w:t>
      </w:r>
      <w:r w:rsidR="00E423F0">
        <w:rPr>
          <w:lang w:eastAsia="es-ES"/>
        </w:rPr>
        <w:t>para usarse</w:t>
      </w:r>
      <w:r w:rsidR="003B75B2">
        <w:rPr>
          <w:lang w:eastAsia="es-ES"/>
        </w:rPr>
        <w:t xml:space="preserve"> como predicción de escenarios futuros</w:t>
      </w:r>
      <w:r w:rsidR="00E423F0">
        <w:rPr>
          <w:lang w:eastAsia="es-ES"/>
        </w:rPr>
        <w:t>.</w:t>
      </w:r>
    </w:p>
    <w:p w14:paraId="3E6D3CEC" w14:textId="6623BCA9" w:rsidR="001C0506" w:rsidRDefault="005578A8" w:rsidP="00C26736">
      <w:pPr>
        <w:rPr>
          <w:lang w:eastAsia="es-ES"/>
        </w:rPr>
      </w:pPr>
      <w:r>
        <w:rPr>
          <w:lang w:eastAsia="es-ES"/>
        </w:rPr>
        <w:t>La</w:t>
      </w:r>
      <w:r w:rsidR="001C0506">
        <w:rPr>
          <w:lang w:eastAsia="es-ES"/>
        </w:rPr>
        <w:t xml:space="preserve"> velocidad de</w:t>
      </w:r>
      <w:r>
        <w:rPr>
          <w:lang w:eastAsia="es-ES"/>
        </w:rPr>
        <w:t>l algoritmo para</w:t>
      </w:r>
      <w:r w:rsidR="001C0506">
        <w:rPr>
          <w:lang w:eastAsia="es-ES"/>
        </w:rPr>
        <w:t xml:space="preserve"> </w:t>
      </w:r>
      <w:r w:rsidR="00297C36">
        <w:rPr>
          <w:lang w:eastAsia="es-ES"/>
        </w:rPr>
        <w:t>procesar</w:t>
      </w:r>
      <w:r w:rsidR="001C0506">
        <w:rPr>
          <w:lang w:eastAsia="es-ES"/>
        </w:rPr>
        <w:t xml:space="preserve"> las imágenes es de </w:t>
      </w:r>
      <w:r w:rsidR="002A38A6" w:rsidRPr="002A38A6">
        <w:rPr>
          <w:lang w:eastAsia="es-ES"/>
        </w:rPr>
        <w:t>6</w:t>
      </w:r>
      <w:r w:rsidR="001C0506" w:rsidRPr="002A38A6">
        <w:rPr>
          <w:lang w:eastAsia="es-ES"/>
        </w:rPr>
        <w:t xml:space="preserve"> FPS</w:t>
      </w:r>
      <w:r w:rsidR="001C0506">
        <w:rPr>
          <w:lang w:eastAsia="es-ES"/>
        </w:rPr>
        <w:t>. Podemos decir que este procesamiento no es suficiente para que un robot autónomo sea capaz de realizar los movimientos óptimos de una manera eficaz, pero puede llegar a ser una alternativa para futuros estudios.</w:t>
      </w:r>
    </w:p>
    <w:p w14:paraId="329AD445" w14:textId="4F48B8D6" w:rsidR="00C26736" w:rsidRDefault="00C26736" w:rsidP="00C26736">
      <w:pPr>
        <w:rPr>
          <w:color w:val="FF0000"/>
          <w:lang w:eastAsia="es-ES"/>
        </w:rPr>
      </w:pPr>
      <w:r>
        <w:rPr>
          <w:lang w:eastAsia="es-ES"/>
        </w:rPr>
        <w:t>Si s</w:t>
      </w:r>
      <w:r w:rsidR="001C0506">
        <w:rPr>
          <w:lang w:eastAsia="es-ES"/>
        </w:rPr>
        <w:t xml:space="preserve">e pudiera entrenar con una tarjeta </w:t>
      </w:r>
      <w:r w:rsidR="00297C36">
        <w:rPr>
          <w:lang w:eastAsia="es-ES"/>
        </w:rPr>
        <w:t>gráfica</w:t>
      </w:r>
      <w:r w:rsidR="001C0506">
        <w:rPr>
          <w:lang w:eastAsia="es-ES"/>
        </w:rPr>
        <w:t xml:space="preserve"> </w:t>
      </w:r>
      <w:r w:rsidR="00297C36">
        <w:rPr>
          <w:lang w:eastAsia="es-ES"/>
        </w:rPr>
        <w:t>más</w:t>
      </w:r>
      <w:r w:rsidR="001C0506">
        <w:rPr>
          <w:lang w:eastAsia="es-ES"/>
        </w:rPr>
        <w:t xml:space="preserve"> potente o alguna plataforma online con TPUs, se podría intentar realizar el modelo </w:t>
      </w:r>
      <w:r w:rsidR="005578A8">
        <w:rPr>
          <w:lang w:eastAsia="es-ES"/>
        </w:rPr>
        <w:t>con unas imágenes de mejor resolución</w:t>
      </w:r>
      <w:r w:rsidR="001C0506">
        <w:rPr>
          <w:lang w:eastAsia="es-ES"/>
        </w:rPr>
        <w:t>. En cambio, la velocidad de procesamiento no mejoraría, pero al ser un modelo muy similar no perdería mucha velocidad de procesamiento.</w:t>
      </w:r>
    </w:p>
    <w:p w14:paraId="3505EB32" w14:textId="77777777" w:rsidR="00D64FB8" w:rsidRPr="00BF2E23" w:rsidRDefault="00D64FB8" w:rsidP="00BF2E23">
      <w:pPr>
        <w:rPr>
          <w:color w:val="FF0000"/>
          <w:lang w:eastAsia="es-ES"/>
        </w:rPr>
      </w:pPr>
    </w:p>
    <w:p w14:paraId="57FB1C8C" w14:textId="458879DB" w:rsidR="00240DB5" w:rsidRDefault="00240DB5" w:rsidP="00240DB5">
      <w:pPr>
        <w:pStyle w:val="Ttulo2"/>
        <w:spacing w:before="480"/>
        <w:rPr>
          <w:rFonts w:eastAsia="Times New Roman"/>
          <w:lang w:eastAsia="es-ES"/>
        </w:rPr>
      </w:pPr>
      <w:bookmarkStart w:id="217" w:name="_Toc22814697"/>
      <w:bookmarkStart w:id="218" w:name="_Toc82895813"/>
      <w:r>
        <w:rPr>
          <w:rFonts w:eastAsia="Times New Roman"/>
          <w:lang w:eastAsia="es-ES"/>
        </w:rPr>
        <w:lastRenderedPageBreak/>
        <w:t>7</w:t>
      </w:r>
      <w:r w:rsidRPr="00572843">
        <w:rPr>
          <w:rFonts w:eastAsia="Times New Roman"/>
          <w:lang w:eastAsia="es-ES"/>
        </w:rPr>
        <w:t>.2. Líneas de trabajo futuro</w:t>
      </w:r>
      <w:bookmarkEnd w:id="217"/>
      <w:bookmarkEnd w:id="218"/>
    </w:p>
    <w:p w14:paraId="1FB79A08" w14:textId="1A15AB11" w:rsidR="002A5D2A" w:rsidRDefault="00ED1DFA" w:rsidP="002A5D2A">
      <w:pPr>
        <w:rPr>
          <w:lang w:eastAsia="es-ES"/>
        </w:rPr>
      </w:pPr>
      <w:r>
        <w:rPr>
          <w:lang w:eastAsia="es-ES"/>
        </w:rPr>
        <w:t>La identificación de los puntos a mejorar de este trabajo, ayudan a la hora de establecer las líneas de trabajo futuras. Una vez que el estudio se ejecuta, se puede ver y analizar lo realizado para una mejora o sacar conclusiones.</w:t>
      </w:r>
    </w:p>
    <w:p w14:paraId="4C50792D" w14:textId="55B0320C" w:rsidR="00ED1DFA" w:rsidRDefault="00ED1DFA" w:rsidP="002A5D2A">
      <w:pPr>
        <w:rPr>
          <w:lang w:eastAsia="es-ES"/>
        </w:rPr>
      </w:pPr>
      <w:r>
        <w:rPr>
          <w:lang w:eastAsia="es-ES"/>
        </w:rPr>
        <w:t xml:space="preserve">Lo primero de todo, Se ha comentado anteriormente que la GPU utilizada para el entrenamiento no es suficiente para procesar los tensores al entrenar el modelo, por lo que se tendría que entrenar el modelo con </w:t>
      </w:r>
      <w:r w:rsidR="00561F00">
        <w:rPr>
          <w:lang w:eastAsia="es-ES"/>
        </w:rPr>
        <w:t>GPU o TPU mejores o alquilados.</w:t>
      </w:r>
    </w:p>
    <w:p w14:paraId="637CD225" w14:textId="774D59FE" w:rsidR="00561F00" w:rsidRDefault="00561F00" w:rsidP="002A5D2A">
      <w:pPr>
        <w:rPr>
          <w:lang w:eastAsia="es-ES"/>
        </w:rPr>
      </w:pPr>
      <w:r>
        <w:rPr>
          <w:lang w:eastAsia="es-ES"/>
        </w:rPr>
        <w:t xml:space="preserve">Para la predicción de movimiento o escenarios futuros, </w:t>
      </w:r>
      <w:r w:rsidR="00F57449">
        <w:rPr>
          <w:lang w:eastAsia="es-ES"/>
        </w:rPr>
        <w:t>sería</w:t>
      </w:r>
      <w:r>
        <w:rPr>
          <w:lang w:eastAsia="es-ES"/>
        </w:rPr>
        <w:t xml:space="preserve"> conveniente realizar un dataset nuevo. No existe ningún dataset que tenga los datos tipo video segmentados para realizar el entrenamiento. </w:t>
      </w:r>
    </w:p>
    <w:p w14:paraId="1A424ABA" w14:textId="1813BE30" w:rsidR="00561F00" w:rsidRDefault="00561F00" w:rsidP="002A5D2A">
      <w:pPr>
        <w:rPr>
          <w:lang w:eastAsia="es-ES"/>
        </w:rPr>
      </w:pPr>
      <w:r>
        <w:rPr>
          <w:lang w:eastAsia="es-ES"/>
        </w:rPr>
        <w:t>En el mismo sentido, se ha visto interesante realizar la predicción de movimientos de las personas. Para esto, como en la predicción de los escenarios, se necesitaría crear un dataset donde se detecten los movimiento y gestos de las personas para un procesamiento de su acción.</w:t>
      </w:r>
    </w:p>
    <w:p w14:paraId="4873F734" w14:textId="79001552" w:rsidR="00561F00" w:rsidRDefault="00561F00" w:rsidP="002A5D2A">
      <w:pPr>
        <w:rPr>
          <w:lang w:eastAsia="es-ES"/>
        </w:rPr>
      </w:pPr>
      <w:r>
        <w:rPr>
          <w:lang w:eastAsia="es-ES"/>
        </w:rPr>
        <w:t xml:space="preserve">Tal y como se ha visto en el estado del arte, se pueden ver ejemplos de segmentación en entornos exteriores, pero no existen modelos de predicción de escenarios futuros. </w:t>
      </w:r>
      <w:r w:rsidR="00191C48">
        <w:rPr>
          <w:lang w:eastAsia="es-ES"/>
        </w:rPr>
        <w:t>Sería</w:t>
      </w:r>
      <w:r>
        <w:rPr>
          <w:lang w:eastAsia="es-ES"/>
        </w:rPr>
        <w:t xml:space="preserve"> interesante utilizar la idea para los entornos exteriores y realizar la predicción de los elementos que se puedan mover y según los datos intentar predecir lo que pueda suceder, aunque la posibilidad de escenario no tiene por qué ser única.</w:t>
      </w:r>
    </w:p>
    <w:p w14:paraId="56533B56" w14:textId="33D23D79" w:rsidR="00561F00" w:rsidRPr="002A5D2A" w:rsidRDefault="00561F00" w:rsidP="002A5D2A">
      <w:pPr>
        <w:rPr>
          <w:lang w:eastAsia="es-ES"/>
        </w:rPr>
      </w:pPr>
      <w:r>
        <w:rPr>
          <w:lang w:eastAsia="es-ES"/>
        </w:rPr>
        <w:t xml:space="preserve">Por último, sería interesante que el procesador del robot fuera </w:t>
      </w:r>
      <w:r w:rsidR="00191C48">
        <w:rPr>
          <w:lang w:eastAsia="es-ES"/>
        </w:rPr>
        <w:t>más</w:t>
      </w:r>
      <w:r>
        <w:rPr>
          <w:lang w:eastAsia="es-ES"/>
        </w:rPr>
        <w:t xml:space="preserve"> potente para realizar las predicciones de una manera más rápida y así, mejorar el rendimiento del modelo para una ejecución instantánea.</w:t>
      </w:r>
    </w:p>
    <w:p w14:paraId="0AC6AB57" w14:textId="19ACFCCA" w:rsidR="00E464E0" w:rsidRPr="004A5738" w:rsidRDefault="00E464E0" w:rsidP="004A5738">
      <w:pPr>
        <w:rPr>
          <w:color w:val="FF0000"/>
          <w:lang w:eastAsia="es-ES"/>
        </w:rPr>
      </w:pPr>
      <w:r>
        <w:br w:type="page"/>
      </w:r>
    </w:p>
    <w:p w14:paraId="02A7D1BF" w14:textId="6D1768C5" w:rsidR="00E464E0" w:rsidRDefault="004F1822" w:rsidP="007B2C11">
      <w:pPr>
        <w:pStyle w:val="Ttulo1"/>
      </w:pPr>
      <w:bookmarkStart w:id="219" w:name="_Toc439968624"/>
      <w:bookmarkStart w:id="220" w:name="_Toc439969759"/>
      <w:bookmarkStart w:id="221" w:name="_Toc435462181"/>
      <w:bookmarkStart w:id="222" w:name="_Toc435460774"/>
      <w:bookmarkStart w:id="223" w:name="_Toc435460655"/>
      <w:bookmarkStart w:id="224" w:name="_Toc435460391"/>
      <w:bookmarkStart w:id="225" w:name="_Toc435460326"/>
      <w:bookmarkStart w:id="226" w:name="_Toc435460093"/>
      <w:bookmarkStart w:id="227" w:name="_Toc435459319"/>
      <w:bookmarkStart w:id="228" w:name="_Toc432504700"/>
      <w:bookmarkStart w:id="229" w:name="_Toc432240311"/>
      <w:bookmarkStart w:id="230" w:name="_Toc437557505"/>
      <w:bookmarkStart w:id="231" w:name="_Toc441233914"/>
      <w:bookmarkStart w:id="232" w:name="_Toc82895814"/>
      <w:bookmarkEnd w:id="214"/>
      <w:r>
        <w:lastRenderedPageBreak/>
        <w:t>8</w:t>
      </w:r>
      <w:r w:rsidR="00E464E0" w:rsidRPr="008037ED">
        <w:t xml:space="preserve">. </w:t>
      </w:r>
      <w:bookmarkEnd w:id="219"/>
      <w:bookmarkEnd w:id="220"/>
      <w:bookmarkEnd w:id="221"/>
      <w:bookmarkEnd w:id="222"/>
      <w:bookmarkEnd w:id="223"/>
      <w:bookmarkEnd w:id="224"/>
      <w:bookmarkEnd w:id="225"/>
      <w:bookmarkEnd w:id="226"/>
      <w:bookmarkEnd w:id="227"/>
      <w:bookmarkEnd w:id="228"/>
      <w:bookmarkEnd w:id="229"/>
      <w:bookmarkEnd w:id="230"/>
      <w:bookmarkEnd w:id="231"/>
      <w:r w:rsidR="00FC7E7B">
        <w:t>Bibliografía</w:t>
      </w:r>
      <w:bookmarkEnd w:id="232"/>
    </w:p>
    <w:p w14:paraId="65AEBD7D" w14:textId="3891BECF" w:rsidR="004C05BB" w:rsidRPr="00C20571" w:rsidRDefault="007A29F5" w:rsidP="004C05BB">
      <w:pPr>
        <w:widowControl w:val="0"/>
        <w:autoSpaceDE w:val="0"/>
        <w:autoSpaceDN w:val="0"/>
        <w:adjustRightInd w:val="0"/>
        <w:spacing w:after="240"/>
        <w:ind w:left="480" w:hanging="480"/>
        <w:rPr>
          <w:rFonts w:cs="Arial"/>
          <w:noProof/>
          <w:szCs w:val="24"/>
          <w:lang w:val="en-GB"/>
        </w:rPr>
      </w:pPr>
      <w:r>
        <w:rPr>
          <w:rFonts w:eastAsia="Times New Roman" w:cs="Arial"/>
          <w:lang w:eastAsia="es-ES"/>
        </w:rPr>
        <w:fldChar w:fldCharType="begin" w:fldLock="1"/>
      </w:r>
      <w:r>
        <w:rPr>
          <w:rFonts w:eastAsia="Times New Roman" w:cs="Arial"/>
          <w:lang w:eastAsia="es-ES"/>
        </w:rPr>
        <w:instrText xml:space="preserve">ADDIN Mendeley Bibliography CSL_BIBLIOGRAPHY </w:instrText>
      </w:r>
      <w:r>
        <w:rPr>
          <w:rFonts w:eastAsia="Times New Roman" w:cs="Arial"/>
          <w:lang w:eastAsia="es-ES"/>
        </w:rPr>
        <w:fldChar w:fldCharType="separate"/>
      </w:r>
      <w:r w:rsidR="004C05BB" w:rsidRPr="004C05BB">
        <w:rPr>
          <w:rFonts w:cs="Arial"/>
          <w:noProof/>
          <w:szCs w:val="24"/>
        </w:rPr>
        <w:t xml:space="preserve">Ai, Y., Rui, T., Lu, M., Fu, L., Liu, S., &amp; Wang, S. (2020). </w:t>
      </w:r>
      <w:r w:rsidR="004C05BB" w:rsidRPr="00C20571">
        <w:rPr>
          <w:rFonts w:cs="Arial"/>
          <w:noProof/>
          <w:szCs w:val="24"/>
          <w:lang w:val="en-GB"/>
        </w:rPr>
        <w:t xml:space="preserve">DDL-SLAM: A robust RGB-d SLAM in dynamic environments combined with deep learning. </w:t>
      </w:r>
      <w:r w:rsidR="004C05BB" w:rsidRPr="00C20571">
        <w:rPr>
          <w:rFonts w:cs="Arial"/>
          <w:i/>
          <w:iCs/>
          <w:noProof/>
          <w:szCs w:val="24"/>
          <w:lang w:val="en-GB"/>
        </w:rPr>
        <w:t>IEEE Access</w:t>
      </w:r>
      <w:r w:rsidR="004C05BB" w:rsidRPr="00C20571">
        <w:rPr>
          <w:rFonts w:cs="Arial"/>
          <w:noProof/>
          <w:szCs w:val="24"/>
          <w:lang w:val="en-GB"/>
        </w:rPr>
        <w:t xml:space="preserve">, </w:t>
      </w:r>
      <w:r w:rsidR="004C05BB" w:rsidRPr="00C20571">
        <w:rPr>
          <w:rFonts w:cs="Arial"/>
          <w:i/>
          <w:iCs/>
          <w:noProof/>
          <w:szCs w:val="24"/>
          <w:lang w:val="en-GB"/>
        </w:rPr>
        <w:t>8</w:t>
      </w:r>
      <w:r w:rsidR="004C05BB" w:rsidRPr="00C20571">
        <w:rPr>
          <w:rFonts w:cs="Arial"/>
          <w:noProof/>
          <w:szCs w:val="24"/>
          <w:lang w:val="en-GB"/>
        </w:rPr>
        <w:t>, 162335–162342. https://doi.org/10.1109/ACCESS.2020.2991441</w:t>
      </w:r>
    </w:p>
    <w:p w14:paraId="7BA8435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Bochkovskiy, A., Wang, C.-Y., &amp; Liao, H.-Y. M. (2020). YOLOv4: Optimal Speed and Accuracy of Object Detection. </w:t>
      </w:r>
      <w:r w:rsidRPr="00C20571">
        <w:rPr>
          <w:rFonts w:cs="Arial"/>
          <w:i/>
          <w:iCs/>
          <w:noProof/>
          <w:szCs w:val="24"/>
          <w:lang w:val="en-GB"/>
        </w:rPr>
        <w:t>ArXiv</w:t>
      </w:r>
      <w:r w:rsidRPr="00C20571">
        <w:rPr>
          <w:rFonts w:cs="Arial"/>
          <w:noProof/>
          <w:szCs w:val="24"/>
          <w:lang w:val="en-GB"/>
        </w:rPr>
        <w:t>. http://arxiv.org/abs/2004.10934</w:t>
      </w:r>
    </w:p>
    <w:p w14:paraId="012C6622"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Bruckschen, L., Bungert, K., Dengler, N., &amp; Bennewitz, M. (2020). Human-aware robot navigation by long-term movement prediction. In </w:t>
      </w:r>
      <w:r w:rsidRPr="00C20571">
        <w:rPr>
          <w:rFonts w:cs="Arial"/>
          <w:i/>
          <w:iCs/>
          <w:noProof/>
          <w:szCs w:val="24"/>
          <w:lang w:val="en-GB"/>
        </w:rPr>
        <w:t>IEEE International Conference on Intelligent Robots and Systems</w:t>
      </w:r>
      <w:r w:rsidRPr="00C20571">
        <w:rPr>
          <w:rFonts w:cs="Arial"/>
          <w:noProof/>
          <w:szCs w:val="24"/>
          <w:lang w:val="en-GB"/>
        </w:rPr>
        <w:t>. https://doi.org/10.1109/IROS45743.2020.9340776</w:t>
      </w:r>
    </w:p>
    <w:p w14:paraId="1F56CDD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Cao, C., Wang, B., Zhang, W., Zeng, X., Yan, X., Feng, Z., Liu, Y., &amp; Wu, Z. (2019). An Improved Faster R-CNN for Small Object Detection.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7</w:t>
      </w:r>
      <w:r w:rsidRPr="00C20571">
        <w:rPr>
          <w:rFonts w:cs="Arial"/>
          <w:noProof/>
          <w:szCs w:val="24"/>
          <w:lang w:val="en-GB"/>
        </w:rPr>
        <w:t>, 106838–106846. https://doi.org/10.1109/ACCESS.2019.2932731</w:t>
      </w:r>
    </w:p>
    <w:p w14:paraId="60238061"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4C05BB">
        <w:rPr>
          <w:rFonts w:cs="Arial"/>
          <w:noProof/>
          <w:szCs w:val="24"/>
        </w:rPr>
        <w:t xml:space="preserve">Chan, T.-H., Jia, K., Gao, S., Lu, J., Zeng, Z., &amp; Ma, Y. (2014). </w:t>
      </w:r>
      <w:r w:rsidRPr="00C20571">
        <w:rPr>
          <w:rFonts w:cs="Arial"/>
          <w:noProof/>
          <w:szCs w:val="24"/>
          <w:lang w:val="en-GB"/>
        </w:rPr>
        <w:t xml:space="preserve">PCANet: A Simple Deep Learning Baseline for Image Classification? </w:t>
      </w:r>
      <w:r w:rsidRPr="00C20571">
        <w:rPr>
          <w:rFonts w:cs="Arial"/>
          <w:i/>
          <w:iCs/>
          <w:noProof/>
          <w:szCs w:val="24"/>
          <w:lang w:val="en-GB"/>
        </w:rPr>
        <w:t>IEEE Transactions on Image Processing</w:t>
      </w:r>
      <w:r w:rsidRPr="00C20571">
        <w:rPr>
          <w:rFonts w:cs="Arial"/>
          <w:noProof/>
          <w:szCs w:val="24"/>
          <w:lang w:val="en-GB"/>
        </w:rPr>
        <w:t xml:space="preserve">, </w:t>
      </w:r>
      <w:r w:rsidRPr="00C20571">
        <w:rPr>
          <w:rFonts w:cs="Arial"/>
          <w:i/>
          <w:iCs/>
          <w:noProof/>
          <w:szCs w:val="24"/>
          <w:lang w:val="en-GB"/>
        </w:rPr>
        <w:t>24</w:t>
      </w:r>
      <w:r w:rsidRPr="00C20571">
        <w:rPr>
          <w:rFonts w:cs="Arial"/>
          <w:noProof/>
          <w:szCs w:val="24"/>
          <w:lang w:val="en-GB"/>
        </w:rPr>
        <w:t>(12), 5017–5032. https://doi.org/10.1109/TIP.2015.2475625</w:t>
      </w:r>
    </w:p>
    <w:p w14:paraId="4D00F552"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Chang, L., Niu, X., &amp; Liu, T. (2020). Gnss/imu/odo/lidar-slam integrated navigation system using imu/odo pre-integration. </w:t>
      </w:r>
      <w:r w:rsidRPr="00C20571">
        <w:rPr>
          <w:rFonts w:cs="Arial"/>
          <w:i/>
          <w:iCs/>
          <w:noProof/>
          <w:szCs w:val="24"/>
          <w:lang w:val="en-GB"/>
        </w:rPr>
        <w:t>Sensors (Switzerland)</w:t>
      </w:r>
      <w:r w:rsidRPr="00C20571">
        <w:rPr>
          <w:rFonts w:cs="Arial"/>
          <w:noProof/>
          <w:szCs w:val="24"/>
          <w:lang w:val="en-GB"/>
        </w:rPr>
        <w:t xml:space="preserve">, </w:t>
      </w:r>
      <w:r w:rsidRPr="00C20571">
        <w:rPr>
          <w:rFonts w:cs="Arial"/>
          <w:i/>
          <w:iCs/>
          <w:noProof/>
          <w:szCs w:val="24"/>
          <w:lang w:val="en-GB"/>
        </w:rPr>
        <w:t>20</w:t>
      </w:r>
      <w:r w:rsidRPr="00C20571">
        <w:rPr>
          <w:rFonts w:cs="Arial"/>
          <w:noProof/>
          <w:szCs w:val="24"/>
          <w:lang w:val="en-GB"/>
        </w:rPr>
        <w:t>(17), 1–18. https://doi.org/10.3390/s20174702</w:t>
      </w:r>
    </w:p>
    <w:p w14:paraId="38D0387C"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Cordts, M., Omran, M., Ramos, S., Rehfeld, T., Enzweiler, M., Benenson, R., Franke, U., Roth, S., &amp; Schiele, B. (2016). The Cityscapes Dataset for Semantic Urban Scene Understanding. In </w:t>
      </w:r>
      <w:r w:rsidRPr="00C20571">
        <w:rPr>
          <w:rFonts w:cs="Arial"/>
          <w:i/>
          <w:iCs/>
          <w:noProof/>
          <w:szCs w:val="24"/>
          <w:lang w:val="en-GB"/>
        </w:rPr>
        <w:t>Proceedings of the IEEE Computer Society Conference on Computer Vision and Pattern Recognition</w:t>
      </w:r>
      <w:r w:rsidRPr="00C20571">
        <w:rPr>
          <w:rFonts w:cs="Arial"/>
          <w:noProof/>
          <w:szCs w:val="24"/>
          <w:lang w:val="en-GB"/>
        </w:rPr>
        <w:t xml:space="preserve"> (Vols. 2016-Decem). https://doi.org/10.1109/CVPR.2016.350</w:t>
      </w:r>
    </w:p>
    <w:p w14:paraId="2713C3E4"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Cui, X., Lu, C., &amp; Wang, J. (2020). 3D Semantic Map Construction Using Improved ORB-SLAM2 for Mobile Robot in Edge Computing Environment.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8</w:t>
      </w:r>
      <w:r w:rsidRPr="00C20571">
        <w:rPr>
          <w:rFonts w:cs="Arial"/>
          <w:noProof/>
          <w:szCs w:val="24"/>
          <w:lang w:val="en-GB"/>
        </w:rPr>
        <w:t>, 67179–67191. https://doi.org/10.1109/ACCESS.2020.2983488</w:t>
      </w:r>
    </w:p>
    <w:p w14:paraId="3C4EC94F"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Deng, W., Huang, K., Chen, X., Zhou, Z., Shi, C., Guo, R., &amp; Zhang, H. (2020). Semantic RGB-D SLAM for Rescue Robot Navigation.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8</w:t>
      </w:r>
      <w:r w:rsidRPr="00C20571">
        <w:rPr>
          <w:rFonts w:cs="Arial"/>
          <w:noProof/>
          <w:szCs w:val="24"/>
          <w:lang w:val="en-GB"/>
        </w:rPr>
        <w:t>, 221320–221329. https://doi.org/10.1109/ACCESS.2020.3031867</w:t>
      </w:r>
    </w:p>
    <w:p w14:paraId="358DC07B"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Feng, D., Haase-Schutz, C., Rosenbaum, L., Hertlein, H., Glaser, C., Timm, F., Wiesbeck, W., </w:t>
      </w:r>
      <w:r w:rsidRPr="00C20571">
        <w:rPr>
          <w:rFonts w:cs="Arial"/>
          <w:noProof/>
          <w:szCs w:val="24"/>
          <w:lang w:val="en-GB"/>
        </w:rPr>
        <w:lastRenderedPageBreak/>
        <w:t xml:space="preserve">&amp; Dietmayer, K. (2021). Deep Multi-Modal Object Detection and Semantic Segmentation for Autonomous Driving: Datasets, Methods, and Challenges. </w:t>
      </w:r>
      <w:r w:rsidRPr="00C20571">
        <w:rPr>
          <w:rFonts w:cs="Arial"/>
          <w:i/>
          <w:iCs/>
          <w:noProof/>
          <w:szCs w:val="24"/>
          <w:lang w:val="en-GB"/>
        </w:rPr>
        <w:t>IEEE Transactions on Intelligent Transportation Systems</w:t>
      </w:r>
      <w:r w:rsidRPr="00C20571">
        <w:rPr>
          <w:rFonts w:cs="Arial"/>
          <w:noProof/>
          <w:szCs w:val="24"/>
          <w:lang w:val="en-GB"/>
        </w:rPr>
        <w:t xml:space="preserve">, </w:t>
      </w:r>
      <w:r w:rsidRPr="00C20571">
        <w:rPr>
          <w:rFonts w:cs="Arial"/>
          <w:i/>
          <w:iCs/>
          <w:noProof/>
          <w:szCs w:val="24"/>
          <w:lang w:val="en-GB"/>
        </w:rPr>
        <w:t>22</w:t>
      </w:r>
      <w:r w:rsidRPr="00C20571">
        <w:rPr>
          <w:rFonts w:cs="Arial"/>
          <w:noProof/>
          <w:szCs w:val="24"/>
          <w:lang w:val="en-GB"/>
        </w:rPr>
        <w:t>(3), 1341–1360. https://doi.org/10.1109/TITS.2020.2972974</w:t>
      </w:r>
    </w:p>
    <w:p w14:paraId="1A1DEDED"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Gross, H.-M., Scheidig, A., Muller, S., Schutz, B., Fricke, C., &amp; Meyer, S. (2019). Living with a Mobile Companion Robot in your Own Apartment - Final Implementation and Results of a 20-Weeks Field Study with 20 Seniors*. </w:t>
      </w:r>
      <w:r w:rsidRPr="00C20571">
        <w:rPr>
          <w:rFonts w:cs="Arial"/>
          <w:i/>
          <w:iCs/>
          <w:noProof/>
          <w:szCs w:val="24"/>
          <w:lang w:val="en-GB"/>
        </w:rPr>
        <w:t>2019 International Conference on Robotics and Automation (ICRA)</w:t>
      </w:r>
      <w:r w:rsidRPr="00C20571">
        <w:rPr>
          <w:rFonts w:cs="Arial"/>
          <w:noProof/>
          <w:szCs w:val="24"/>
          <w:lang w:val="en-GB"/>
        </w:rPr>
        <w:t xml:space="preserve">, </w:t>
      </w:r>
      <w:r w:rsidRPr="00C20571">
        <w:rPr>
          <w:rFonts w:cs="Arial"/>
          <w:i/>
          <w:iCs/>
          <w:noProof/>
          <w:szCs w:val="24"/>
          <w:lang w:val="en-GB"/>
        </w:rPr>
        <w:t>2019</w:t>
      </w:r>
      <w:r w:rsidRPr="00C20571">
        <w:rPr>
          <w:rFonts w:cs="Arial"/>
          <w:noProof/>
          <w:szCs w:val="24"/>
          <w:lang w:val="en-GB"/>
        </w:rPr>
        <w:t>-</w:t>
      </w:r>
      <w:r w:rsidRPr="00C20571">
        <w:rPr>
          <w:rFonts w:cs="Arial"/>
          <w:i/>
          <w:iCs/>
          <w:noProof/>
          <w:szCs w:val="24"/>
          <w:lang w:val="en-GB"/>
        </w:rPr>
        <w:t>May</w:t>
      </w:r>
      <w:r w:rsidRPr="00C20571">
        <w:rPr>
          <w:rFonts w:cs="Arial"/>
          <w:noProof/>
          <w:szCs w:val="24"/>
          <w:lang w:val="en-GB"/>
        </w:rPr>
        <w:t>, 2253–2259. https://doi.org/10.1109/ICRA.2019.8793693</w:t>
      </w:r>
    </w:p>
    <w:p w14:paraId="093D5C44"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Gross, H. M., Meyer, S., Scheidig, A., Eisenbach, M., Mueller, S., Trinh, T. Q., Wengefeld, T., Bley, A., Martin, C., &amp; Fricke, C. (2017). Mobile robot companion for walking training of stroke patients in clinical post-stroke rehabilitation. </w:t>
      </w:r>
      <w:r w:rsidRPr="00C20571">
        <w:rPr>
          <w:rFonts w:cs="Arial"/>
          <w:i/>
          <w:iCs/>
          <w:noProof/>
          <w:szCs w:val="24"/>
          <w:lang w:val="en-GB"/>
        </w:rPr>
        <w:t>Proceedings - IEEE International Conference on Robotics and Automation</w:t>
      </w:r>
      <w:r w:rsidRPr="00C20571">
        <w:rPr>
          <w:rFonts w:cs="Arial"/>
          <w:noProof/>
          <w:szCs w:val="24"/>
          <w:lang w:val="en-GB"/>
        </w:rPr>
        <w:t>, 1028–1035. https://doi.org/10.1109/ICRA.2017.7989124</w:t>
      </w:r>
    </w:p>
    <w:p w14:paraId="120954E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He, K., Zhang, X., Ren, S., &amp; Sun, J. (2016). Deep residual learning for image recognition. </w:t>
      </w:r>
      <w:r w:rsidRPr="00C20571">
        <w:rPr>
          <w:rFonts w:cs="Arial"/>
          <w:i/>
          <w:iCs/>
          <w:noProof/>
          <w:szCs w:val="24"/>
          <w:lang w:val="en-GB"/>
        </w:rPr>
        <w:t>Proceedings of the IEEE Computer Society Conference on Computer Vision and Pattern Recognition</w:t>
      </w:r>
      <w:r w:rsidRPr="00C20571">
        <w:rPr>
          <w:rFonts w:cs="Arial"/>
          <w:noProof/>
          <w:szCs w:val="24"/>
          <w:lang w:val="en-GB"/>
        </w:rPr>
        <w:t xml:space="preserve">, </w:t>
      </w:r>
      <w:r w:rsidRPr="00C20571">
        <w:rPr>
          <w:rFonts w:cs="Arial"/>
          <w:i/>
          <w:iCs/>
          <w:noProof/>
          <w:szCs w:val="24"/>
          <w:lang w:val="en-GB"/>
        </w:rPr>
        <w:t>2016</w:t>
      </w:r>
      <w:r w:rsidRPr="00C20571">
        <w:rPr>
          <w:rFonts w:cs="Arial"/>
          <w:noProof/>
          <w:szCs w:val="24"/>
          <w:lang w:val="en-GB"/>
        </w:rPr>
        <w:t>-</w:t>
      </w:r>
      <w:r w:rsidRPr="00C20571">
        <w:rPr>
          <w:rFonts w:cs="Arial"/>
          <w:i/>
          <w:iCs/>
          <w:noProof/>
          <w:szCs w:val="24"/>
          <w:lang w:val="en-GB"/>
        </w:rPr>
        <w:t>December</w:t>
      </w:r>
      <w:r w:rsidRPr="00C20571">
        <w:rPr>
          <w:rFonts w:cs="Arial"/>
          <w:noProof/>
          <w:szCs w:val="24"/>
          <w:lang w:val="en-GB"/>
        </w:rPr>
        <w:t>, 770–778. https://doi.org/10.1109/CVPR.2016.90</w:t>
      </w:r>
    </w:p>
    <w:p w14:paraId="0B0ADE3D"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Illustration of challenges in semantic segmentation. (a), Input Image.... | Download Scientific Diagram</w:t>
      </w:r>
      <w:r w:rsidRPr="00C20571">
        <w:rPr>
          <w:rFonts w:cs="Arial"/>
          <w:noProof/>
          <w:szCs w:val="24"/>
          <w:lang w:val="en-GB"/>
        </w:rPr>
        <w:t>. (n.d.). Retrieved June 3, 2021, from https://www.researchgate.net/figure/Illustration-of-challenges-in-semantic-segmentation-a-Input-Image-b-Ground-Truth_fig1_332186435</w:t>
      </w:r>
    </w:p>
    <w:p w14:paraId="3AFC861A"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Incorrect visualization of LiDAR · Issue #32 · carla-simulator/ros-bridge</w:t>
      </w:r>
      <w:r w:rsidRPr="00C20571">
        <w:rPr>
          <w:rFonts w:cs="Arial"/>
          <w:noProof/>
          <w:szCs w:val="24"/>
          <w:lang w:val="en-GB"/>
        </w:rPr>
        <w:t>. (n.d.). Retrieved June 3, 2021, from https://github.com/carla-simulator/ros-bridge/issues/32</w:t>
      </w:r>
    </w:p>
    <w:p w14:paraId="04B1794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Intel. (2019). </w:t>
      </w:r>
      <w:r w:rsidRPr="00C20571">
        <w:rPr>
          <w:rFonts w:cs="Arial"/>
          <w:i/>
          <w:iCs/>
          <w:noProof/>
          <w:szCs w:val="24"/>
          <w:lang w:val="en-GB"/>
        </w:rPr>
        <w:t>Depth Camera D435 – Intel® RealSense</w:t>
      </w:r>
      <w:r w:rsidRPr="00C20571">
        <w:rPr>
          <w:rFonts w:cs="Arial"/>
          <w:i/>
          <w:iCs/>
          <w:noProof/>
          <w:szCs w:val="24"/>
          <w:vertAlign w:val="superscript"/>
          <w:lang w:val="en-GB"/>
        </w:rPr>
        <w:t>TM</w:t>
      </w:r>
      <w:r w:rsidRPr="00C20571">
        <w:rPr>
          <w:rFonts w:cs="Arial"/>
          <w:i/>
          <w:iCs/>
          <w:noProof/>
          <w:szCs w:val="24"/>
          <w:lang w:val="en-GB"/>
        </w:rPr>
        <w:t xml:space="preserve"> Depth and Tracking Cameras</w:t>
      </w:r>
      <w:r w:rsidRPr="00C20571">
        <w:rPr>
          <w:rFonts w:cs="Arial"/>
          <w:noProof/>
          <w:szCs w:val="24"/>
          <w:lang w:val="en-GB"/>
        </w:rPr>
        <w:t>. Https://Www.Intelrealsense.Com/Depth-Camera-D435/. https://www.intelrealsense.com/depth-camera-d435i/%0Ahttps://www.intelrealsense.com/depth-camera-d435/%0Ahttps://www.intelrealsense.com/depth-camera-d435i/%0Ahttps://www.intelrealsense.com/depth-camera-d435/</w:t>
      </w:r>
    </w:p>
    <w:p w14:paraId="27864680"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Jin, S., Chen, L., Sun, R., &amp; McLoone, S. (2020). A novel vSLAM framework with unsupervised semantic segmentation based on adversarial transfer learning. </w:t>
      </w:r>
      <w:r w:rsidRPr="00C20571">
        <w:rPr>
          <w:rFonts w:cs="Arial"/>
          <w:i/>
          <w:iCs/>
          <w:noProof/>
          <w:szCs w:val="24"/>
          <w:lang w:val="en-GB"/>
        </w:rPr>
        <w:t>Applied Soft Computing Journal</w:t>
      </w:r>
      <w:r w:rsidRPr="00C20571">
        <w:rPr>
          <w:rFonts w:cs="Arial"/>
          <w:noProof/>
          <w:szCs w:val="24"/>
          <w:lang w:val="en-GB"/>
        </w:rPr>
        <w:t xml:space="preserve">, </w:t>
      </w:r>
      <w:r w:rsidRPr="00C20571">
        <w:rPr>
          <w:rFonts w:cs="Arial"/>
          <w:i/>
          <w:iCs/>
          <w:noProof/>
          <w:szCs w:val="24"/>
          <w:lang w:val="en-GB"/>
        </w:rPr>
        <w:t>90</w:t>
      </w:r>
      <w:r w:rsidRPr="00C20571">
        <w:rPr>
          <w:rFonts w:cs="Arial"/>
          <w:noProof/>
          <w:szCs w:val="24"/>
          <w:lang w:val="en-GB"/>
        </w:rPr>
        <w:t>, 106153. https://doi.org/10.1016/j.asoc.2020.106153</w:t>
      </w:r>
    </w:p>
    <w:p w14:paraId="654B6EB2"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Jiwon, J. (2019). </w:t>
      </w:r>
      <w:r w:rsidRPr="00C20571">
        <w:rPr>
          <w:rFonts w:cs="Arial"/>
          <w:i/>
          <w:iCs/>
          <w:noProof/>
          <w:szCs w:val="24"/>
          <w:lang w:val="en-GB"/>
        </w:rPr>
        <w:t>Computer Vision for Beginners: Part 4 - Towards Data Science</w:t>
      </w:r>
      <w:r w:rsidRPr="00C20571">
        <w:rPr>
          <w:rFonts w:cs="Arial"/>
          <w:noProof/>
          <w:szCs w:val="24"/>
          <w:lang w:val="en-GB"/>
        </w:rPr>
        <w:t xml:space="preserve">. </w:t>
      </w:r>
      <w:r w:rsidRPr="00C20571">
        <w:rPr>
          <w:rFonts w:cs="Arial"/>
          <w:noProof/>
          <w:szCs w:val="24"/>
          <w:lang w:val="en-GB"/>
        </w:rPr>
        <w:lastRenderedPageBreak/>
        <w:t>https://towardsdatascience.com/computer-vision-for-beginners-part-4-64a8d9856208</w:t>
      </w:r>
    </w:p>
    <w:p w14:paraId="19E28679"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Krombach, N., Droeschel, D., Houben, S., &amp; Behnke, S. (2018). Feature-based visual odometry prior for real-time semi-dense stereo SLAM. </w:t>
      </w:r>
      <w:r w:rsidRPr="00C20571">
        <w:rPr>
          <w:rFonts w:cs="Arial"/>
          <w:i/>
          <w:iCs/>
          <w:noProof/>
          <w:szCs w:val="24"/>
          <w:lang w:val="en-GB"/>
        </w:rPr>
        <w:t>Robotics and Autonomous Systems</w:t>
      </w:r>
      <w:r w:rsidRPr="00C20571">
        <w:rPr>
          <w:rFonts w:cs="Arial"/>
          <w:noProof/>
          <w:szCs w:val="24"/>
          <w:lang w:val="en-GB"/>
        </w:rPr>
        <w:t xml:space="preserve">, </w:t>
      </w:r>
      <w:r w:rsidRPr="00C20571">
        <w:rPr>
          <w:rFonts w:cs="Arial"/>
          <w:i/>
          <w:iCs/>
          <w:noProof/>
          <w:szCs w:val="24"/>
          <w:lang w:val="en-GB"/>
        </w:rPr>
        <w:t>109</w:t>
      </w:r>
      <w:r w:rsidRPr="00C20571">
        <w:rPr>
          <w:rFonts w:cs="Arial"/>
          <w:noProof/>
          <w:szCs w:val="24"/>
          <w:lang w:val="en-GB"/>
        </w:rPr>
        <w:t>, 38–58. https://doi.org/10.1016/j.robot.2018.08.002</w:t>
      </w:r>
    </w:p>
    <w:p w14:paraId="224D8156"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Lewandowski, B., Wengefeld, T., Muller, S., Jenny, M., Glende, S., Schroter, C., Bley, A., &amp; Gross, H.-M. (2020). Socially Compliant Human-Robot Interaction for Autonomous Scanning Tasks in Supermarket Environments. </w:t>
      </w:r>
      <w:r w:rsidRPr="00C20571">
        <w:rPr>
          <w:rFonts w:cs="Arial"/>
          <w:i/>
          <w:iCs/>
          <w:noProof/>
          <w:szCs w:val="24"/>
          <w:lang w:val="en-GB"/>
        </w:rPr>
        <w:t>2020 29th IEEE International Conference on Robot and Human Interactive Communication (RO-MAN)</w:t>
      </w:r>
      <w:r w:rsidRPr="00C20571">
        <w:rPr>
          <w:rFonts w:cs="Arial"/>
          <w:noProof/>
          <w:szCs w:val="24"/>
          <w:lang w:val="en-GB"/>
        </w:rPr>
        <w:t>, 363–370. https://doi.org/10.1109/RO-MAN47096.2020.9223568</w:t>
      </w:r>
    </w:p>
    <w:p w14:paraId="12678E9F"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Li, F., Li, W., Chen, W., Xu, W., Huang, L., Li, D., Cai, S., Yang, M., Xiong, X., &amp; Liu, Y. (2020). A Mobile Robot Visual SLAM System with Enhanced Semantics Segmentation.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8</w:t>
      </w:r>
      <w:r w:rsidRPr="00C20571">
        <w:rPr>
          <w:rFonts w:cs="Arial"/>
          <w:noProof/>
          <w:szCs w:val="24"/>
          <w:lang w:val="en-GB"/>
        </w:rPr>
        <w:t>, 25442–25458. https://doi.org/10.1109/ACCESS.2020.2970238</w:t>
      </w:r>
    </w:p>
    <w:p w14:paraId="29D71D1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Liu, W., Chan, A. B., Lau, R. W. H., &amp; Manochaieee, D. (2015). Leveraging long-term predictions and online learning in agent-based multiple person tracking. In </w:t>
      </w:r>
      <w:r w:rsidRPr="00C20571">
        <w:rPr>
          <w:rFonts w:cs="Arial"/>
          <w:i/>
          <w:iCs/>
          <w:noProof/>
          <w:szCs w:val="24"/>
          <w:lang w:val="en-GB"/>
        </w:rPr>
        <w:t>IEEE Transactions on Circuits and Systems for Video Technology</w:t>
      </w:r>
      <w:r w:rsidRPr="00C20571">
        <w:rPr>
          <w:rFonts w:cs="Arial"/>
          <w:noProof/>
          <w:szCs w:val="24"/>
          <w:lang w:val="en-GB"/>
        </w:rPr>
        <w:t xml:space="preserve"> (Vol. 25, Issue 3). https://doi.org/10.1109/TCSVT.2014.2344511</w:t>
      </w:r>
    </w:p>
    <w:p w14:paraId="3C83BF1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Miyamoto, R., Adachi, M., Ishida, H., Watanabe, T., Matsutani, K., Komatsuzaki, H., Sakata, S., Yokota, R., &amp; Kobayashi, S. (2020). Visual navigation based on semantic segmentation using only a monocular camera as an external sensor. In </w:t>
      </w:r>
      <w:r w:rsidRPr="00C20571">
        <w:rPr>
          <w:rFonts w:cs="Arial"/>
          <w:i/>
          <w:iCs/>
          <w:noProof/>
          <w:szCs w:val="24"/>
          <w:lang w:val="en-GB"/>
        </w:rPr>
        <w:t>Journal of Robotics and Mechatronics</w:t>
      </w:r>
      <w:r w:rsidRPr="00C20571">
        <w:rPr>
          <w:rFonts w:cs="Arial"/>
          <w:noProof/>
          <w:szCs w:val="24"/>
          <w:lang w:val="en-GB"/>
        </w:rPr>
        <w:t xml:space="preserve"> (Vol. 32, Issue 6). https://doi.org/10.20965/jrm.2020.p1137</w:t>
      </w:r>
    </w:p>
    <w:p w14:paraId="2546B6FD"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Moors, P., Germeys, F., Pomianowska, I., &amp; Verfaillie, K. (2015). Perceiving where another person is looking: The integration of head and body information in estimating another person’s gaze. </w:t>
      </w:r>
      <w:r w:rsidRPr="00C20571">
        <w:rPr>
          <w:rFonts w:cs="Arial"/>
          <w:i/>
          <w:iCs/>
          <w:noProof/>
          <w:szCs w:val="24"/>
          <w:lang w:val="en-GB"/>
        </w:rPr>
        <w:t>Frontiers in Psychology</w:t>
      </w:r>
      <w:r w:rsidRPr="00C20571">
        <w:rPr>
          <w:rFonts w:cs="Arial"/>
          <w:noProof/>
          <w:szCs w:val="24"/>
          <w:lang w:val="en-GB"/>
        </w:rPr>
        <w:t xml:space="preserve">, </w:t>
      </w:r>
      <w:r w:rsidRPr="00C20571">
        <w:rPr>
          <w:rFonts w:cs="Arial"/>
          <w:i/>
          <w:iCs/>
          <w:noProof/>
          <w:szCs w:val="24"/>
          <w:lang w:val="en-GB"/>
        </w:rPr>
        <w:t>6</w:t>
      </w:r>
      <w:r w:rsidRPr="00C20571">
        <w:rPr>
          <w:rFonts w:cs="Arial"/>
          <w:noProof/>
          <w:szCs w:val="24"/>
          <w:lang w:val="en-GB"/>
        </w:rPr>
        <w:t>(JUN). https://doi.org/10.3389/fpsyg.2015.00909</w:t>
      </w:r>
    </w:p>
    <w:p w14:paraId="24E6D563"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Mu, L., Yao, P., Zheng, Y., Chen, K., Wang, F., &amp; Qi, N. (2020). Research on SLAM algorithm of mobile robot based on the fusion of 2D LiDAR and depth camera.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8</w:t>
      </w:r>
      <w:r w:rsidRPr="00C20571">
        <w:rPr>
          <w:rFonts w:cs="Arial"/>
          <w:noProof/>
          <w:szCs w:val="24"/>
          <w:lang w:val="en-GB"/>
        </w:rPr>
        <w:t>, 157628–157642. https://doi.org/10.1109/ACCESS.2020.3019659</w:t>
      </w:r>
    </w:p>
    <w:p w14:paraId="469509C3"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Munaro, M., &amp; Menegatti, E. (2014). Fast RGB-D people tracking for service robots. </w:t>
      </w:r>
      <w:r w:rsidRPr="00C20571">
        <w:rPr>
          <w:rFonts w:cs="Arial"/>
          <w:i/>
          <w:iCs/>
          <w:noProof/>
          <w:szCs w:val="24"/>
          <w:lang w:val="en-GB"/>
        </w:rPr>
        <w:t>Autonomous Robots</w:t>
      </w:r>
      <w:r w:rsidRPr="00C20571">
        <w:rPr>
          <w:rFonts w:cs="Arial"/>
          <w:noProof/>
          <w:szCs w:val="24"/>
          <w:lang w:val="en-GB"/>
        </w:rPr>
        <w:t xml:space="preserve">, </w:t>
      </w:r>
      <w:r w:rsidRPr="00C20571">
        <w:rPr>
          <w:rFonts w:cs="Arial"/>
          <w:i/>
          <w:iCs/>
          <w:noProof/>
          <w:szCs w:val="24"/>
          <w:lang w:val="en-GB"/>
        </w:rPr>
        <w:t>37</w:t>
      </w:r>
      <w:r w:rsidRPr="00C20571">
        <w:rPr>
          <w:rFonts w:cs="Arial"/>
          <w:noProof/>
          <w:szCs w:val="24"/>
          <w:lang w:val="en-GB"/>
        </w:rPr>
        <w:t>(3), 227–242. https://doi.org/10.1007/s10514-014-9385-0</w:t>
      </w:r>
    </w:p>
    <w:p w14:paraId="5EA44CAA"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Mur-Artal, R., Montiel, J. M. M., &amp; Tardos, J. D. (2015). ORB-SLAM: a Versatile and Accurate Monocular SLAM System. </w:t>
      </w:r>
      <w:r w:rsidRPr="00C20571">
        <w:rPr>
          <w:rFonts w:cs="Arial"/>
          <w:i/>
          <w:iCs/>
          <w:noProof/>
          <w:szCs w:val="24"/>
          <w:lang w:val="en-GB"/>
        </w:rPr>
        <w:t>IEEE Transactions on Robotics</w:t>
      </w:r>
      <w:r w:rsidRPr="00C20571">
        <w:rPr>
          <w:rFonts w:cs="Arial"/>
          <w:noProof/>
          <w:szCs w:val="24"/>
          <w:lang w:val="en-GB"/>
        </w:rPr>
        <w:t xml:space="preserve">, </w:t>
      </w:r>
      <w:r w:rsidRPr="00C20571">
        <w:rPr>
          <w:rFonts w:cs="Arial"/>
          <w:i/>
          <w:iCs/>
          <w:noProof/>
          <w:szCs w:val="24"/>
          <w:lang w:val="en-GB"/>
        </w:rPr>
        <w:t>31</w:t>
      </w:r>
      <w:r w:rsidRPr="00C20571">
        <w:rPr>
          <w:rFonts w:cs="Arial"/>
          <w:noProof/>
          <w:szCs w:val="24"/>
          <w:lang w:val="en-GB"/>
        </w:rPr>
        <w:t xml:space="preserve">(5), 1147–1163. </w:t>
      </w:r>
      <w:r w:rsidRPr="00C20571">
        <w:rPr>
          <w:rFonts w:cs="Arial"/>
          <w:noProof/>
          <w:szCs w:val="24"/>
          <w:lang w:val="en-GB"/>
        </w:rPr>
        <w:lastRenderedPageBreak/>
        <w:t>https://doi.org/10.1109/TRO.2015.2463671</w:t>
      </w:r>
    </w:p>
    <w:p w14:paraId="601DF2E4"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ORB SLAM Proposal for NTU GPU Programming Course 2016</w:t>
      </w:r>
      <w:r w:rsidRPr="00C20571">
        <w:rPr>
          <w:rFonts w:cs="Arial"/>
          <w:noProof/>
          <w:szCs w:val="24"/>
          <w:lang w:val="en-GB"/>
        </w:rPr>
        <w:t>. (n.d.). Retrieved June 3, 2021, from https://www.slideshare.net/MindosCheng/orb-slam-proposal-for-ntu-gpu-programming-course-2016</w:t>
      </w:r>
    </w:p>
    <w:p w14:paraId="77FC0C8F"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Principle drawing of a stereo camera setup. Objects (1,2) in various... | Download Scientific Diagram</w:t>
      </w:r>
      <w:r w:rsidRPr="00C20571">
        <w:rPr>
          <w:rFonts w:cs="Arial"/>
          <w:noProof/>
          <w:szCs w:val="24"/>
          <w:lang w:val="en-GB"/>
        </w:rPr>
        <w:t>. (n.d.). Retrieved June 3, 2021, from https://www.researchgate.net/figure/Principle-drawing-of-a-stereo-camera-setup-Objects-1-2-in-various-depth-ranges-are_fig5_303307354</w:t>
      </w:r>
    </w:p>
    <w:p w14:paraId="1B7AD432"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Ren, S., He, K., Girshick, R., &amp; Sun, J. (2017). Faster R-CNN: Towards Real-Time Object Detection with Region Proposal Networks. In </w:t>
      </w:r>
      <w:r w:rsidRPr="00C20571">
        <w:rPr>
          <w:rFonts w:cs="Arial"/>
          <w:i/>
          <w:iCs/>
          <w:noProof/>
          <w:szCs w:val="24"/>
          <w:lang w:val="en-GB"/>
        </w:rPr>
        <w:t>IEEE Transactions on Pattern Analysis and Machine Intelligence</w:t>
      </w:r>
      <w:r w:rsidRPr="00C20571">
        <w:rPr>
          <w:rFonts w:cs="Arial"/>
          <w:noProof/>
          <w:szCs w:val="24"/>
          <w:lang w:val="en-GB"/>
        </w:rPr>
        <w:t xml:space="preserve"> (Vol. 39, Issue 6). https://doi.org/10.1109/TPAMI.2016.2577031</w:t>
      </w:r>
    </w:p>
    <w:p w14:paraId="522B3A96"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Review: SENet — Squeeze-and-Excitation Network, Winner of ILSVRC 2017 (Image Classification) | by Sik-Ho Tsang | Towards Data Science</w:t>
      </w:r>
      <w:r w:rsidRPr="00C20571">
        <w:rPr>
          <w:rFonts w:cs="Arial"/>
          <w:noProof/>
          <w:szCs w:val="24"/>
          <w:lang w:val="en-GB"/>
        </w:rPr>
        <w:t>. (n.d.). Retrieved June 3, 2021, from https://towardsdatascience.com/review-senet-squeeze-and-excitation-network-winner-of-ilsvrc-2017-image-classification-a887b98b2883</w:t>
      </w:r>
    </w:p>
    <w:p w14:paraId="5F735DB6"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SCRUM - ECLEE | European Center for Leadership and Entrepreneurship Education</w:t>
      </w:r>
      <w:r w:rsidRPr="00C20571">
        <w:rPr>
          <w:rFonts w:cs="Arial"/>
          <w:noProof/>
          <w:szCs w:val="24"/>
          <w:lang w:val="en-GB"/>
        </w:rPr>
        <w:t>. (n.d.). Retrieved June 3, 2021, from https://www.eclee.com/training/scrum/</w:t>
      </w:r>
    </w:p>
    <w:p w14:paraId="67DF0B6C"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Seichter, D., Köhler, M., Lewandowski, B., Wengefeld, T., &amp; Gross, H.-M. (2020). Efficient RGB-D Semantic Segmentation for Indoor Scene Analysis. </w:t>
      </w:r>
      <w:r w:rsidRPr="00C20571">
        <w:rPr>
          <w:rFonts w:cs="Arial"/>
          <w:i/>
          <w:iCs/>
          <w:noProof/>
          <w:szCs w:val="24"/>
          <w:lang w:val="en-GB"/>
        </w:rPr>
        <w:t>ArXiv</w:t>
      </w:r>
      <w:r w:rsidRPr="00C20571">
        <w:rPr>
          <w:rFonts w:cs="Arial"/>
          <w:noProof/>
          <w:szCs w:val="24"/>
          <w:lang w:val="en-GB"/>
        </w:rPr>
        <w:t>. http://arxiv.org/abs/2011.06961</w:t>
      </w:r>
    </w:p>
    <w:p w14:paraId="72C6152F"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Shin, Y.-S., Yeong, ·, Park, S., &amp; Kim, A. (2020). DVL-SLAM: sparse depth enhanced direct visual-LiDAR SLAM. </w:t>
      </w:r>
      <w:r w:rsidRPr="00C20571">
        <w:rPr>
          <w:rFonts w:cs="Arial"/>
          <w:i/>
          <w:iCs/>
          <w:noProof/>
          <w:szCs w:val="24"/>
          <w:lang w:val="en-GB"/>
        </w:rPr>
        <w:t>Autonomous Robots</w:t>
      </w:r>
      <w:r w:rsidRPr="00C20571">
        <w:rPr>
          <w:rFonts w:cs="Arial"/>
          <w:noProof/>
          <w:szCs w:val="24"/>
          <w:lang w:val="en-GB"/>
        </w:rPr>
        <w:t xml:space="preserve">, </w:t>
      </w:r>
      <w:r w:rsidRPr="00C20571">
        <w:rPr>
          <w:rFonts w:cs="Arial"/>
          <w:i/>
          <w:iCs/>
          <w:noProof/>
          <w:szCs w:val="24"/>
          <w:lang w:val="en-GB"/>
        </w:rPr>
        <w:t>44</w:t>
      </w:r>
      <w:r w:rsidRPr="00C20571">
        <w:rPr>
          <w:rFonts w:cs="Arial"/>
          <w:noProof/>
          <w:szCs w:val="24"/>
          <w:lang w:val="en-GB"/>
        </w:rPr>
        <w:t>, 115–130. https://doi.org/10.1007/s10514-019-09881-0</w:t>
      </w:r>
    </w:p>
    <w:p w14:paraId="34279BF1"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Silberman, N., Hoiem, D., Kohli, P., &amp; Fergus, R. (2012). Indoor segmentation and support inference from RGBD images. In </w:t>
      </w:r>
      <w:r w:rsidRPr="00C20571">
        <w:rPr>
          <w:rFonts w:cs="Arial"/>
          <w:i/>
          <w:iCs/>
          <w:noProof/>
          <w:szCs w:val="24"/>
          <w:lang w:val="en-GB"/>
        </w:rPr>
        <w:t>Lecture Notes in Computer Science (including subseries Lecture Notes in Artificial Intelligence and Lecture Notes in Bioinformatics): Vol. 7576 LNCS</w:t>
      </w:r>
      <w:r w:rsidRPr="00C20571">
        <w:rPr>
          <w:rFonts w:cs="Arial"/>
          <w:noProof/>
          <w:szCs w:val="24"/>
          <w:lang w:val="en-GB"/>
        </w:rPr>
        <w:t xml:space="preserve"> (Issue PART 5). https://doi.org/10.1007/978-3-642-33715-4_54</w:t>
      </w:r>
    </w:p>
    <w:p w14:paraId="6E964DBB"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Song, S., Lichtenberg, S. P., &amp; Xiao, J. (2015). SUN RGB-D: A RGB-D scene understanding benchmark suite. In </w:t>
      </w:r>
      <w:r w:rsidRPr="00C20571">
        <w:rPr>
          <w:rFonts w:cs="Arial"/>
          <w:i/>
          <w:iCs/>
          <w:noProof/>
          <w:szCs w:val="24"/>
          <w:lang w:val="en-GB"/>
        </w:rPr>
        <w:t>Proceedings of the IEEE Computer Society Conference on Computer Vision and Pattern Recognition</w:t>
      </w:r>
      <w:r w:rsidRPr="00C20571">
        <w:rPr>
          <w:rFonts w:cs="Arial"/>
          <w:noProof/>
          <w:szCs w:val="24"/>
          <w:lang w:val="en-GB"/>
        </w:rPr>
        <w:t xml:space="preserve"> (Vols. 07-12-June). https://doi.org/10.1109/CVPR.2015.7298655</w:t>
      </w:r>
    </w:p>
    <w:p w14:paraId="1730EF54"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lastRenderedPageBreak/>
        <w:t>Stereo visual SLAM system overview: First, we undistort and rectify the... | Download Scientific Diagram</w:t>
      </w:r>
      <w:r w:rsidRPr="00C20571">
        <w:rPr>
          <w:rFonts w:cs="Arial"/>
          <w:noProof/>
          <w:szCs w:val="24"/>
          <w:lang w:val="en-GB"/>
        </w:rPr>
        <w:t>. (n.d.). Retrieved June 3, 2021, from https://www.researchgate.net/figure/Stereo-visual-SLAM-system-overview-First-we-undistort-and-rectify-the-stereo-images_fig1_257523126</w:t>
      </w:r>
    </w:p>
    <w:p w14:paraId="4B5A2EAD"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Supercharge your computer vision models with synthetic datasets built by Unity | Unity Blog</w:t>
      </w:r>
      <w:r w:rsidRPr="00C20571">
        <w:rPr>
          <w:rFonts w:cs="Arial"/>
          <w:noProof/>
          <w:szCs w:val="24"/>
          <w:lang w:val="en-GB"/>
        </w:rPr>
        <w:t>. (n.d.). Retrieved June 3, 2021, from https://blog.unity.com/technology/supercharge-your-computer-vision-models-with-synthetic-datasets-built-by-unity</w:t>
      </w:r>
    </w:p>
    <w:p w14:paraId="5DBD6F6C"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C20571">
        <w:rPr>
          <w:rFonts w:cs="Arial"/>
          <w:noProof/>
          <w:szCs w:val="24"/>
          <w:lang w:val="en-GB"/>
        </w:rPr>
        <w:t xml:space="preserve">Tamaki, T., Ogawa, D., Raytchev, B., &amp; Kaneda, K. (2019). Semantic segmentation of trajectories with improved agent models for pedestrian behavior analysis. </w:t>
      </w:r>
      <w:r w:rsidRPr="004C05BB">
        <w:rPr>
          <w:rFonts w:cs="Arial"/>
          <w:i/>
          <w:iCs/>
          <w:noProof/>
          <w:szCs w:val="24"/>
        </w:rPr>
        <w:t>Advanced Robotics</w:t>
      </w:r>
      <w:r w:rsidRPr="004C05BB">
        <w:rPr>
          <w:rFonts w:cs="Arial"/>
          <w:noProof/>
          <w:szCs w:val="24"/>
        </w:rPr>
        <w:t xml:space="preserve">, </w:t>
      </w:r>
      <w:r w:rsidRPr="004C05BB">
        <w:rPr>
          <w:rFonts w:cs="Arial"/>
          <w:i/>
          <w:iCs/>
          <w:noProof/>
          <w:szCs w:val="24"/>
        </w:rPr>
        <w:t>33</w:t>
      </w:r>
      <w:r w:rsidRPr="004C05BB">
        <w:rPr>
          <w:rFonts w:cs="Arial"/>
          <w:noProof/>
          <w:szCs w:val="24"/>
        </w:rPr>
        <w:t>(3–4), 153–168. https://doi.org/10.1080/01691864.2018.1554508</w:t>
      </w:r>
    </w:p>
    <w:p w14:paraId="47687480"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4C05BB">
        <w:rPr>
          <w:rFonts w:cs="Arial"/>
          <w:noProof/>
          <w:szCs w:val="24"/>
        </w:rPr>
        <w:t xml:space="preserve">Teso-Fz-Betoño, D., Zulueta, E., Sánchez-Chica, A., Fernandez-Gamiz, U., &amp; Saenz-Aguirre, A. (2020). </w:t>
      </w:r>
      <w:r w:rsidRPr="00C20571">
        <w:rPr>
          <w:rFonts w:cs="Arial"/>
          <w:noProof/>
          <w:szCs w:val="24"/>
          <w:lang w:val="en-GB"/>
        </w:rPr>
        <w:t xml:space="preserve">Semantic segmentation to develop an indoor navigation system for an autonomous mobile robot. </w:t>
      </w:r>
      <w:r w:rsidRPr="00C20571">
        <w:rPr>
          <w:rFonts w:cs="Arial"/>
          <w:i/>
          <w:iCs/>
          <w:noProof/>
          <w:szCs w:val="24"/>
          <w:lang w:val="en-GB"/>
        </w:rPr>
        <w:t>Mathematics</w:t>
      </w:r>
      <w:r w:rsidRPr="00C20571">
        <w:rPr>
          <w:rFonts w:cs="Arial"/>
          <w:noProof/>
          <w:szCs w:val="24"/>
          <w:lang w:val="en-GB"/>
        </w:rPr>
        <w:t xml:space="preserve">, </w:t>
      </w:r>
      <w:r w:rsidRPr="00C20571">
        <w:rPr>
          <w:rFonts w:cs="Arial"/>
          <w:i/>
          <w:iCs/>
          <w:noProof/>
          <w:szCs w:val="24"/>
          <w:lang w:val="en-GB"/>
        </w:rPr>
        <w:t>8</w:t>
      </w:r>
      <w:r w:rsidRPr="00C20571">
        <w:rPr>
          <w:rFonts w:cs="Arial"/>
          <w:noProof/>
          <w:szCs w:val="24"/>
          <w:lang w:val="en-GB"/>
        </w:rPr>
        <w:t>(5). https://doi.org/10.3390/MATH8050855</w:t>
      </w:r>
    </w:p>
    <w:p w14:paraId="0D4A2C6B"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Wang, R., Zhang, W., Shi, Y., Wang, X., &amp; Cao, W. (2019). GA-ORB: A New Efficient Feature Extraction Algorithm for Multispectral Images Based on Geometric Algebra.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7</w:t>
      </w:r>
      <w:r w:rsidRPr="00C20571">
        <w:rPr>
          <w:rFonts w:cs="Arial"/>
          <w:noProof/>
          <w:szCs w:val="24"/>
          <w:lang w:val="en-GB"/>
        </w:rPr>
        <w:t>, 71235–71244. https://doi.org/10.1109/ACCESS.2019.2918813</w:t>
      </w:r>
    </w:p>
    <w:p w14:paraId="7196B725"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Wang, Y., Chen, Q., Chen, S., &amp; Wu, J. (2020). Multi-Scale Convolutional Features Network for Semantic Segmentation in Indoor Scenes.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8</w:t>
      </w:r>
      <w:r w:rsidRPr="00C20571">
        <w:rPr>
          <w:rFonts w:cs="Arial"/>
          <w:noProof/>
          <w:szCs w:val="24"/>
          <w:lang w:val="en-GB"/>
        </w:rPr>
        <w:t>, 89575–89583. https://doi.org/10.1109/ACCESS.2020.2993570</w:t>
      </w:r>
    </w:p>
    <w:p w14:paraId="3DFD0213"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Weng, W., &amp; Zhu, X. (2021). INet: Convolutional Networks for Biomedical Image Segmentation.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9</w:t>
      </w:r>
      <w:r w:rsidRPr="00C20571">
        <w:rPr>
          <w:rFonts w:cs="Arial"/>
          <w:noProof/>
          <w:szCs w:val="24"/>
          <w:lang w:val="en-GB"/>
        </w:rPr>
        <w:t>, 16591–16603. https://doi.org/10.1109/ACCESS.2021.3053408</w:t>
      </w:r>
    </w:p>
    <w:p w14:paraId="2E4561A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What is Resnet or Residual Network | How Resnet Helps?</w:t>
      </w:r>
      <w:r w:rsidRPr="00C20571">
        <w:rPr>
          <w:rFonts w:cs="Arial"/>
          <w:noProof/>
          <w:szCs w:val="24"/>
          <w:lang w:val="en-GB"/>
        </w:rPr>
        <w:t xml:space="preserve"> (n.d.). Retrieved June 24, 2021, from https://www.mygreatlearning.com/blog/resnet/</w:t>
      </w:r>
    </w:p>
    <w:p w14:paraId="36C019D6"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4C05BB">
        <w:rPr>
          <w:rFonts w:cs="Arial"/>
          <w:noProof/>
          <w:szCs w:val="24"/>
        </w:rPr>
        <w:t xml:space="preserve">Wolf, D., Bajones, M., Prankl, J., &amp; Vincze, M. (2014). </w:t>
      </w:r>
      <w:r w:rsidRPr="00C20571">
        <w:rPr>
          <w:rFonts w:cs="Arial"/>
          <w:i/>
          <w:iCs/>
          <w:noProof/>
          <w:szCs w:val="24"/>
          <w:lang w:val="en-GB"/>
        </w:rPr>
        <w:t>Find my mug: Efficient object search with a mobile robot using semantic segmentation</w:t>
      </w:r>
      <w:r w:rsidRPr="00C20571">
        <w:rPr>
          <w:rFonts w:cs="Arial"/>
          <w:noProof/>
          <w:szCs w:val="24"/>
          <w:lang w:val="en-GB"/>
        </w:rPr>
        <w:t>. http://arxiv.org/abs/1404.5765</w:t>
      </w:r>
    </w:p>
    <w:p w14:paraId="02ABFC3D"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Xu, D., &amp; Wu, Y. (2020). Improved YOLO-V3 with densenet for multi-scale remote sensing target detection. </w:t>
      </w:r>
      <w:r w:rsidRPr="00C20571">
        <w:rPr>
          <w:rFonts w:cs="Arial"/>
          <w:i/>
          <w:iCs/>
          <w:noProof/>
          <w:szCs w:val="24"/>
          <w:lang w:val="en-GB"/>
        </w:rPr>
        <w:t>Sensors (Switzerland)</w:t>
      </w:r>
      <w:r w:rsidRPr="00C20571">
        <w:rPr>
          <w:rFonts w:cs="Arial"/>
          <w:noProof/>
          <w:szCs w:val="24"/>
          <w:lang w:val="en-GB"/>
        </w:rPr>
        <w:t xml:space="preserve">, </w:t>
      </w:r>
      <w:r w:rsidRPr="00C20571">
        <w:rPr>
          <w:rFonts w:cs="Arial"/>
          <w:i/>
          <w:iCs/>
          <w:noProof/>
          <w:szCs w:val="24"/>
          <w:lang w:val="en-GB"/>
        </w:rPr>
        <w:t>20</w:t>
      </w:r>
      <w:r w:rsidRPr="00C20571">
        <w:rPr>
          <w:rFonts w:cs="Arial"/>
          <w:noProof/>
          <w:szCs w:val="24"/>
          <w:lang w:val="en-GB"/>
        </w:rPr>
        <w:t>(15), 1–24. https://doi.org/10.3390/s20154276</w:t>
      </w:r>
    </w:p>
    <w:p w14:paraId="1AF86D4E"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Zaarane, A., Slimani, I., Al Okaishi, W., Atouf, I., &amp; Hamdoun, A. (2020). Distance measurement system for autonomous vehicles using stereo camera. </w:t>
      </w:r>
      <w:r w:rsidRPr="00C20571">
        <w:rPr>
          <w:rFonts w:cs="Arial"/>
          <w:i/>
          <w:iCs/>
          <w:noProof/>
          <w:szCs w:val="24"/>
          <w:lang w:val="en-GB"/>
        </w:rPr>
        <w:t>Array</w:t>
      </w:r>
      <w:r w:rsidRPr="00C20571">
        <w:rPr>
          <w:rFonts w:cs="Arial"/>
          <w:noProof/>
          <w:szCs w:val="24"/>
          <w:lang w:val="en-GB"/>
        </w:rPr>
        <w:t xml:space="preserve">, </w:t>
      </w:r>
      <w:r w:rsidRPr="00C20571">
        <w:rPr>
          <w:rFonts w:cs="Arial"/>
          <w:i/>
          <w:iCs/>
          <w:noProof/>
          <w:szCs w:val="24"/>
          <w:lang w:val="en-GB"/>
        </w:rPr>
        <w:t>5</w:t>
      </w:r>
      <w:r w:rsidRPr="00C20571">
        <w:rPr>
          <w:rFonts w:cs="Arial"/>
          <w:noProof/>
          <w:szCs w:val="24"/>
          <w:lang w:val="en-GB"/>
        </w:rPr>
        <w:t xml:space="preserve">, 100016. </w:t>
      </w:r>
      <w:r w:rsidRPr="00C20571">
        <w:rPr>
          <w:rFonts w:cs="Arial"/>
          <w:noProof/>
          <w:szCs w:val="24"/>
          <w:lang w:val="en-GB"/>
        </w:rPr>
        <w:lastRenderedPageBreak/>
        <w:t>https://doi.org/10.1016/j.array.2020.100016</w:t>
      </w:r>
    </w:p>
    <w:p w14:paraId="47860535"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ZED 2 - AI Stereo Camera | Stereolabs</w:t>
      </w:r>
      <w:r w:rsidRPr="00C20571">
        <w:rPr>
          <w:rFonts w:cs="Arial"/>
          <w:noProof/>
          <w:szCs w:val="24"/>
          <w:lang w:val="en-GB"/>
        </w:rPr>
        <w:t>. (n.d.). Retrieved June 3, 2021, from https://www.stereolabs.com/zed-2/</w:t>
      </w:r>
    </w:p>
    <w:p w14:paraId="7B8291C0" w14:textId="77777777" w:rsidR="004C05BB" w:rsidRPr="004C05BB" w:rsidRDefault="004C05BB" w:rsidP="004C05BB">
      <w:pPr>
        <w:widowControl w:val="0"/>
        <w:autoSpaceDE w:val="0"/>
        <w:autoSpaceDN w:val="0"/>
        <w:adjustRightInd w:val="0"/>
        <w:spacing w:after="240"/>
        <w:ind w:left="480" w:hanging="480"/>
        <w:rPr>
          <w:rFonts w:cs="Arial"/>
          <w:noProof/>
        </w:rPr>
      </w:pPr>
      <w:r w:rsidRPr="00C20571">
        <w:rPr>
          <w:rFonts w:cs="Arial"/>
          <w:noProof/>
          <w:szCs w:val="24"/>
          <w:lang w:val="en-GB"/>
        </w:rPr>
        <w:t xml:space="preserve">Zhang, S., Zheng, L., &amp; Tao, W. (2021). Survey and Evaluation of RGB-D SLAM. </w:t>
      </w:r>
      <w:r w:rsidRPr="004C05BB">
        <w:rPr>
          <w:rFonts w:cs="Arial"/>
          <w:i/>
          <w:iCs/>
          <w:noProof/>
          <w:szCs w:val="24"/>
        </w:rPr>
        <w:t>IEEE Access</w:t>
      </w:r>
      <w:r w:rsidRPr="004C05BB">
        <w:rPr>
          <w:rFonts w:cs="Arial"/>
          <w:noProof/>
          <w:szCs w:val="24"/>
        </w:rPr>
        <w:t xml:space="preserve">, </w:t>
      </w:r>
      <w:r w:rsidRPr="004C05BB">
        <w:rPr>
          <w:rFonts w:cs="Arial"/>
          <w:i/>
          <w:iCs/>
          <w:noProof/>
          <w:szCs w:val="24"/>
        </w:rPr>
        <w:t>9</w:t>
      </w:r>
      <w:r w:rsidRPr="004C05BB">
        <w:rPr>
          <w:rFonts w:cs="Arial"/>
          <w:noProof/>
          <w:szCs w:val="24"/>
        </w:rPr>
        <w:t>, 21367–21387. https://doi.org/10.1109/ACCESS.2021.3053188</w:t>
      </w:r>
    </w:p>
    <w:p w14:paraId="767D1354" w14:textId="4B175B17" w:rsidR="00240DB5" w:rsidRDefault="007A29F5" w:rsidP="00240DB5">
      <w:pPr>
        <w:tabs>
          <w:tab w:val="right" w:pos="9498"/>
        </w:tabs>
        <w:spacing w:after="240"/>
        <w:rPr>
          <w:rFonts w:eastAsia="Times New Roman" w:cs="Arial"/>
          <w:lang w:eastAsia="es-ES"/>
        </w:rPr>
      </w:pPr>
      <w:r>
        <w:rPr>
          <w:rFonts w:eastAsia="Times New Roman" w:cs="Arial"/>
          <w:lang w:eastAsia="es-ES"/>
        </w:rPr>
        <w:fldChar w:fldCharType="end"/>
      </w:r>
    </w:p>
    <w:p w14:paraId="7F462F3A" w14:textId="77777777" w:rsidR="009A6CEB" w:rsidRDefault="009A6CEB">
      <w:pPr>
        <w:spacing w:line="276" w:lineRule="auto"/>
        <w:jc w:val="left"/>
        <w:rPr>
          <w:rFonts w:eastAsia="Times New Roman" w:cs="Arial"/>
          <w:b/>
          <w:bCs/>
          <w:iCs/>
          <w:sz w:val="36"/>
          <w:szCs w:val="32"/>
          <w:lang w:val="es-ES" w:eastAsia="es-ES" w:bidi="en-US"/>
        </w:rPr>
      </w:pPr>
      <w:r>
        <w:rPr>
          <w:lang w:eastAsia="es-ES"/>
        </w:rPr>
        <w:br w:type="page"/>
      </w:r>
    </w:p>
    <w:p w14:paraId="428EC506" w14:textId="77777777" w:rsidR="00320A2D" w:rsidRPr="005A2BF1" w:rsidRDefault="005A2BF1" w:rsidP="005A2BF1">
      <w:pPr>
        <w:pStyle w:val="Ttulo1"/>
        <w:rPr>
          <w:lang w:eastAsia="es-ES"/>
        </w:rPr>
      </w:pPr>
      <w:bookmarkStart w:id="233" w:name="_Toc82895815"/>
      <w:r w:rsidRPr="005A2BF1">
        <w:rPr>
          <w:lang w:eastAsia="es-ES"/>
        </w:rPr>
        <w:lastRenderedPageBreak/>
        <w:t>Anexos</w:t>
      </w:r>
      <w:bookmarkEnd w:id="233"/>
    </w:p>
    <w:p w14:paraId="2243BD8F" w14:textId="77777777" w:rsidR="00AC68E7" w:rsidRDefault="00AC68E7" w:rsidP="00AC68E7">
      <w:pPr>
        <w:pStyle w:val="Ttulo2"/>
        <w:spacing w:before="480"/>
        <w:rPr>
          <w:rFonts w:eastAsia="Times New Roman"/>
          <w:lang w:eastAsia="es-ES"/>
        </w:rPr>
      </w:pPr>
      <w:bookmarkStart w:id="234" w:name="_Toc27049354"/>
      <w:bookmarkStart w:id="235" w:name="_Toc82895816"/>
      <w:bookmarkStart w:id="236" w:name="_Hlk27051114"/>
      <w:r>
        <w:rPr>
          <w:rFonts w:eastAsia="Times New Roman"/>
          <w:lang w:eastAsia="es-ES"/>
        </w:rPr>
        <w:t>Anexo I. Título del anexo I</w:t>
      </w:r>
      <w:bookmarkEnd w:id="234"/>
      <w:bookmarkEnd w:id="235"/>
    </w:p>
    <w:p w14:paraId="1BCBCC00"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w:t>
      </w:r>
      <w:r w:rsidRPr="002711AC">
        <w:rPr>
          <w:rFonts w:eastAsia="Times New Roman" w:cs="Arial"/>
          <w:lang w:eastAsia="es-ES"/>
        </w:rPr>
        <w:t>.</w:t>
      </w:r>
    </w:p>
    <w:p w14:paraId="745DE68D" w14:textId="77777777" w:rsidR="00AC68E7" w:rsidRDefault="00AC68E7" w:rsidP="00AC68E7">
      <w:pPr>
        <w:pStyle w:val="Ttulo2"/>
        <w:spacing w:before="480"/>
        <w:rPr>
          <w:rFonts w:eastAsia="Times New Roman"/>
          <w:lang w:eastAsia="es-ES"/>
        </w:rPr>
      </w:pPr>
      <w:bookmarkStart w:id="237" w:name="_Toc27049355"/>
      <w:bookmarkStart w:id="238" w:name="_Toc82895817"/>
      <w:r>
        <w:rPr>
          <w:rFonts w:eastAsia="Times New Roman"/>
          <w:lang w:eastAsia="es-ES"/>
        </w:rPr>
        <w:t>Anexo II. Título del anexo II</w:t>
      </w:r>
      <w:bookmarkEnd w:id="237"/>
      <w:bookmarkEnd w:id="238"/>
    </w:p>
    <w:p w14:paraId="5162A529"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I</w:t>
      </w:r>
      <w:r w:rsidRPr="002711AC">
        <w:rPr>
          <w:rFonts w:eastAsia="Times New Roman" w:cs="Arial"/>
          <w:lang w:eastAsia="es-ES"/>
        </w:rPr>
        <w:t>.</w:t>
      </w:r>
    </w:p>
    <w:p w14:paraId="5066EC23" w14:textId="77777777" w:rsidR="00AC68E7" w:rsidRDefault="00AC68E7" w:rsidP="00AC68E7">
      <w:pPr>
        <w:tabs>
          <w:tab w:val="right" w:pos="9498"/>
        </w:tabs>
        <w:spacing w:after="240"/>
        <w:rPr>
          <w:rFonts w:eastAsia="Times New Roman" w:cs="Arial"/>
          <w:lang w:eastAsia="es-ES"/>
        </w:rPr>
      </w:pPr>
    </w:p>
    <w:p w14:paraId="177DD72E" w14:textId="77777777" w:rsidR="00AC68E7" w:rsidRDefault="00AC68E7" w:rsidP="00AC68E7">
      <w:pPr>
        <w:pStyle w:val="Ttulo2"/>
        <w:spacing w:before="480"/>
        <w:rPr>
          <w:rFonts w:eastAsia="Times New Roman"/>
          <w:lang w:eastAsia="es-ES"/>
        </w:rPr>
      </w:pPr>
      <w:bookmarkStart w:id="239" w:name="_Toc27049356"/>
      <w:bookmarkStart w:id="240" w:name="_Toc82895818"/>
      <w:r>
        <w:rPr>
          <w:rFonts w:eastAsia="Times New Roman"/>
          <w:lang w:eastAsia="es-ES"/>
        </w:rPr>
        <w:t>Anexo. Artículo de investigación</w:t>
      </w:r>
      <w:bookmarkEnd w:id="239"/>
      <w:bookmarkEnd w:id="240"/>
    </w:p>
    <w:p w14:paraId="51B4B8BB" w14:textId="77777777" w:rsidR="00AC68E7" w:rsidRDefault="00AC68E7" w:rsidP="00AC68E7">
      <w:pPr>
        <w:tabs>
          <w:tab w:val="right" w:pos="9498"/>
        </w:tabs>
        <w:spacing w:after="240"/>
      </w:pPr>
      <w:r>
        <w:t xml:space="preserve">Al final de la memoria y como un anexo obligatorio deberá incluirse un artículo de investigación que resuma el trabajo realizado y los principales resultados obtenidos. Este artículo deberá seguir la plantilla proporcionada a continuación y tendrá una extensión de entre 6 y 8 páginas. El artículo se podrá desarrollar en español o en inglés (para ello utilizar la plantilla adecuada). </w:t>
      </w:r>
    </w:p>
    <w:p w14:paraId="1D1FC08B" w14:textId="77777777" w:rsidR="00AC68E7" w:rsidRDefault="00AC68E7" w:rsidP="00AC68E7">
      <w:pPr>
        <w:tabs>
          <w:tab w:val="right" w:pos="9498"/>
        </w:tabs>
        <w:spacing w:after="240"/>
        <w:rPr>
          <w:rFonts w:eastAsia="Times New Roman" w:cs="Arial"/>
          <w:lang w:eastAsia="es-ES"/>
        </w:rPr>
      </w:pPr>
    </w:p>
    <w:p w14:paraId="662A4978" w14:textId="77777777" w:rsidR="00AC68E7" w:rsidRDefault="00AC68E7" w:rsidP="00AC68E7">
      <w:pPr>
        <w:spacing w:line="276" w:lineRule="auto"/>
        <w:jc w:val="left"/>
        <w:rPr>
          <w:rFonts w:eastAsia="Times New Roman" w:cs="Arial"/>
          <w:lang w:eastAsia="es-ES"/>
        </w:rPr>
        <w:sectPr w:rsidR="00AC68E7" w:rsidSect="00E2389C">
          <w:pgSz w:w="11906" w:h="16838"/>
          <w:pgMar w:top="1418" w:right="851" w:bottom="1418" w:left="1985" w:header="709" w:footer="709" w:gutter="0"/>
          <w:pgNumType w:start="1"/>
          <w:cols w:space="708"/>
          <w:docGrid w:linePitch="360"/>
        </w:sectPr>
      </w:pPr>
    </w:p>
    <w:p w14:paraId="1C211DBD" w14:textId="2413936D" w:rsidR="00404AC7" w:rsidRPr="0035082D" w:rsidRDefault="00404AC7" w:rsidP="00AC68E7">
      <w:pPr>
        <w:spacing w:line="240" w:lineRule="auto"/>
        <w:contextualSpacing/>
        <w:jc w:val="left"/>
        <w:rPr>
          <w:rFonts w:ascii="Times New Roman" w:eastAsia="Times New Roman" w:hAnsi="Times New Roman" w:cs="Times New Roman"/>
          <w:spacing w:val="-10"/>
          <w:kern w:val="28"/>
          <w:sz w:val="48"/>
          <w:szCs w:val="56"/>
          <w:lang w:val="es-ES"/>
        </w:rPr>
      </w:pPr>
      <w:r w:rsidRPr="00404AC7">
        <w:rPr>
          <w:rFonts w:ascii="Times New Roman" w:eastAsia="Times New Roman" w:hAnsi="Times New Roman" w:cs="Times New Roman"/>
          <w:spacing w:val="-10"/>
          <w:kern w:val="28"/>
          <w:sz w:val="48"/>
          <w:szCs w:val="56"/>
          <w:lang w:val="es-ES"/>
        </w:rPr>
        <w:lastRenderedPageBreak/>
        <w:t>Segmentación semántica RGB-D para navegación en interiores</w:t>
      </w:r>
    </w:p>
    <w:p w14:paraId="71712A30" w14:textId="1C2BEB37" w:rsidR="00AC68E7" w:rsidRPr="0035082D" w:rsidRDefault="00AC68E7" w:rsidP="00AC68E7">
      <w:pPr>
        <w:spacing w:after="227" w:line="259" w:lineRule="auto"/>
        <w:jc w:val="left"/>
        <w:rPr>
          <w:rFonts w:ascii="Times New Roman" w:eastAsia="Minion Pro" w:hAnsi="Times New Roman" w:cs="Times New Roman"/>
          <w:color w:val="0098CD"/>
          <w:spacing w:val="-6"/>
          <w:sz w:val="24"/>
          <w:szCs w:val="24"/>
          <w:lang w:val="es-ES"/>
        </w:rPr>
      </w:pPr>
      <w:r w:rsidRPr="0035082D">
        <w:rPr>
          <w:rFonts w:ascii="Times New Roman" w:eastAsia="Minion Pro" w:hAnsi="Times New Roman" w:cs="Times New Roman"/>
          <w:noProof/>
          <w:color w:val="0098CD"/>
          <w:spacing w:val="-6"/>
          <w:sz w:val="24"/>
          <w:szCs w:val="24"/>
          <w:lang w:val="es-ES" w:eastAsia="es-ES"/>
        </w:rPr>
        <w:drawing>
          <wp:anchor distT="0" distB="0" distL="114300" distR="114300" simplePos="0" relativeHeight="251659264" behindDoc="1" locked="1" layoutInCell="1" allowOverlap="0" wp14:anchorId="529E0938" wp14:editId="13D49252">
            <wp:simplePos x="0" y="0"/>
            <wp:positionH relativeFrom="column">
              <wp:posOffset>5387340</wp:posOffset>
            </wp:positionH>
            <wp:positionV relativeFrom="page">
              <wp:posOffset>1376045</wp:posOffset>
            </wp:positionV>
            <wp:extent cx="1144270" cy="64770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85">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r w:rsidR="00450FFC">
        <w:rPr>
          <w:rFonts w:ascii="Times New Roman" w:eastAsia="Minion Pro" w:hAnsi="Times New Roman" w:cs="Times New Roman"/>
          <w:noProof/>
          <w:color w:val="0098CD"/>
          <w:spacing w:val="-6"/>
          <w:sz w:val="24"/>
          <w:szCs w:val="24"/>
          <w:lang w:val="es-ES" w:eastAsia="es-ES"/>
        </w:rPr>
        <w:t>Mikel Aldalur Corta</w:t>
      </w:r>
    </w:p>
    <w:p w14:paraId="1D6C6F99" w14:textId="77777777" w:rsidR="00AC68E7" w:rsidRPr="0035082D" w:rsidRDefault="00AC68E7" w:rsidP="00AC68E7">
      <w:pPr>
        <w:spacing w:after="227" w:line="259" w:lineRule="auto"/>
        <w:jc w:val="left"/>
        <w:rPr>
          <w:rFonts w:ascii="Times New Roman" w:eastAsia="Times New Roman" w:hAnsi="Times New Roman" w:cs="Times New Roman"/>
          <w:sz w:val="20"/>
          <w:szCs w:val="20"/>
          <w:lang w:val="es-ES"/>
        </w:rPr>
      </w:pPr>
      <w:r w:rsidRPr="0035082D">
        <w:rPr>
          <w:rFonts w:ascii="Times New Roman" w:eastAsia="Times New Roman" w:hAnsi="Times New Roman" w:cs="Times New Roman"/>
          <w:sz w:val="20"/>
          <w:szCs w:val="20"/>
          <w:lang w:val="es-ES"/>
        </w:rPr>
        <w:t>Universidad Internacional de la Rioja, Logroño (España)</w:t>
      </w:r>
    </w:p>
    <w:p w14:paraId="6401F34E" w14:textId="4946129E" w:rsidR="00AC68E7" w:rsidRPr="0035082D"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35082D">
        <w:rPr>
          <w:rFonts w:eastAsia="Minion Pro" w:cs="Arial"/>
          <w:spacing w:val="-6"/>
          <w:sz w:val="18"/>
          <w:szCs w:val="24"/>
          <w:lang w:val="es-ES"/>
        </w:rPr>
        <w:t>Fecha</w:t>
      </w:r>
      <w:r w:rsidR="00450FFC">
        <w:rPr>
          <w:rFonts w:eastAsia="Minion Pro" w:cs="Arial"/>
          <w:spacing w:val="-6"/>
          <w:sz w:val="18"/>
          <w:szCs w:val="24"/>
          <w:lang w:val="es-ES"/>
        </w:rPr>
        <w:t xml:space="preserve"> 15/09/2021</w:t>
      </w:r>
    </w:p>
    <w:p w14:paraId="39DFF66A" w14:textId="77777777" w:rsidR="00AC68E7" w:rsidRPr="0035082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0288" behindDoc="0" locked="0" layoutInCell="1" allowOverlap="1" wp14:anchorId="5CFE199F" wp14:editId="1B29CDB1">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4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18E8F862" w14:textId="77777777" w:rsidR="006E4627" w:rsidRPr="00AA3FD6" w:rsidRDefault="006E4627" w:rsidP="00AC68E7">
                            <w:pPr>
                              <w:pStyle w:val="AbstractKeytitle"/>
                              <w:rPr>
                                <w:lang w:val="es-ES"/>
                              </w:rPr>
                            </w:pPr>
                            <w:bookmarkStart w:id="241" w:name="_Hlk27046501"/>
                            <w:bookmarkEnd w:id="241"/>
                            <w:r w:rsidRPr="00AA3FD6">
                              <w:rPr>
                                <w:lang w:val="es-ES"/>
                              </w:rPr>
                              <w:t>Palabras Clave</w:t>
                            </w:r>
                          </w:p>
                          <w:p w14:paraId="3C8D8E42" w14:textId="23B6E792" w:rsidR="006E4627" w:rsidRPr="000969E9" w:rsidRDefault="006E4627" w:rsidP="00AC68E7">
                            <w:pPr>
                              <w:pStyle w:val="Keywords"/>
                              <w:rPr>
                                <w:lang w:val="es-ES"/>
                              </w:rPr>
                            </w:pPr>
                            <w:r w:rsidRPr="00450FFC">
                              <w:rPr>
                                <w:lang w:val="es-ES"/>
                              </w:rPr>
                              <w:t>Aprendizaje profundo, segmentación semántica, visión RGBD, robots autónomos, ROS</w:t>
                            </w:r>
                            <w:r w:rsidRPr="000969E9">
                              <w:rPr>
                                <w:lang w:val="es-ES"/>
                              </w:rPr>
                              <w:t xml:space="preserve">.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5CFE199F" id="_x0000_t202" coordsize="21600,21600" o:spt="202" path="m,l,21600r21600,l21600,xe">
                <v:stroke joinstyle="miter"/>
                <v:path gradientshapeok="t" o:connecttype="rect"/>
              </v:shapetype>
              <v:shape id="_x0000_s1026" type="#_x0000_t202" style="position:absolute;left:0;text-align:left;margin-left:427.45pt;margin-top:12.8pt;width:90.95pt;height:14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" stroked="f">
                <v:textbox inset="0,0,0">
                  <w:txbxContent>
                    <w:p w14:paraId="18E8F862" w14:textId="77777777" w:rsidR="006E4627" w:rsidRPr="00AA3FD6" w:rsidRDefault="006E4627" w:rsidP="00AC68E7">
                      <w:pPr>
                        <w:pStyle w:val="AbstractKeytitle"/>
                        <w:rPr>
                          <w:lang w:val="es-ES"/>
                        </w:rPr>
                      </w:pPr>
                      <w:bookmarkStart w:id="242" w:name="_Hlk27046501"/>
                      <w:bookmarkEnd w:id="242"/>
                      <w:r w:rsidRPr="00AA3FD6">
                        <w:rPr>
                          <w:lang w:val="es-ES"/>
                        </w:rPr>
                        <w:t>Palabras Clave</w:t>
                      </w:r>
                    </w:p>
                    <w:p w14:paraId="3C8D8E42" w14:textId="23B6E792" w:rsidR="006E4627" w:rsidRPr="000969E9" w:rsidRDefault="006E4627" w:rsidP="00AC68E7">
                      <w:pPr>
                        <w:pStyle w:val="Keywords"/>
                        <w:rPr>
                          <w:lang w:val="es-ES"/>
                        </w:rPr>
                      </w:pPr>
                      <w:r w:rsidRPr="00450FFC">
                        <w:rPr>
                          <w:lang w:val="es-ES"/>
                        </w:rPr>
                        <w:t>Aprendizaje profundo, segmentación semántica, visión RGBD, robots autónomos, ROS</w:t>
                      </w:r>
                      <w:r w:rsidRPr="000969E9">
                        <w:rPr>
                          <w:lang w:val="es-ES"/>
                        </w:rPr>
                        <w:t xml:space="preserve">. </w:t>
                      </w:r>
                    </w:p>
                  </w:txbxContent>
                </v:textbox>
                <w10:wrap type="through"/>
              </v:shape>
            </w:pict>
          </mc:Fallback>
        </mc:AlternateContent>
      </w:r>
    </w:p>
    <w:p w14:paraId="5FFD1CBE" w14:textId="77777777" w:rsidR="00AC68E7" w:rsidRPr="0035082D"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inline distT="0" distB="0" distL="0" distR="0" wp14:anchorId="2DC4CC7A" wp14:editId="71E5419A">
                <wp:extent cx="5058000" cy="1800000"/>
                <wp:effectExtent l="0" t="0" r="9525" b="0"/>
                <wp:docPr id="4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531DD796" w14:textId="77777777" w:rsidR="006E4627" w:rsidRPr="000969E9" w:rsidRDefault="006E4627" w:rsidP="00AC68E7">
                            <w:pPr>
                              <w:pStyle w:val="AbstractKeytitle"/>
                              <w:rPr>
                                <w:lang w:val="es-ES"/>
                              </w:rPr>
                            </w:pPr>
                            <w:r w:rsidRPr="000969E9">
                              <w:rPr>
                                <w:lang w:val="es-ES"/>
                              </w:rPr>
                              <w:t xml:space="preserve">Resumen </w:t>
                            </w:r>
                          </w:p>
                          <w:p w14:paraId="1D11F0B8" w14:textId="0F376105" w:rsidR="006E4627" w:rsidRPr="000969E9" w:rsidRDefault="006E4627" w:rsidP="00AC68E7">
                            <w:pPr>
                              <w:pStyle w:val="Abstract"/>
                              <w:rPr>
                                <w:lang w:val="es-ES"/>
                              </w:rPr>
                            </w:pPr>
                            <w:r>
                              <w:rPr>
                                <w:rFonts w:cs="Arial"/>
                                <w:lang w:val="es-ES"/>
                              </w:rPr>
                              <w:t>Los robots y coches autónomos son cada vez más populares en nuestro entorno y la seguridad en cuanto a la navegación autónoma tiene que ser eficiente y efectiva. Este trabajo presenta una herramienta de segmentación semántica que se puede utilizar en cualquier tipo de robot para predecir estados o escenarios futuros cuando un robot está navegando por entornos de interior. Para la predicción, se utilizan las redes convolucionales LSTM que predicen cual es el posible escenario. Para que el sistema sea más eficiente que utilizando solo una cámara de color, se utilizan también las profundidades obtenidas por las cámaras infrarrojos</w:t>
                            </w:r>
                            <w:r w:rsidRPr="00E96008">
                              <w:rPr>
                                <w:rFonts w:cs="Arial"/>
                                <w:lang w:val="es-ES"/>
                              </w:rPr>
                              <w:t>. Para una posterior planificación, se introduce el modelo para que se pueda utilizar en ROS</w:t>
                            </w:r>
                          </w:p>
                          <w:p w14:paraId="69B2347D" w14:textId="77777777" w:rsidR="006E4627" w:rsidRPr="00DD3A76" w:rsidRDefault="006E4627" w:rsidP="00AC68E7"/>
                        </w:txbxContent>
                      </wps:txbx>
                      <wps:bodyPr rot="0" vert="horz" wrap="square" lIns="0" tIns="0" rIns="0" bIns="0" anchor="t" anchorCtr="0">
                        <a:noAutofit/>
                      </wps:bodyPr>
                    </wps:wsp>
                  </a:graphicData>
                </a:graphic>
              </wp:inline>
            </w:drawing>
          </mc:Choice>
          <mc:Fallback>
            <w:pict>
              <v:shape w14:anchorId="2DC4CC7A" id="Cuadro de texto 2" o:spid="_x0000_s1027"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" stroked="f">
                <v:textbox inset="0,0,0,0">
                  <w:txbxContent>
                    <w:p w14:paraId="531DD796" w14:textId="77777777" w:rsidR="006E4627" w:rsidRPr="000969E9" w:rsidRDefault="006E4627" w:rsidP="00AC68E7">
                      <w:pPr>
                        <w:pStyle w:val="AbstractKeytitle"/>
                        <w:rPr>
                          <w:lang w:val="es-ES"/>
                        </w:rPr>
                      </w:pPr>
                      <w:r w:rsidRPr="000969E9">
                        <w:rPr>
                          <w:lang w:val="es-ES"/>
                        </w:rPr>
                        <w:t xml:space="preserve">Resumen </w:t>
                      </w:r>
                    </w:p>
                    <w:p w14:paraId="1D11F0B8" w14:textId="0F376105" w:rsidR="006E4627" w:rsidRPr="000969E9" w:rsidRDefault="006E4627" w:rsidP="00AC68E7">
                      <w:pPr>
                        <w:pStyle w:val="Abstract"/>
                        <w:rPr>
                          <w:lang w:val="es-ES"/>
                        </w:rPr>
                      </w:pPr>
                      <w:r>
                        <w:rPr>
                          <w:rFonts w:cs="Arial"/>
                          <w:lang w:val="es-ES"/>
                        </w:rPr>
                        <w:t>Los robots y coches autónomos son cada vez más populares en nuestro entorno y la seguridad en cuanto a la navegación autónoma tiene que ser eficiente y efectiva. Este trabajo presenta una herramienta de segmentación semántica que se puede utilizar en cualquier tipo de robot para predecir estados o escenarios futuros cuando un robot está navegando por entornos de interior. Para la predicción, se utilizan las redes convolucionales LSTM que predicen cual es el posible escenario. Para que el sistema sea más eficiente que utilizando solo una cámara de color, se utilizan también las profundidades obtenidas por las cámaras infrarrojos</w:t>
                      </w:r>
                      <w:r w:rsidRPr="00E96008">
                        <w:rPr>
                          <w:rFonts w:cs="Arial"/>
                          <w:lang w:val="es-ES"/>
                        </w:rPr>
                        <w:t>. Para una posterior planificación, se introduce el modelo para que se pueda utilizar en ROS</w:t>
                      </w:r>
                    </w:p>
                    <w:p w14:paraId="69B2347D" w14:textId="77777777" w:rsidR="006E4627" w:rsidRPr="00DD3A76" w:rsidRDefault="006E4627" w:rsidP="00AC68E7"/>
                  </w:txbxContent>
                </v:textbox>
                <w10:anchorlock/>
              </v:shape>
            </w:pict>
          </mc:Fallback>
        </mc:AlternateContent>
      </w:r>
      <w:r w:rsidRPr="0035082D">
        <w:rPr>
          <w:rFonts w:ascii="Times New Roman" w:eastAsia="Times New Roman" w:hAnsi="Times New Roman" w:cs="Times New Roman"/>
          <w:sz w:val="18"/>
          <w:szCs w:val="20"/>
          <w:lang w:val="es-ES"/>
        </w:rPr>
        <w:tab/>
        <w:t xml:space="preserve"> </w:t>
      </w:r>
    </w:p>
    <w:p w14:paraId="0C4495DE" w14:textId="77777777" w:rsidR="00AC68E7" w:rsidRDefault="00AC68E7" w:rsidP="00AC68E7">
      <w:pPr>
        <w:spacing w:line="276" w:lineRule="auto"/>
        <w:jc w:val="left"/>
        <w:rPr>
          <w:rFonts w:eastAsia="Times New Roman" w:cs="Arial"/>
          <w:lang w:eastAsia="es-ES"/>
        </w:rPr>
      </w:pPr>
    </w:p>
    <w:p w14:paraId="3E362E41" w14:textId="77777777" w:rsidR="00AC68E7" w:rsidRDefault="00AC68E7" w:rsidP="00AC68E7">
      <w:pPr>
        <w:spacing w:line="276" w:lineRule="auto"/>
        <w:jc w:val="left"/>
        <w:rPr>
          <w:rFonts w:eastAsia="Times New Roman" w:cs="Arial"/>
          <w:lang w:eastAsia="es-ES"/>
        </w:rPr>
        <w:sectPr w:rsidR="00AC68E7" w:rsidSect="00E2389C">
          <w:headerReference w:type="default" r:id="rId86"/>
          <w:footerReference w:type="default" r:id="rId87"/>
          <w:pgSz w:w="11906" w:h="16838"/>
          <w:pgMar w:top="1418" w:right="851" w:bottom="1418" w:left="992" w:header="709" w:footer="709" w:gutter="0"/>
          <w:pgNumType w:start="1"/>
          <w:cols w:space="708"/>
          <w:docGrid w:linePitch="360"/>
        </w:sectPr>
      </w:pPr>
    </w:p>
    <w:p w14:paraId="3F994DD4" w14:textId="77777777" w:rsidR="00AC68E7" w:rsidRPr="00B40139"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 Introducción</w:t>
      </w:r>
    </w:p>
    <w:p w14:paraId="2FC7F008" w14:textId="579EBAC2" w:rsidR="00AC68E7" w:rsidRDefault="00AB160C"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Los robots autónomos con la navegación autónoma son cada vez mas comunes en el día a día</w:t>
      </w:r>
      <w:r w:rsidR="009B0109">
        <w:rPr>
          <w:rFonts w:ascii="Times New Roman" w:eastAsia="Times New Roman" w:hAnsi="Times New Roman" w:cs="Times New Roman"/>
          <w:sz w:val="18"/>
          <w:szCs w:val="20"/>
          <w:lang w:val="es-ES"/>
        </w:rPr>
        <w:t>, e</w:t>
      </w:r>
      <w:r>
        <w:rPr>
          <w:rFonts w:ascii="Times New Roman" w:eastAsia="Times New Roman" w:hAnsi="Times New Roman" w:cs="Times New Roman"/>
          <w:sz w:val="18"/>
          <w:szCs w:val="20"/>
          <w:lang w:val="es-ES"/>
        </w:rPr>
        <w:t xml:space="preserve">sto se debe a la </w:t>
      </w:r>
      <w:r w:rsidR="009B0109">
        <w:rPr>
          <w:rFonts w:ascii="Times New Roman" w:eastAsia="Times New Roman" w:hAnsi="Times New Roman" w:cs="Times New Roman"/>
          <w:sz w:val="18"/>
          <w:szCs w:val="20"/>
          <w:lang w:val="es-ES"/>
        </w:rPr>
        <w:t xml:space="preserve">mejora continua de la herramientas y aplicaciones. Al aumentar la popularidad de los robots autónomos, tanto los domésticos como los de exteriores (coches autónomos), la inteligencia artificial tiene que mejorar los sistemas de percepción para aumentar la seguridad tanto de los seres vivos como los elementos del entorno. </w:t>
      </w:r>
    </w:p>
    <w:p w14:paraId="540A9525" w14:textId="1AB08F5B" w:rsidR="00BF226E" w:rsidRDefault="00BF226E"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El problema de estos algoritmos es que para aumentar la seguridad de estos elementos ha realizado la segmentación semántica en las imágenes para mejorar la detección de objetos y aumentar el rendimiento y seguridad en cuanto al funcionamiento. Esto ayuda a tomar las decisiones adecuadas y planificar adecuadamente las trayectorias necesarias con el razonamiento lógico, contemplando las cualidades del robot y realizando unos cálculos en base a los datos recibidos.</w:t>
      </w:r>
    </w:p>
    <w:p w14:paraId="1F9B6A49" w14:textId="77777777" w:rsidR="008A47BE" w:rsidRDefault="00BF226E"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Este trabajo se ha dividido en tres partes principales: segmentación semántica, previsión de estados futuros</w:t>
      </w:r>
      <w:r w:rsidR="008A47BE">
        <w:rPr>
          <w:rFonts w:ascii="Times New Roman" w:eastAsia="Times New Roman" w:hAnsi="Times New Roman" w:cs="Times New Roman"/>
          <w:sz w:val="18"/>
          <w:szCs w:val="20"/>
          <w:lang w:val="es-ES"/>
        </w:rPr>
        <w:t xml:space="preserve"> mediante la segmentación semántica</w:t>
      </w:r>
      <w:r>
        <w:rPr>
          <w:rFonts w:ascii="Times New Roman" w:eastAsia="Times New Roman" w:hAnsi="Times New Roman" w:cs="Times New Roman"/>
          <w:sz w:val="18"/>
          <w:szCs w:val="20"/>
          <w:lang w:val="es-ES"/>
        </w:rPr>
        <w:t xml:space="preserve"> e implementación</w:t>
      </w:r>
      <w:r w:rsidR="008A47BE">
        <w:rPr>
          <w:rFonts w:ascii="Times New Roman" w:eastAsia="Times New Roman" w:hAnsi="Times New Roman" w:cs="Times New Roman"/>
          <w:sz w:val="18"/>
          <w:szCs w:val="20"/>
          <w:lang w:val="es-ES"/>
        </w:rPr>
        <w:t xml:space="preserve"> del modelo</w:t>
      </w:r>
      <w:r>
        <w:rPr>
          <w:rFonts w:ascii="Times New Roman" w:eastAsia="Times New Roman" w:hAnsi="Times New Roman" w:cs="Times New Roman"/>
          <w:sz w:val="18"/>
          <w:szCs w:val="20"/>
          <w:lang w:val="es-ES"/>
        </w:rPr>
        <w:t xml:space="preserve"> en el robot. Se proporciona una propuesta de segmentación semántica que después se utiliza para preparar la base de datos que se utiliza para predecir los futuros escenarios. Este método de prevenir los estados </w:t>
      </w:r>
      <w:r w:rsidR="00CE7BB9">
        <w:rPr>
          <w:rFonts w:ascii="Times New Roman" w:eastAsia="Times New Roman" w:hAnsi="Times New Roman" w:cs="Times New Roman"/>
          <w:sz w:val="18"/>
          <w:szCs w:val="20"/>
          <w:lang w:val="es-ES"/>
        </w:rPr>
        <w:t>futuros</w:t>
      </w:r>
      <w:r>
        <w:rPr>
          <w:rFonts w:ascii="Times New Roman" w:eastAsia="Times New Roman" w:hAnsi="Times New Roman" w:cs="Times New Roman"/>
          <w:sz w:val="18"/>
          <w:szCs w:val="20"/>
          <w:lang w:val="es-ES"/>
        </w:rPr>
        <w:t xml:space="preserve"> puede ayudar a realizar las acciones adecuadas antes </w:t>
      </w:r>
      <w:r w:rsidR="00CE7BB9">
        <w:rPr>
          <w:rFonts w:ascii="Times New Roman" w:eastAsia="Times New Roman" w:hAnsi="Times New Roman" w:cs="Times New Roman"/>
          <w:sz w:val="18"/>
          <w:szCs w:val="20"/>
          <w:lang w:val="es-ES"/>
        </w:rPr>
        <w:t xml:space="preserve">que utilizando solo la imagen segmentada. </w:t>
      </w:r>
    </w:p>
    <w:p w14:paraId="02784D96" w14:textId="022982B4" w:rsidR="00BF226E" w:rsidRDefault="008A47BE"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Todo esto se realiza utilizando</w:t>
      </w:r>
      <w:r w:rsidR="00CE7BB9">
        <w:rPr>
          <w:rFonts w:ascii="Times New Roman" w:eastAsia="Times New Roman" w:hAnsi="Times New Roman" w:cs="Times New Roman"/>
          <w:sz w:val="18"/>
          <w:szCs w:val="20"/>
          <w:lang w:val="es-ES"/>
        </w:rPr>
        <w:t xml:space="preserve"> modelos que tienen como entrada una imagen en color y otra con profundidades.</w:t>
      </w:r>
      <w:r w:rsidR="00BF226E">
        <w:rPr>
          <w:rFonts w:ascii="Times New Roman" w:eastAsia="Times New Roman" w:hAnsi="Times New Roman" w:cs="Times New Roman"/>
          <w:sz w:val="18"/>
          <w:szCs w:val="20"/>
          <w:lang w:val="es-ES"/>
        </w:rPr>
        <w:t xml:space="preserve"> </w:t>
      </w:r>
      <w:r>
        <w:rPr>
          <w:rFonts w:ascii="Times New Roman" w:eastAsia="Times New Roman" w:hAnsi="Times New Roman" w:cs="Times New Roman"/>
          <w:sz w:val="18"/>
          <w:szCs w:val="20"/>
          <w:lang w:val="es-ES"/>
        </w:rPr>
        <w:t xml:space="preserve">Para ello se hace </w:t>
      </w:r>
      <w:r w:rsidR="00551D60">
        <w:rPr>
          <w:rFonts w:ascii="Times New Roman" w:eastAsia="Times New Roman" w:hAnsi="Times New Roman" w:cs="Times New Roman"/>
          <w:sz w:val="18"/>
          <w:szCs w:val="20"/>
          <w:lang w:val="es-ES"/>
        </w:rPr>
        <w:t>uso de la cámara de profundidad Intel Realsense in se incorpora en una Nvidia Jetson Nano. Esto se pone en marcha utilizando ROS, que incluye las librerías para comunicar los elementos. Para probar el modelo, se han realizado pruebas en un hogar para la verificación del funcionamiento.</w:t>
      </w:r>
    </w:p>
    <w:p w14:paraId="0D87DD94" w14:textId="0151F203" w:rsidR="00551D60" w:rsidRDefault="00437ACC"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En el </w:t>
      </w:r>
      <w:r w:rsidR="002225AF">
        <w:rPr>
          <w:rFonts w:ascii="Times New Roman" w:eastAsia="Times New Roman" w:hAnsi="Times New Roman" w:cs="Times New Roman"/>
          <w:sz w:val="18"/>
          <w:szCs w:val="20"/>
          <w:lang w:val="es-ES"/>
        </w:rPr>
        <w:t>artículo</w:t>
      </w:r>
      <w:r>
        <w:rPr>
          <w:rFonts w:ascii="Times New Roman" w:eastAsia="Times New Roman" w:hAnsi="Times New Roman" w:cs="Times New Roman"/>
          <w:sz w:val="18"/>
          <w:szCs w:val="20"/>
          <w:lang w:val="es-ES"/>
        </w:rPr>
        <w:t xml:space="preserve"> podemos ver los siguientes apartados:</w:t>
      </w:r>
    </w:p>
    <w:p w14:paraId="235EC133" w14:textId="6D6646EB" w:rsidR="00437ACC" w:rsidRDefault="00437ACC"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En el apartado </w:t>
      </w:r>
      <w:r w:rsidRPr="00437ACC">
        <w:rPr>
          <w:rFonts w:ascii="Times New Roman" w:eastAsia="Times New Roman" w:hAnsi="Times New Roman" w:cs="Times New Roman"/>
          <w:sz w:val="18"/>
          <w:szCs w:val="20"/>
          <w:lang w:val="es-ES"/>
        </w:rPr>
        <w:t>II</w:t>
      </w:r>
      <w:r>
        <w:rPr>
          <w:rFonts w:ascii="Times New Roman" w:eastAsia="Times New Roman" w:hAnsi="Times New Roman" w:cs="Times New Roman"/>
          <w:sz w:val="18"/>
          <w:szCs w:val="20"/>
          <w:lang w:val="es-ES"/>
        </w:rPr>
        <w:t xml:space="preserve"> se realiza el estado del arte, donde se analizan las investigaciones referentes en cuanto a la visión por computador como navegación autónoma.</w:t>
      </w:r>
      <w:r w:rsidR="00111AE6">
        <w:rPr>
          <w:rFonts w:ascii="Times New Roman" w:eastAsia="Times New Roman" w:hAnsi="Times New Roman" w:cs="Times New Roman"/>
          <w:sz w:val="18"/>
          <w:szCs w:val="20"/>
          <w:lang w:val="es-ES"/>
        </w:rPr>
        <w:t xml:space="preserve"> En concreto, en cuanto a la visión, se realiza el análisis de localización, SLAM, detección de objetos y segmentación semántica, en cambio, en cuanto a navegación, se analizan la planificación de trayectoria y predicción de trayectorias.</w:t>
      </w:r>
    </w:p>
    <w:p w14:paraId="5C01715D" w14:textId="4F7840F0" w:rsidR="00111AE6" w:rsidRDefault="00111AE6"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En el apartado </w:t>
      </w:r>
      <w:r w:rsidRPr="00437ACC">
        <w:rPr>
          <w:rFonts w:ascii="Times New Roman" w:eastAsia="Times New Roman" w:hAnsi="Times New Roman" w:cs="Times New Roman"/>
          <w:sz w:val="18"/>
          <w:szCs w:val="20"/>
          <w:lang w:val="es-ES"/>
        </w:rPr>
        <w:t>III</w:t>
      </w:r>
      <w:r w:rsidR="005373C1">
        <w:rPr>
          <w:rFonts w:ascii="Times New Roman" w:eastAsia="Times New Roman" w:hAnsi="Times New Roman" w:cs="Times New Roman"/>
          <w:sz w:val="18"/>
          <w:szCs w:val="20"/>
          <w:lang w:val="es-ES"/>
        </w:rPr>
        <w:t xml:space="preserve"> se detallan los objetivos específicos para direccionar este trabajo y también la metodología a utilizar, mientras que en el a</w:t>
      </w:r>
      <w:r>
        <w:rPr>
          <w:rFonts w:ascii="Times New Roman" w:eastAsia="Times New Roman" w:hAnsi="Times New Roman" w:cs="Times New Roman"/>
          <w:sz w:val="18"/>
          <w:szCs w:val="20"/>
          <w:lang w:val="es-ES"/>
        </w:rPr>
        <w:t xml:space="preserve">partado </w:t>
      </w:r>
      <w:r w:rsidRPr="00437ACC">
        <w:rPr>
          <w:rFonts w:ascii="Times New Roman" w:eastAsia="Times New Roman" w:hAnsi="Times New Roman" w:cs="Times New Roman"/>
          <w:sz w:val="18"/>
          <w:szCs w:val="20"/>
          <w:lang w:val="es-ES"/>
        </w:rPr>
        <w:t>I</w:t>
      </w:r>
      <w:r>
        <w:rPr>
          <w:rFonts w:ascii="Times New Roman" w:eastAsia="Times New Roman" w:hAnsi="Times New Roman" w:cs="Times New Roman"/>
          <w:sz w:val="18"/>
          <w:szCs w:val="20"/>
          <w:lang w:val="es-ES"/>
        </w:rPr>
        <w:t>V</w:t>
      </w:r>
      <w:r w:rsidR="005373C1">
        <w:rPr>
          <w:rFonts w:ascii="Times New Roman" w:eastAsia="Times New Roman" w:hAnsi="Times New Roman" w:cs="Times New Roman"/>
          <w:sz w:val="18"/>
          <w:szCs w:val="20"/>
          <w:lang w:val="es-ES"/>
        </w:rPr>
        <w:t xml:space="preserve"> se explica lo que se aporta en este trabajo y las características </w:t>
      </w:r>
      <w:r w:rsidR="00365B3A">
        <w:rPr>
          <w:rFonts w:ascii="Times New Roman" w:eastAsia="Times New Roman" w:hAnsi="Times New Roman" w:cs="Times New Roman"/>
          <w:sz w:val="18"/>
          <w:szCs w:val="20"/>
          <w:lang w:val="es-ES"/>
        </w:rPr>
        <w:t>que se tienen en cuenta para realizar esta contribución.</w:t>
      </w:r>
    </w:p>
    <w:p w14:paraId="79BF1BD1" w14:textId="60BDCFB7" w:rsidR="00551D60" w:rsidRPr="00F1126D" w:rsidRDefault="00365B3A"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Una vez explicada en que se basa el trabajo, se analizan los resultados obtenidos y se evalúan en el apartado V junto con una discusión sobre los mismos en el apartado VI. Por último, se analiza el trabajo para mostrar las conclusiones de mismo.</w:t>
      </w:r>
    </w:p>
    <w:p w14:paraId="24502AF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28DFBB6"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 </w:t>
      </w:r>
      <w:r w:rsidRPr="00F1126D">
        <w:rPr>
          <w:rFonts w:ascii="Times New Roman" w:eastAsia="UnitOT" w:hAnsi="Times New Roman" w:cs="Times New Roman"/>
          <w:smallCaps/>
          <w:color w:val="0098CD"/>
          <w:sz w:val="20"/>
          <w:szCs w:val="28"/>
          <w:lang w:val="es-ES"/>
        </w:rPr>
        <w:t>Estado d</w:t>
      </w:r>
      <w:r w:rsidRPr="00B734BA">
        <w:rPr>
          <w:rFonts w:ascii="Times New Roman" w:eastAsia="UnitOT" w:hAnsi="Times New Roman" w:cs="Times New Roman"/>
          <w:smallCaps/>
          <w:color w:val="0098CD"/>
          <w:sz w:val="20"/>
          <w:szCs w:val="28"/>
          <w:lang w:val="es-ES"/>
        </w:rPr>
        <w:t>e</w:t>
      </w:r>
      <w:r w:rsidRPr="00F1126D">
        <w:rPr>
          <w:rFonts w:ascii="Times New Roman" w:eastAsia="UnitOT" w:hAnsi="Times New Roman" w:cs="Times New Roman"/>
          <w:smallCaps/>
          <w:color w:val="0098CD"/>
          <w:sz w:val="20"/>
          <w:szCs w:val="28"/>
          <w:lang w:val="es-ES"/>
        </w:rPr>
        <w:t xml:space="preserve">l </w:t>
      </w:r>
      <w:bookmarkStart w:id="243" w:name="_Hlk27047618"/>
      <w:r w:rsidRPr="00F1126D">
        <w:rPr>
          <w:rFonts w:ascii="Times New Roman" w:eastAsia="UnitOT" w:hAnsi="Times New Roman" w:cs="Times New Roman"/>
          <w:smallCaps/>
          <w:color w:val="0098CD"/>
          <w:sz w:val="20"/>
          <w:szCs w:val="28"/>
          <w:lang w:val="es-ES"/>
        </w:rPr>
        <w:t>Arte</w:t>
      </w:r>
    </w:p>
    <w:bookmarkEnd w:id="243"/>
    <w:p w14:paraId="66FF1A5E" w14:textId="067293D2" w:rsidR="00DE179C" w:rsidRDefault="00DE179C" w:rsidP="00DE17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En los últimos años el mundo de la robótica ha dado pasos agigantados, prueba de ello son </w:t>
      </w:r>
      <w:r w:rsidR="00365B3A" w:rsidRPr="00365B3A">
        <w:rPr>
          <w:rFonts w:ascii="Times New Roman" w:eastAsia="Times New Roman" w:hAnsi="Times New Roman" w:cs="Times New Roman"/>
          <w:sz w:val="18"/>
          <w:szCs w:val="20"/>
          <w:lang w:val="es-ES"/>
        </w:rPr>
        <w:t>los coches autónomos, robots humanoides o cuadrúpedos</w:t>
      </w:r>
      <w:r>
        <w:rPr>
          <w:rFonts w:ascii="Times New Roman" w:eastAsia="Times New Roman" w:hAnsi="Times New Roman" w:cs="Times New Roman"/>
          <w:sz w:val="18"/>
          <w:szCs w:val="20"/>
          <w:lang w:val="es-ES"/>
        </w:rPr>
        <w:t xml:space="preserve">. Estos robots son los que ayudan a los seres humanos realizar o ayudar en las tareas que pueden ser agotadoras o inhumanas. Por eso, para que los robots puedan interactuar con los seres humanos, se está trabajando en lograr un sistema de visión y navegación seguros y viables. </w:t>
      </w:r>
    </w:p>
    <w:p w14:paraId="749D8C8B" w14:textId="340B2A6E" w:rsidR="00DE179C" w:rsidRDefault="00DE179C" w:rsidP="00DE17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Esto implica que los robots tengan una mínima conciencia de por dónde están circulando y que es lo que se encuentra a su alrededor. Con esto, se podría </w:t>
      </w:r>
      <w:r w:rsidR="00010BDE">
        <w:rPr>
          <w:rFonts w:ascii="Times New Roman" w:eastAsia="Times New Roman" w:hAnsi="Times New Roman" w:cs="Times New Roman"/>
          <w:sz w:val="18"/>
          <w:szCs w:val="20"/>
          <w:lang w:val="es-ES"/>
        </w:rPr>
        <w:t>garantizar la integridad de las personas, elementos de alrededor como del mismo robot.</w:t>
      </w:r>
    </w:p>
    <w:p w14:paraId="2B67812C" w14:textId="2DAE3811" w:rsidR="00010BDE" w:rsidRDefault="00010BDE" w:rsidP="00DE17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lastRenderedPageBreak/>
        <w:t>Existen variedad de sistemas con los que proporciona</w:t>
      </w:r>
      <w:r w:rsidR="00295C31">
        <w:rPr>
          <w:rFonts w:ascii="Times New Roman" w:eastAsia="Times New Roman" w:hAnsi="Times New Roman" w:cs="Times New Roman"/>
          <w:sz w:val="18"/>
          <w:szCs w:val="20"/>
          <w:lang w:val="es-ES"/>
        </w:rPr>
        <w:t>r</w:t>
      </w:r>
      <w:r>
        <w:rPr>
          <w:rFonts w:ascii="Times New Roman" w:eastAsia="Times New Roman" w:hAnsi="Times New Roman" w:cs="Times New Roman"/>
          <w:sz w:val="18"/>
          <w:szCs w:val="20"/>
          <w:lang w:val="es-ES"/>
        </w:rPr>
        <w:t xml:space="preserve"> a los robots la inteligencia para realizar esa navegación </w:t>
      </w:r>
      <w:r w:rsidR="00295C31">
        <w:rPr>
          <w:rFonts w:ascii="Times New Roman" w:eastAsia="Times New Roman" w:hAnsi="Times New Roman" w:cs="Times New Roman"/>
          <w:sz w:val="18"/>
          <w:szCs w:val="20"/>
          <w:lang w:val="es-ES"/>
        </w:rPr>
        <w:t>lo más parecido a</w:t>
      </w:r>
      <w:r>
        <w:rPr>
          <w:rFonts w:ascii="Times New Roman" w:eastAsia="Times New Roman" w:hAnsi="Times New Roman" w:cs="Times New Roman"/>
          <w:sz w:val="18"/>
          <w:szCs w:val="20"/>
          <w:lang w:val="es-ES"/>
        </w:rPr>
        <w:t xml:space="preserve"> como lo realizaría un ser humano.</w:t>
      </w:r>
    </w:p>
    <w:p w14:paraId="0FA9AFA2" w14:textId="77777777" w:rsidR="00495B27" w:rsidRDefault="00495B27" w:rsidP="00DE17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p w14:paraId="4A24E6FF" w14:textId="2FED0C5D" w:rsidR="00295C31" w:rsidRDefault="00295C31" w:rsidP="00295C31">
      <w:pPr>
        <w:widowControl w:val="0"/>
        <w:autoSpaceDE w:val="0"/>
        <w:autoSpaceDN w:val="0"/>
        <w:spacing w:before="120" w:after="57" w:line="240" w:lineRule="auto"/>
        <w:rPr>
          <w:rFonts w:ascii="Times New Roman" w:eastAsia="Times New Roman" w:hAnsi="Times New Roman" w:cs="Times New Roman"/>
          <w:i/>
          <w:iCs/>
          <w:color w:val="0098CD"/>
          <w:sz w:val="20"/>
          <w:szCs w:val="20"/>
          <w:lang w:val="es-ES"/>
        </w:rPr>
      </w:pPr>
      <w:r>
        <w:rPr>
          <w:rFonts w:ascii="Times New Roman" w:eastAsia="Times New Roman" w:hAnsi="Times New Roman" w:cs="Times New Roman"/>
          <w:i/>
          <w:iCs/>
          <w:color w:val="0098CD"/>
          <w:sz w:val="20"/>
          <w:szCs w:val="20"/>
          <w:lang w:val="es-ES"/>
        </w:rPr>
        <w:t>SLAM mediante visión</w:t>
      </w:r>
    </w:p>
    <w:p w14:paraId="0E645B7B" w14:textId="56DED8DE" w:rsidR="00295C31" w:rsidRDefault="00295C31"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SLAM (localización y mapeo simultaneo) es un sistema que percibe el entorno para crear un mapa en base a lo procesado de la percepción recibida. Para realizar este tipo de mapeo existen diferentes métodos a los que </w:t>
      </w:r>
      <w:r w:rsidR="00495B27">
        <w:rPr>
          <w:rFonts w:ascii="Times New Roman" w:eastAsia="Times New Roman" w:hAnsi="Times New Roman" w:cs="Times New Roman"/>
          <w:sz w:val="18"/>
          <w:szCs w:val="20"/>
          <w:lang w:val="es-ES"/>
        </w:rPr>
        <w:t>se puede referir.</w:t>
      </w:r>
    </w:p>
    <w:p w14:paraId="3E329956" w14:textId="379F9058" w:rsidR="00495B27" w:rsidRDefault="00495B27"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Uno de ellos puede ser la cámara monocular, con el que se puede extraer información del entorno para un posterior procesamiento. Para la extracción de características existen diferentes algoritmos como ORB [1] que es la derivación y mejora de los algoritmos SURF y SIFT. Al realizar la extracción de características, este algoritmo puede identificar los elementos de una imagen y detectar los mismos elementos en la imagen posterior al movimiento. Añadiendo un sensor de inercia se puede realizar un mapa en tres dimensiones</w:t>
      </w:r>
      <w:r w:rsidR="00AE0CEB">
        <w:rPr>
          <w:rFonts w:ascii="Times New Roman" w:eastAsia="Times New Roman" w:hAnsi="Times New Roman" w:cs="Times New Roman"/>
          <w:sz w:val="18"/>
          <w:szCs w:val="20"/>
          <w:lang w:val="es-ES"/>
        </w:rPr>
        <w:t xml:space="preserve">, </w:t>
      </w:r>
      <w:r w:rsidR="004440C2">
        <w:rPr>
          <w:rFonts w:ascii="Times New Roman" w:eastAsia="Times New Roman" w:hAnsi="Times New Roman" w:cs="Times New Roman"/>
          <w:sz w:val="18"/>
          <w:szCs w:val="20"/>
          <w:lang w:val="es-ES"/>
        </w:rPr>
        <w:t>este algoritmo realiza el mapa del entorno más preciso y el algoritmo se llama</w:t>
      </w:r>
      <w:r w:rsidR="00AE0CEB">
        <w:rPr>
          <w:rFonts w:ascii="Times New Roman" w:eastAsia="Times New Roman" w:hAnsi="Times New Roman" w:cs="Times New Roman"/>
          <w:sz w:val="18"/>
          <w:szCs w:val="20"/>
          <w:lang w:val="es-ES"/>
        </w:rPr>
        <w:t xml:space="preserve"> ORB-SALM [2].</w:t>
      </w:r>
    </w:p>
    <w:p w14:paraId="1F2FBF41" w14:textId="65F169FA" w:rsidR="004440C2" w:rsidRDefault="004440C2"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También existen algoritmos que trabajan con cámara </w:t>
      </w:r>
      <w:r w:rsidR="007B5E73">
        <w:rPr>
          <w:rFonts w:ascii="Times New Roman" w:eastAsia="Times New Roman" w:hAnsi="Times New Roman" w:cs="Times New Roman"/>
          <w:sz w:val="18"/>
          <w:szCs w:val="20"/>
          <w:lang w:val="es-ES"/>
        </w:rPr>
        <w:t>estéreo</w:t>
      </w:r>
      <w:r>
        <w:rPr>
          <w:rFonts w:ascii="Times New Roman" w:eastAsia="Times New Roman" w:hAnsi="Times New Roman" w:cs="Times New Roman"/>
          <w:sz w:val="18"/>
          <w:szCs w:val="20"/>
          <w:lang w:val="es-ES"/>
        </w:rPr>
        <w:t xml:space="preserve">. Estas suelen ser dos cámaras, normalmente en paralelo, que al percibir el entorno de dos puntos diferentes pueden llegar a medir las distancias [3]. Funciona con el algoritmo de extracción de características que detectara los elementos en ambas cámaras, según donde se encuentre el elemento en cada imagen, se calcula la distancia a la que se encuentra ese elemento. </w:t>
      </w:r>
    </w:p>
    <w:p w14:paraId="37C763E1" w14:textId="4A574234" w:rsidR="004440C2" w:rsidRDefault="004440C2"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Las cámaras estereoscópicas son similares a las cámaras dobles en cuanto al funcionamiento, que perciben el entorno en tres </w:t>
      </w:r>
      <w:r w:rsidR="00F526F7">
        <w:rPr>
          <w:rFonts w:ascii="Times New Roman" w:eastAsia="Times New Roman" w:hAnsi="Times New Roman" w:cs="Times New Roman"/>
          <w:sz w:val="18"/>
          <w:szCs w:val="20"/>
          <w:lang w:val="es-ES"/>
        </w:rPr>
        <w:t xml:space="preserve">dimensiones, pero estas cámaras tienen cámaras infrarrojo de proximidad para realizar la medición de las distancias. Su ejecución es similar a la cámara doble en cuanto a la creación de mapas [4] con la diferencia de que en estas por un lado está la imagen y por otro la profundidad de esta. </w:t>
      </w:r>
    </w:p>
    <w:p w14:paraId="534F5004" w14:textId="7D39C16D" w:rsidR="007817A5" w:rsidRDefault="00F526F7"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Otro de los elementos comunes en los robots es el LiDAR</w:t>
      </w:r>
      <w:r w:rsidR="007817A5">
        <w:rPr>
          <w:rFonts w:ascii="Times New Roman" w:eastAsia="Times New Roman" w:hAnsi="Times New Roman" w:cs="Times New Roman"/>
          <w:sz w:val="18"/>
          <w:szCs w:val="20"/>
          <w:lang w:val="es-ES"/>
        </w:rPr>
        <w:t xml:space="preserve"> que realiza la detección de luz y rango para medir las distancias de los elementos de su alrededor. Este elemento se utiliza para distintos usos, uno de ellos es localizar el robot [5] y el otro es generar mapas de dos o tres dimensiones [6][7] partiendo de los datos recibidos. </w:t>
      </w:r>
    </w:p>
    <w:p w14:paraId="2BBE628B" w14:textId="77777777" w:rsidR="007817A5" w:rsidRDefault="007817A5"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p>
    <w:p w14:paraId="3F5633DC" w14:textId="624BCF11" w:rsidR="00295C31" w:rsidRDefault="00365B3A" w:rsidP="00295C31">
      <w:pPr>
        <w:widowControl w:val="0"/>
        <w:autoSpaceDE w:val="0"/>
        <w:autoSpaceDN w:val="0"/>
        <w:spacing w:before="120" w:after="57" w:line="240" w:lineRule="auto"/>
        <w:rPr>
          <w:rFonts w:ascii="Times New Roman" w:eastAsia="Times New Roman" w:hAnsi="Times New Roman" w:cs="Times New Roman"/>
          <w:i/>
          <w:iCs/>
          <w:color w:val="0098CD"/>
          <w:sz w:val="20"/>
          <w:szCs w:val="20"/>
          <w:lang w:val="es-ES"/>
        </w:rPr>
      </w:pPr>
      <w:r w:rsidRPr="00365B3A">
        <w:rPr>
          <w:rFonts w:ascii="Times New Roman" w:eastAsia="Times New Roman" w:hAnsi="Times New Roman" w:cs="Times New Roman"/>
          <w:sz w:val="18"/>
          <w:szCs w:val="20"/>
          <w:lang w:val="es-ES"/>
        </w:rPr>
        <w:t xml:space="preserve"> </w:t>
      </w:r>
      <w:r w:rsidR="007817A5">
        <w:rPr>
          <w:rFonts w:ascii="Times New Roman" w:eastAsia="Times New Roman" w:hAnsi="Times New Roman" w:cs="Times New Roman"/>
          <w:i/>
          <w:iCs/>
          <w:color w:val="0098CD"/>
          <w:sz w:val="20"/>
          <w:szCs w:val="20"/>
          <w:lang w:val="es-ES"/>
        </w:rPr>
        <w:t xml:space="preserve">Detección y segmentación </w:t>
      </w:r>
    </w:p>
    <w:p w14:paraId="2693CA97" w14:textId="31C205F8" w:rsidR="00FF3CF9" w:rsidRDefault="00FF3CF9"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La detección y clasificación de imágenes es </w:t>
      </w:r>
      <w:r w:rsidR="00C4632F">
        <w:rPr>
          <w:rFonts w:ascii="Times New Roman" w:eastAsia="Times New Roman" w:hAnsi="Times New Roman" w:cs="Times New Roman"/>
          <w:sz w:val="18"/>
          <w:szCs w:val="20"/>
          <w:lang w:val="es-ES"/>
        </w:rPr>
        <w:t>uno de los pilares en cuanto a los robots, ya que tienen que entender el entorno. Y para ello se usan la clasificación y detección de objetos.</w:t>
      </w:r>
    </w:p>
    <w:p w14:paraId="7B6BB649" w14:textId="7B064193" w:rsidR="00C4632F" w:rsidRDefault="00C4632F"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En estos casos el tiempo de ejecución tiene que ser el mínimo posible y por eso no se suelen usar modelos alojados en la nube, sino que se suelen usar modelos en los sistemas locales [8].</w:t>
      </w:r>
    </w:p>
    <w:p w14:paraId="3A0E8CA1" w14:textId="6AEDCADC" w:rsidR="00C4632F" w:rsidRDefault="00C4632F"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Durante años se ha ido mejorando la detección en las imágenes, pero lo primero que se logró, fue clasificar las imágenes [9]. Después de pocos años, se realizó la detección de varios objetos en una imagen [10], que ayudo mucho para detectar los elementos del entorno y lo último que se ha logrado realizar la detección de objetos prácticamente a tiempo real [11],  </w:t>
      </w:r>
    </w:p>
    <w:p w14:paraId="06648FA2" w14:textId="33B456D7" w:rsidR="00C4632F" w:rsidRDefault="00CB540F"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La detección y clasificación de objetos puede servir para multitud de </w:t>
      </w:r>
      <w:r w:rsidR="007B5E73">
        <w:rPr>
          <w:rFonts w:ascii="Times New Roman" w:eastAsia="Times New Roman" w:hAnsi="Times New Roman" w:cs="Times New Roman"/>
          <w:sz w:val="18"/>
          <w:szCs w:val="20"/>
          <w:lang w:val="es-ES"/>
        </w:rPr>
        <w:t xml:space="preserve">operaciones, pero al estar hablando de los robots, tienen que percibir el entorno tal y como lo peciben los humanos. Para ello se empezó a realizar la segmentación semántica, que consiste en clasificar las partes de imágenes según la categoría a la que pertenece [12].  </w:t>
      </w:r>
    </w:p>
    <w:p w14:paraId="28745065" w14:textId="05622631" w:rsidR="007B5E73" w:rsidRDefault="007B5E73"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La segmentación ha traído diferentes usos como la segmentación de sistemas monoculares [13] que realizan la segmentación de una imagen, la segmentación con sistemas de profundidad [14]</w:t>
      </w:r>
      <w:r w:rsidR="00821BBE">
        <w:rPr>
          <w:rFonts w:ascii="Times New Roman" w:eastAsia="Times New Roman" w:hAnsi="Times New Roman" w:cs="Times New Roman"/>
          <w:sz w:val="18"/>
          <w:szCs w:val="20"/>
          <w:lang w:val="es-ES"/>
        </w:rPr>
        <w:t xml:space="preserve"> para tener una segmentación en tres dimensiones</w:t>
      </w:r>
      <w:r>
        <w:rPr>
          <w:rFonts w:ascii="Times New Roman" w:eastAsia="Times New Roman" w:hAnsi="Times New Roman" w:cs="Times New Roman"/>
          <w:sz w:val="18"/>
          <w:szCs w:val="20"/>
          <w:lang w:val="es-ES"/>
        </w:rPr>
        <w:t>, los mapas creados después de segmentar el entorno [15]</w:t>
      </w:r>
      <w:r w:rsidR="00821BBE">
        <w:rPr>
          <w:rFonts w:ascii="Times New Roman" w:eastAsia="Times New Roman" w:hAnsi="Times New Roman" w:cs="Times New Roman"/>
          <w:sz w:val="18"/>
          <w:szCs w:val="20"/>
          <w:lang w:val="es-ES"/>
        </w:rPr>
        <w:t>, que consiste en obtener los mapas segmentados, ver Figura 1</w:t>
      </w:r>
      <w:r>
        <w:rPr>
          <w:rFonts w:ascii="Times New Roman" w:eastAsia="Times New Roman" w:hAnsi="Times New Roman" w:cs="Times New Roman"/>
          <w:sz w:val="18"/>
          <w:szCs w:val="20"/>
          <w:lang w:val="es-ES"/>
        </w:rPr>
        <w:t>. Esto puede ayudar a los robots a saber en que lugar se encuentran y por donde deben de realizar las trayectorias.</w:t>
      </w:r>
    </w:p>
    <w:p w14:paraId="0DE54B52" w14:textId="77777777" w:rsidR="00BE5802" w:rsidRDefault="00821BBE" w:rsidP="00BE5802">
      <w:pPr>
        <w:keepNext/>
        <w:widowControl w:val="0"/>
        <w:autoSpaceDE w:val="0"/>
        <w:autoSpaceDN w:val="0"/>
        <w:spacing w:before="120" w:after="57" w:line="240" w:lineRule="auto"/>
      </w:pPr>
      <w:r>
        <w:rPr>
          <w:noProof/>
        </w:rPr>
        <w:drawing>
          <wp:inline distT="0" distB="0" distL="0" distR="0" wp14:anchorId="434E2CC8" wp14:editId="3217FCF1">
            <wp:extent cx="2969895" cy="819315"/>
            <wp:effectExtent l="0" t="0" r="1905" b="0"/>
            <wp:docPr id="14" name="Imagen 1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29"/>
                    <a:stretch>
                      <a:fillRect/>
                    </a:stretch>
                  </pic:blipFill>
                  <pic:spPr>
                    <a:xfrm>
                      <a:off x="0" y="0"/>
                      <a:ext cx="2969895" cy="819315"/>
                    </a:xfrm>
                    <a:prstGeom prst="rect">
                      <a:avLst/>
                    </a:prstGeom>
                  </pic:spPr>
                </pic:pic>
              </a:graphicData>
            </a:graphic>
          </wp:inline>
        </w:drawing>
      </w:r>
    </w:p>
    <w:p w14:paraId="713B5BD5" w14:textId="1C1F2E72" w:rsidR="00821BBE" w:rsidRPr="00BE5802" w:rsidRDefault="00BE5802" w:rsidP="00BE5802">
      <w:pPr>
        <w:pStyle w:val="Descripcin"/>
        <w:jc w:val="center"/>
        <w:rPr>
          <w:rFonts w:ascii="Times New Roman" w:eastAsia="Times New Roman" w:hAnsi="Times New Roman" w:cs="Times New Roman"/>
          <w:sz w:val="16"/>
          <w:szCs w:val="16"/>
        </w:rPr>
      </w:pPr>
      <w:r w:rsidRPr="00BE5802">
        <w:rPr>
          <w:rFonts w:ascii="Times New Roman" w:eastAsia="Times New Roman" w:hAnsi="Times New Roman" w:cs="Times New Roman"/>
          <w:sz w:val="16"/>
          <w:szCs w:val="16"/>
        </w:rPr>
        <w:t xml:space="preserve">Ilustración </w:t>
      </w:r>
      <w:r w:rsidRPr="00BE5802">
        <w:rPr>
          <w:rFonts w:ascii="Times New Roman" w:eastAsia="Times New Roman" w:hAnsi="Times New Roman" w:cs="Times New Roman"/>
          <w:sz w:val="16"/>
          <w:szCs w:val="16"/>
        </w:rPr>
        <w:fldChar w:fldCharType="begin"/>
      </w:r>
      <w:r w:rsidRPr="00BE5802">
        <w:rPr>
          <w:rFonts w:ascii="Times New Roman" w:eastAsia="Times New Roman" w:hAnsi="Times New Roman" w:cs="Times New Roman"/>
          <w:sz w:val="16"/>
          <w:szCs w:val="16"/>
        </w:rPr>
        <w:instrText xml:space="preserve"> SEQ Ilustración \* ARABIC </w:instrText>
      </w:r>
      <w:r w:rsidRPr="00BE5802">
        <w:rPr>
          <w:rFonts w:ascii="Times New Roman" w:eastAsia="Times New Roman" w:hAnsi="Times New Roman" w:cs="Times New Roman"/>
          <w:sz w:val="16"/>
          <w:szCs w:val="16"/>
        </w:rPr>
        <w:fldChar w:fldCharType="separate"/>
      </w:r>
      <w:r w:rsidR="00EB03F5">
        <w:rPr>
          <w:rFonts w:ascii="Times New Roman" w:eastAsia="Times New Roman" w:hAnsi="Times New Roman" w:cs="Times New Roman"/>
          <w:noProof/>
          <w:sz w:val="16"/>
          <w:szCs w:val="16"/>
        </w:rPr>
        <w:t>1</w:t>
      </w:r>
      <w:r w:rsidRPr="00BE5802">
        <w:rPr>
          <w:rFonts w:ascii="Times New Roman" w:eastAsia="Times New Roman" w:hAnsi="Times New Roman" w:cs="Times New Roman"/>
          <w:sz w:val="16"/>
          <w:szCs w:val="16"/>
        </w:rPr>
        <w:fldChar w:fldCharType="end"/>
      </w:r>
      <w:r>
        <w:rPr>
          <w:rFonts w:ascii="Times New Roman" w:eastAsia="Times New Roman" w:hAnsi="Times New Roman" w:cs="Times New Roman"/>
          <w:sz w:val="16"/>
          <w:szCs w:val="16"/>
        </w:rPr>
        <w:t>: mapeo con segmentación semántica [].</w:t>
      </w:r>
    </w:p>
    <w:p w14:paraId="6A61C7B5" w14:textId="4AAAB4EC" w:rsidR="00C4632F" w:rsidRDefault="00821BBE"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Las segmentaciones suelen se para interior [16] o exterior, que a su vez pueden añadir la detección de objetos [17].</w:t>
      </w:r>
    </w:p>
    <w:p w14:paraId="23DB0BBC" w14:textId="5EAAB35A" w:rsidR="00821BBE" w:rsidRDefault="00821BBE"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Tal y como se menciona anteriormente, uno de los problemas suele ser la ejecución de los modelos y es necesario mejorarlo para realizar un correcto mapeo [1</w:t>
      </w:r>
      <w:r w:rsidR="00991989">
        <w:rPr>
          <w:rFonts w:ascii="Times New Roman" w:eastAsia="Times New Roman" w:hAnsi="Times New Roman" w:cs="Times New Roman"/>
          <w:sz w:val="18"/>
          <w:szCs w:val="20"/>
          <w:lang w:val="es-ES"/>
        </w:rPr>
        <w:t>8</w:t>
      </w:r>
      <w:r>
        <w:rPr>
          <w:rFonts w:ascii="Times New Roman" w:eastAsia="Times New Roman" w:hAnsi="Times New Roman" w:cs="Times New Roman"/>
          <w:sz w:val="18"/>
          <w:szCs w:val="20"/>
          <w:lang w:val="es-ES"/>
        </w:rPr>
        <w:t>].</w:t>
      </w:r>
      <w:r w:rsidR="00045AFC">
        <w:rPr>
          <w:rFonts w:ascii="Times New Roman" w:eastAsia="Times New Roman" w:hAnsi="Times New Roman" w:cs="Times New Roman"/>
          <w:sz w:val="18"/>
          <w:szCs w:val="20"/>
          <w:lang w:val="es-ES"/>
        </w:rPr>
        <w:t xml:space="preserve"> Para realizar mapas es necesario que los elementos móviles no estén en el mapa generado, si no pude que la trayectoria elegida no sea la </w:t>
      </w:r>
      <w:r w:rsidR="001A4D47">
        <w:rPr>
          <w:rFonts w:ascii="Times New Roman" w:eastAsia="Times New Roman" w:hAnsi="Times New Roman" w:cs="Times New Roman"/>
          <w:sz w:val="18"/>
          <w:szCs w:val="20"/>
          <w:lang w:val="es-ES"/>
        </w:rPr>
        <w:t>óptima</w:t>
      </w:r>
      <w:r w:rsidR="00045AFC">
        <w:rPr>
          <w:rFonts w:ascii="Times New Roman" w:eastAsia="Times New Roman" w:hAnsi="Times New Roman" w:cs="Times New Roman"/>
          <w:sz w:val="18"/>
          <w:szCs w:val="20"/>
          <w:lang w:val="es-ES"/>
        </w:rPr>
        <w:t xml:space="preserve"> [19]</w:t>
      </w:r>
      <w:r w:rsidR="001A4D47">
        <w:rPr>
          <w:rFonts w:ascii="Times New Roman" w:eastAsia="Times New Roman" w:hAnsi="Times New Roman" w:cs="Times New Roman"/>
          <w:sz w:val="18"/>
          <w:szCs w:val="20"/>
          <w:lang w:val="es-ES"/>
        </w:rPr>
        <w:t>. Los sistemas monoculares también pueden crear SLAM [20] captando el entorno con sus características y las inercias de movimiento para crear un mapa.</w:t>
      </w:r>
    </w:p>
    <w:p w14:paraId="55AF7A3B" w14:textId="62596C44" w:rsidR="001A4D47" w:rsidRDefault="001A4D47"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También existen algoritmos de segmentación semántica no supervisados [21], tal y como dice el nombre este modelo no se entrena en base a los resultados.</w:t>
      </w:r>
    </w:p>
    <w:p w14:paraId="38F58662" w14:textId="77777777" w:rsidR="00045AFC" w:rsidRDefault="00045AFC"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p>
    <w:p w14:paraId="65DE2EF7" w14:textId="1F8EC322" w:rsidR="00295C31" w:rsidRDefault="001A4D47" w:rsidP="00295C31">
      <w:pPr>
        <w:widowControl w:val="0"/>
        <w:autoSpaceDE w:val="0"/>
        <w:autoSpaceDN w:val="0"/>
        <w:spacing w:before="120" w:after="57" w:line="240" w:lineRule="auto"/>
        <w:rPr>
          <w:rFonts w:ascii="Times New Roman" w:eastAsia="Times New Roman" w:hAnsi="Times New Roman" w:cs="Times New Roman"/>
          <w:i/>
          <w:iCs/>
          <w:color w:val="0098CD"/>
          <w:sz w:val="20"/>
          <w:szCs w:val="20"/>
          <w:lang w:val="es-ES"/>
        </w:rPr>
      </w:pPr>
      <w:r>
        <w:rPr>
          <w:rFonts w:ascii="Times New Roman" w:eastAsia="Times New Roman" w:hAnsi="Times New Roman" w:cs="Times New Roman"/>
          <w:i/>
          <w:iCs/>
          <w:color w:val="0098CD"/>
          <w:sz w:val="20"/>
          <w:szCs w:val="20"/>
          <w:lang w:val="es-ES"/>
        </w:rPr>
        <w:t>Trayectoria de los humanos</w:t>
      </w:r>
    </w:p>
    <w:p w14:paraId="1776BD6F" w14:textId="15A7EE2E" w:rsidR="001A4D47" w:rsidRDefault="001A4D47"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Saber la</w:t>
      </w:r>
      <w:r w:rsidR="00365B3A" w:rsidRPr="00365B3A">
        <w:rPr>
          <w:rFonts w:ascii="Times New Roman" w:eastAsia="Times New Roman" w:hAnsi="Times New Roman" w:cs="Times New Roman"/>
          <w:sz w:val="18"/>
          <w:szCs w:val="20"/>
          <w:lang w:val="es-ES"/>
        </w:rPr>
        <w:t xml:space="preserve"> </w:t>
      </w:r>
      <w:r>
        <w:rPr>
          <w:rFonts w:ascii="Times New Roman" w:eastAsia="Times New Roman" w:hAnsi="Times New Roman" w:cs="Times New Roman"/>
          <w:sz w:val="18"/>
          <w:szCs w:val="20"/>
          <w:lang w:val="es-ES"/>
        </w:rPr>
        <w:t xml:space="preserve">posición en la que se encuentra un ser humano está bien, pero puede ayudar mucho mas saber la trayectoria que puede llegar a hacer esa persona para poder esquivar y realizar una trayectoria eficiente. </w:t>
      </w:r>
    </w:p>
    <w:p w14:paraId="6669112F" w14:textId="0F8C809A" w:rsidR="001A4D47" w:rsidRDefault="00CC3D63"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Saber la pose y la dirección de un humano [22] puede ayudar en la función de esquivar, ya que se puede prevenir que va a moverse según su dirección. También puede ser interesante saber las trayectorias mas concurrida de los humanos [23] para intentar evitarlos [24], ayudando con la gesticulación y la mirada [25].</w:t>
      </w:r>
    </w:p>
    <w:p w14:paraId="584DABB7" w14:textId="3C3DF896" w:rsidR="00CC3D63" w:rsidRDefault="00CC3D63"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También existen casos donde el robot previene la trayectoria del humano según los objetos detectados en su cuerpo [26]. Esto quiere decir que el robot puede predecir hacia donde ira la gente según los objetos detectados. También se pueden prevenir los movimientos de los humanos según los </w:t>
      </w:r>
      <w:r w:rsidR="00DB363F">
        <w:rPr>
          <w:rFonts w:ascii="Times New Roman" w:eastAsia="Times New Roman" w:hAnsi="Times New Roman" w:cs="Times New Roman"/>
          <w:sz w:val="18"/>
          <w:szCs w:val="20"/>
          <w:lang w:val="es-ES"/>
        </w:rPr>
        <w:t>previos movimientos realizados [27] realizando un mapa de los mismos.</w:t>
      </w:r>
    </w:p>
    <w:p w14:paraId="5B54BEF4" w14:textId="0E27F5BE" w:rsidR="00D04997" w:rsidRPr="00F1126D" w:rsidRDefault="00CC3D63" w:rsidP="00D04997">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Para ejecutar este trabajo es necesario tener las bases de datos como [</w:t>
      </w:r>
      <w:r w:rsidR="00DB363F">
        <w:rPr>
          <w:rFonts w:ascii="Times New Roman" w:eastAsia="Times New Roman" w:hAnsi="Times New Roman" w:cs="Times New Roman"/>
          <w:sz w:val="18"/>
          <w:szCs w:val="20"/>
          <w:lang w:val="es-ES"/>
        </w:rPr>
        <w:t>28</w:t>
      </w:r>
      <w:r>
        <w:rPr>
          <w:rFonts w:ascii="Times New Roman" w:eastAsia="Times New Roman" w:hAnsi="Times New Roman" w:cs="Times New Roman"/>
          <w:sz w:val="18"/>
          <w:szCs w:val="20"/>
          <w:lang w:val="es-ES"/>
        </w:rPr>
        <w:t>] [</w:t>
      </w:r>
      <w:r w:rsidR="00DB363F">
        <w:rPr>
          <w:rFonts w:ascii="Times New Roman" w:eastAsia="Times New Roman" w:hAnsi="Times New Roman" w:cs="Times New Roman"/>
          <w:sz w:val="18"/>
          <w:szCs w:val="20"/>
          <w:lang w:val="es-ES"/>
        </w:rPr>
        <w:t>29</w:t>
      </w:r>
      <w:r>
        <w:rPr>
          <w:rFonts w:ascii="Times New Roman" w:eastAsia="Times New Roman" w:hAnsi="Times New Roman" w:cs="Times New Roman"/>
          <w:sz w:val="18"/>
          <w:szCs w:val="20"/>
          <w:lang w:val="es-ES"/>
        </w:rPr>
        <w:t>] [</w:t>
      </w:r>
      <w:r w:rsidR="00DB363F">
        <w:rPr>
          <w:rFonts w:ascii="Times New Roman" w:eastAsia="Times New Roman" w:hAnsi="Times New Roman" w:cs="Times New Roman"/>
          <w:sz w:val="18"/>
          <w:szCs w:val="20"/>
          <w:lang w:val="es-ES"/>
        </w:rPr>
        <w:t>30</w:t>
      </w:r>
      <w:r>
        <w:rPr>
          <w:rFonts w:ascii="Times New Roman" w:eastAsia="Times New Roman" w:hAnsi="Times New Roman" w:cs="Times New Roman"/>
          <w:sz w:val="18"/>
          <w:szCs w:val="20"/>
          <w:lang w:val="es-ES"/>
        </w:rPr>
        <w:t>] donde podemos entrenar los modelos para diferentes entornos.</w:t>
      </w:r>
      <w:r w:rsidR="0029367A">
        <w:rPr>
          <w:rFonts w:ascii="Times New Roman" w:eastAsia="Times New Roman" w:hAnsi="Times New Roman" w:cs="Times New Roman"/>
          <w:sz w:val="18"/>
          <w:szCs w:val="20"/>
          <w:lang w:val="es-ES"/>
        </w:rPr>
        <w:t xml:space="preserve"> </w:t>
      </w:r>
      <w:r w:rsidR="00F74911">
        <w:rPr>
          <w:rFonts w:ascii="Times New Roman" w:eastAsia="Times New Roman" w:hAnsi="Times New Roman" w:cs="Times New Roman"/>
          <w:sz w:val="18"/>
          <w:szCs w:val="20"/>
          <w:lang w:val="es-ES"/>
        </w:rPr>
        <w:t xml:space="preserve">Es interesante entrenar los modelos en diferentes entornos para que puedan realizar un buen trabajo. </w:t>
      </w:r>
      <w:r w:rsidR="00D04997">
        <w:rPr>
          <w:rFonts w:ascii="Times New Roman" w:eastAsia="Times New Roman" w:hAnsi="Times New Roman" w:cs="Times New Roman"/>
          <w:sz w:val="18"/>
          <w:szCs w:val="20"/>
          <w:lang w:val="es-ES"/>
        </w:rPr>
        <w:t>No es lo mismo realizar la predicción de un entorno donde previamente se ha entrenado el modelo que un nuevo entorno. Para eso es interesante tener distintas bases de datos en las que entrenar los modelos.</w:t>
      </w:r>
    </w:p>
    <w:p w14:paraId="51013E3E" w14:textId="7B72A6A6" w:rsidR="00CC3D63" w:rsidRDefault="0029367A"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También existen dataset con las imágenes segmentadas para poder entrenar el modelo [31] [32].</w:t>
      </w:r>
      <w:r w:rsidR="00D04997">
        <w:rPr>
          <w:rFonts w:ascii="Times New Roman" w:eastAsia="Times New Roman" w:hAnsi="Times New Roman" w:cs="Times New Roman"/>
          <w:sz w:val="18"/>
          <w:szCs w:val="20"/>
          <w:lang w:val="es-ES"/>
        </w:rPr>
        <w:t xml:space="preserve"> Estas bases de datos contienen imágenes en color y en profundidad, que ayudan en cuanto a realizar la </w:t>
      </w:r>
      <w:r w:rsidR="00F74911">
        <w:rPr>
          <w:rFonts w:ascii="Times New Roman" w:eastAsia="Times New Roman" w:hAnsi="Times New Roman" w:cs="Times New Roman"/>
          <w:sz w:val="18"/>
          <w:szCs w:val="20"/>
          <w:lang w:val="es-ES"/>
        </w:rPr>
        <w:t>segmentación</w:t>
      </w:r>
      <w:r w:rsidR="00D04997">
        <w:rPr>
          <w:rFonts w:ascii="Times New Roman" w:eastAsia="Times New Roman" w:hAnsi="Times New Roman" w:cs="Times New Roman"/>
          <w:sz w:val="18"/>
          <w:szCs w:val="20"/>
          <w:lang w:val="es-ES"/>
        </w:rPr>
        <w:t xml:space="preserve">. Además, </w:t>
      </w:r>
      <w:r w:rsidR="00F74911">
        <w:rPr>
          <w:rFonts w:ascii="Times New Roman" w:eastAsia="Times New Roman" w:hAnsi="Times New Roman" w:cs="Times New Roman"/>
          <w:sz w:val="18"/>
          <w:szCs w:val="20"/>
          <w:lang w:val="es-ES"/>
        </w:rPr>
        <w:t>contienen las imágenes de color y profundidad tipo video, en frames, para poder realizar una mejor predicción.</w:t>
      </w:r>
    </w:p>
    <w:p w14:paraId="3A09424B" w14:textId="3F64FC30"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lastRenderedPageBreak/>
        <w:t xml:space="preserve">III. </w:t>
      </w:r>
      <w:r w:rsidRPr="00F1126D">
        <w:rPr>
          <w:rFonts w:ascii="Times New Roman" w:eastAsia="UnitOT" w:hAnsi="Times New Roman" w:cs="Times New Roman"/>
          <w:smallCaps/>
          <w:color w:val="0098CD"/>
          <w:sz w:val="20"/>
          <w:szCs w:val="28"/>
          <w:lang w:val="es-ES"/>
        </w:rPr>
        <w:t>Objetivos y Metodología</w:t>
      </w:r>
    </w:p>
    <w:p w14:paraId="2A74228D" w14:textId="1EF5472E" w:rsidR="00F74911" w:rsidRDefault="00F74911" w:rsidP="00AC68E7">
      <w:pPr>
        <w:widowControl w:val="0"/>
        <w:autoSpaceDE w:val="0"/>
        <w:autoSpaceDN w:val="0"/>
        <w:spacing w:before="120" w:after="57" w:line="240" w:lineRule="auto"/>
        <w:ind w:firstLine="210"/>
        <w:rPr>
          <w:rFonts w:ascii="Times New Roman" w:eastAsia="Times New Roman" w:hAnsi="Times New Roman" w:cs="Times New Roman"/>
          <w:i/>
          <w:iCs/>
          <w:color w:val="0098CD"/>
          <w:sz w:val="20"/>
          <w:szCs w:val="20"/>
          <w:lang w:val="es-ES"/>
        </w:rPr>
      </w:pPr>
      <w:r>
        <w:rPr>
          <w:rFonts w:ascii="Times New Roman" w:eastAsia="Times New Roman" w:hAnsi="Times New Roman" w:cs="Times New Roman"/>
          <w:i/>
          <w:iCs/>
          <w:color w:val="0098CD"/>
          <w:sz w:val="20"/>
          <w:szCs w:val="20"/>
          <w:lang w:val="es-ES"/>
        </w:rPr>
        <w:t>Objetivo general</w:t>
      </w:r>
    </w:p>
    <w:p w14:paraId="7EA9BADE" w14:textId="445E4E65" w:rsidR="00B10848" w:rsidRDefault="00D0499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El objetivo general de este trabajo es realizar la función de segmentación de una imagen y preparar </w:t>
      </w:r>
      <w:r w:rsidR="00F74911">
        <w:rPr>
          <w:rFonts w:ascii="Times New Roman" w:eastAsia="Times New Roman" w:hAnsi="Times New Roman" w:cs="Times New Roman"/>
          <w:sz w:val="18"/>
          <w:szCs w:val="20"/>
          <w:lang w:val="es-ES"/>
        </w:rPr>
        <w:t>una predicción futura</w:t>
      </w:r>
      <w:r>
        <w:rPr>
          <w:rFonts w:ascii="Times New Roman" w:eastAsia="Times New Roman" w:hAnsi="Times New Roman" w:cs="Times New Roman"/>
          <w:sz w:val="18"/>
          <w:szCs w:val="20"/>
          <w:lang w:val="es-ES"/>
        </w:rPr>
        <w:t xml:space="preserve"> de la segmentación para la navegación de robots.</w:t>
      </w:r>
    </w:p>
    <w:p w14:paraId="70F243FE" w14:textId="1927562C" w:rsidR="00F74911" w:rsidRDefault="00F74911"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p w14:paraId="4934FABD" w14:textId="339B80E0" w:rsidR="00F74911" w:rsidRDefault="00F74911" w:rsidP="00073AEF">
      <w:pPr>
        <w:widowControl w:val="0"/>
        <w:autoSpaceDE w:val="0"/>
        <w:autoSpaceDN w:val="0"/>
        <w:spacing w:before="120" w:after="57" w:line="240" w:lineRule="auto"/>
        <w:ind w:firstLine="210"/>
        <w:rPr>
          <w:rFonts w:ascii="Times New Roman" w:eastAsia="Times New Roman" w:hAnsi="Times New Roman" w:cs="Times New Roman"/>
          <w:i/>
          <w:iCs/>
          <w:color w:val="0098CD"/>
          <w:sz w:val="20"/>
          <w:szCs w:val="20"/>
          <w:lang w:val="es-ES"/>
        </w:rPr>
      </w:pPr>
      <w:r>
        <w:rPr>
          <w:rFonts w:ascii="Times New Roman" w:eastAsia="Times New Roman" w:hAnsi="Times New Roman" w:cs="Times New Roman"/>
          <w:i/>
          <w:iCs/>
          <w:color w:val="0098CD"/>
          <w:sz w:val="20"/>
          <w:szCs w:val="20"/>
          <w:lang w:val="es-ES"/>
        </w:rPr>
        <w:t>Objetivos específicos</w:t>
      </w:r>
    </w:p>
    <w:p w14:paraId="2CFEE19C" w14:textId="7582445E" w:rsidR="00073AEF" w:rsidRDefault="00073AEF" w:rsidP="00073AEF">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Pr>
          <w:rFonts w:ascii="Times New Roman" w:eastAsia="Times New Roman" w:hAnsi="Times New Roman" w:cs="Times New Roman"/>
          <w:sz w:val="18"/>
          <w:szCs w:val="20"/>
        </w:rPr>
        <w:t xml:space="preserve">Realizar el análisis de los sistemas utilizados para detección del entorno como la </w:t>
      </w:r>
      <w:r w:rsidR="00CE2098">
        <w:rPr>
          <w:rFonts w:ascii="Times New Roman" w:eastAsia="Times New Roman" w:hAnsi="Times New Roman" w:cs="Times New Roman"/>
          <w:sz w:val="18"/>
          <w:szCs w:val="20"/>
        </w:rPr>
        <w:t>segmentación</w:t>
      </w:r>
      <w:r>
        <w:rPr>
          <w:rFonts w:ascii="Times New Roman" w:eastAsia="Times New Roman" w:hAnsi="Times New Roman" w:cs="Times New Roman"/>
          <w:sz w:val="18"/>
          <w:szCs w:val="20"/>
        </w:rPr>
        <w:t xml:space="preserve"> semántica para realizar la navegación.</w:t>
      </w:r>
    </w:p>
    <w:p w14:paraId="2FCBEA0C" w14:textId="360EC323" w:rsidR="00073AEF" w:rsidRDefault="00E61C65" w:rsidP="00073AEF">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Pr>
          <w:rFonts w:ascii="Times New Roman" w:eastAsia="Times New Roman" w:hAnsi="Times New Roman" w:cs="Times New Roman"/>
          <w:sz w:val="18"/>
          <w:szCs w:val="20"/>
        </w:rPr>
        <w:t xml:space="preserve">Realizar la </w:t>
      </w:r>
      <w:r w:rsidR="00CE2098">
        <w:rPr>
          <w:rFonts w:ascii="Times New Roman" w:eastAsia="Times New Roman" w:hAnsi="Times New Roman" w:cs="Times New Roman"/>
          <w:sz w:val="18"/>
          <w:szCs w:val="20"/>
        </w:rPr>
        <w:t>segmentación</w:t>
      </w:r>
      <w:r>
        <w:rPr>
          <w:rFonts w:ascii="Times New Roman" w:eastAsia="Times New Roman" w:hAnsi="Times New Roman" w:cs="Times New Roman"/>
          <w:sz w:val="18"/>
          <w:szCs w:val="20"/>
        </w:rPr>
        <w:t xml:space="preserve"> semántica del entorno, para que el robot sea capaz de segmentar el entorno en categorías.</w:t>
      </w:r>
    </w:p>
    <w:p w14:paraId="57640EF3" w14:textId="49EE7968" w:rsidR="00E61C65" w:rsidRDefault="00E61C65" w:rsidP="00073AEF">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Pr>
          <w:rFonts w:ascii="Times New Roman" w:eastAsia="Times New Roman" w:hAnsi="Times New Roman" w:cs="Times New Roman"/>
          <w:sz w:val="18"/>
          <w:szCs w:val="20"/>
        </w:rPr>
        <w:t>Detectar el movimiento y predecir los estados futuros que puede tener un robot cuando está navegando.</w:t>
      </w:r>
    </w:p>
    <w:p w14:paraId="5CB479C0" w14:textId="2AB7CCBF" w:rsidR="00E61C65" w:rsidRDefault="00E61C65" w:rsidP="00073AEF">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Pr>
          <w:rFonts w:ascii="Times New Roman" w:eastAsia="Times New Roman" w:hAnsi="Times New Roman" w:cs="Times New Roman"/>
          <w:sz w:val="18"/>
          <w:szCs w:val="20"/>
        </w:rPr>
        <w:t xml:space="preserve">Implementar el algoritmo de percepción </w:t>
      </w:r>
      <w:r w:rsidR="00CE2098">
        <w:rPr>
          <w:rFonts w:ascii="Times New Roman" w:eastAsia="Times New Roman" w:hAnsi="Times New Roman" w:cs="Times New Roman"/>
          <w:sz w:val="18"/>
          <w:szCs w:val="20"/>
        </w:rPr>
        <w:t xml:space="preserve">para la predicción de estados con segmentación semántica </w:t>
      </w:r>
      <w:r>
        <w:rPr>
          <w:rFonts w:ascii="Times New Roman" w:eastAsia="Times New Roman" w:hAnsi="Times New Roman" w:cs="Times New Roman"/>
          <w:sz w:val="18"/>
          <w:szCs w:val="20"/>
        </w:rPr>
        <w:t>en el framework ROS (Robot Operating System)</w:t>
      </w:r>
      <w:r w:rsidR="00293764">
        <w:rPr>
          <w:rFonts w:ascii="Times New Roman" w:eastAsia="Times New Roman" w:hAnsi="Times New Roman" w:cs="Times New Roman"/>
          <w:sz w:val="18"/>
          <w:szCs w:val="20"/>
        </w:rPr>
        <w:t>.</w:t>
      </w:r>
      <w:r>
        <w:rPr>
          <w:rFonts w:ascii="Times New Roman" w:eastAsia="Times New Roman" w:hAnsi="Times New Roman" w:cs="Times New Roman"/>
          <w:sz w:val="18"/>
          <w:szCs w:val="20"/>
        </w:rPr>
        <w:t xml:space="preserve"> </w:t>
      </w:r>
    </w:p>
    <w:p w14:paraId="38D5920E" w14:textId="77777777" w:rsidR="00E61C65" w:rsidRDefault="00E61C65" w:rsidP="00E61C65">
      <w:pPr>
        <w:widowControl w:val="0"/>
        <w:autoSpaceDE w:val="0"/>
        <w:autoSpaceDN w:val="0"/>
        <w:spacing w:before="120" w:after="57" w:line="240" w:lineRule="auto"/>
        <w:rPr>
          <w:rFonts w:ascii="Times New Roman" w:eastAsia="Times New Roman" w:hAnsi="Times New Roman" w:cs="Times New Roman"/>
          <w:i/>
          <w:iCs/>
          <w:color w:val="0098CD"/>
          <w:sz w:val="20"/>
          <w:szCs w:val="20"/>
        </w:rPr>
      </w:pPr>
    </w:p>
    <w:p w14:paraId="7A1D4D39" w14:textId="294D1827" w:rsidR="00E61C65" w:rsidRDefault="00CE2098" w:rsidP="00E61C65">
      <w:pPr>
        <w:widowControl w:val="0"/>
        <w:autoSpaceDE w:val="0"/>
        <w:autoSpaceDN w:val="0"/>
        <w:spacing w:before="120" w:after="57" w:line="240" w:lineRule="auto"/>
        <w:rPr>
          <w:rFonts w:ascii="Times New Roman" w:eastAsia="Times New Roman" w:hAnsi="Times New Roman" w:cs="Times New Roman"/>
          <w:i/>
          <w:iCs/>
          <w:color w:val="0098CD"/>
          <w:sz w:val="20"/>
          <w:szCs w:val="20"/>
        </w:rPr>
      </w:pPr>
      <w:r>
        <w:rPr>
          <w:rFonts w:ascii="Times New Roman" w:eastAsia="Times New Roman" w:hAnsi="Times New Roman" w:cs="Times New Roman"/>
          <w:i/>
          <w:iCs/>
          <w:color w:val="0098CD"/>
          <w:sz w:val="20"/>
          <w:szCs w:val="20"/>
        </w:rPr>
        <w:t xml:space="preserve">Metodología </w:t>
      </w:r>
    </w:p>
    <w:p w14:paraId="1C2A6F54" w14:textId="5442F069" w:rsidR="00E61C65" w:rsidRDefault="00E61C65" w:rsidP="00AC68E7">
      <w:pPr>
        <w:widowControl w:val="0"/>
        <w:autoSpaceDE w:val="0"/>
        <w:autoSpaceDN w:val="0"/>
        <w:spacing w:before="120" w:after="57" w:line="240" w:lineRule="auto"/>
        <w:ind w:firstLine="210"/>
        <w:rPr>
          <w:rFonts w:ascii="Times New Roman" w:eastAsia="Times New Roman" w:hAnsi="Times New Roman" w:cs="Times New Roman"/>
          <w:sz w:val="18"/>
          <w:szCs w:val="20"/>
        </w:rPr>
      </w:pPr>
      <w:r>
        <w:rPr>
          <w:rFonts w:ascii="Times New Roman" w:eastAsia="Times New Roman" w:hAnsi="Times New Roman" w:cs="Times New Roman"/>
          <w:sz w:val="18"/>
          <w:szCs w:val="20"/>
        </w:rPr>
        <w:t xml:space="preserve">Con el fin de alcanzar los objetivos indicados en el desarrollo del trabajo, se ha utilizado la metodología SCRUM. Esta metodología implica </w:t>
      </w:r>
      <w:r w:rsidR="00CE2098">
        <w:rPr>
          <w:rFonts w:ascii="Times New Roman" w:eastAsia="Times New Roman" w:hAnsi="Times New Roman" w:cs="Times New Roman"/>
          <w:sz w:val="18"/>
          <w:szCs w:val="20"/>
        </w:rPr>
        <w:t>tener objetivos a corto plazo por si ocurren cambios y se tiene que modificar el proceso de desarrollo. En este tipo de metodologías la planificación no suele ser la definitiva, se suele ir modificando para ajustarse lo máximo posible al ejecutar y desarrollar los proyectos.</w:t>
      </w:r>
    </w:p>
    <w:p w14:paraId="270DCD2E" w14:textId="250BA7CC" w:rsidR="00CE2098" w:rsidRDefault="00CE2098" w:rsidP="00AC68E7">
      <w:pPr>
        <w:widowControl w:val="0"/>
        <w:autoSpaceDE w:val="0"/>
        <w:autoSpaceDN w:val="0"/>
        <w:spacing w:before="120" w:after="57" w:line="240" w:lineRule="auto"/>
        <w:ind w:firstLine="210"/>
        <w:rPr>
          <w:rFonts w:ascii="Times New Roman" w:eastAsia="Times New Roman" w:hAnsi="Times New Roman" w:cs="Times New Roman"/>
          <w:sz w:val="18"/>
          <w:szCs w:val="20"/>
        </w:rPr>
      </w:pPr>
      <w:r>
        <w:rPr>
          <w:rFonts w:ascii="Times New Roman" w:eastAsia="Times New Roman" w:hAnsi="Times New Roman" w:cs="Times New Roman"/>
          <w:sz w:val="18"/>
          <w:szCs w:val="20"/>
        </w:rPr>
        <w:t xml:space="preserve">Para lograr el objetivo final se han establecido los siguientes sprint o </w:t>
      </w:r>
      <w:r w:rsidR="00293764">
        <w:rPr>
          <w:rFonts w:ascii="Times New Roman" w:eastAsia="Times New Roman" w:hAnsi="Times New Roman" w:cs="Times New Roman"/>
          <w:sz w:val="18"/>
          <w:szCs w:val="20"/>
        </w:rPr>
        <w:t>subobjetivos:</w:t>
      </w:r>
    </w:p>
    <w:p w14:paraId="0A750AAF" w14:textId="2F02B58D" w:rsidR="00CE2098" w:rsidRDefault="00293764" w:rsidP="00293764">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Pr>
          <w:rFonts w:ascii="Times New Roman" w:eastAsia="Times New Roman" w:hAnsi="Times New Roman" w:cs="Times New Roman"/>
          <w:sz w:val="18"/>
          <w:szCs w:val="20"/>
        </w:rPr>
        <w:t xml:space="preserve">Analizar </w:t>
      </w:r>
    </w:p>
    <w:p w14:paraId="15FBBC37" w14:textId="55C9B764" w:rsidR="00293764" w:rsidRDefault="00293764" w:rsidP="00293764">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Pr>
          <w:rFonts w:ascii="Times New Roman" w:eastAsia="Times New Roman" w:hAnsi="Times New Roman" w:cs="Times New Roman"/>
          <w:sz w:val="18"/>
          <w:szCs w:val="20"/>
        </w:rPr>
        <w:t>Realizar el algoritmo de segmentación semántica</w:t>
      </w:r>
    </w:p>
    <w:p w14:paraId="76E73AE3" w14:textId="0BEBD2EF" w:rsidR="00293764" w:rsidRDefault="00293764" w:rsidP="00293764">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Pr>
          <w:rFonts w:ascii="Times New Roman" w:eastAsia="Times New Roman" w:hAnsi="Times New Roman" w:cs="Times New Roman"/>
          <w:sz w:val="18"/>
          <w:szCs w:val="20"/>
        </w:rPr>
        <w:t>Realizar el algoritmo de segmentación semántica con predicción.</w:t>
      </w:r>
    </w:p>
    <w:p w14:paraId="1237B0DB" w14:textId="0D509097" w:rsidR="00293764" w:rsidRDefault="00293764" w:rsidP="00293764">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Pr>
          <w:rFonts w:ascii="Times New Roman" w:eastAsia="Times New Roman" w:hAnsi="Times New Roman" w:cs="Times New Roman"/>
          <w:sz w:val="18"/>
          <w:szCs w:val="20"/>
        </w:rPr>
        <w:t>Implementar los algoritmos en una Jetson Nano</w:t>
      </w:r>
    </w:p>
    <w:p w14:paraId="66C79C9D" w14:textId="50202A98" w:rsidR="00293764" w:rsidRDefault="00293764" w:rsidP="00293764">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Pr>
          <w:rFonts w:ascii="Times New Roman" w:eastAsia="Times New Roman" w:hAnsi="Times New Roman" w:cs="Times New Roman"/>
          <w:sz w:val="18"/>
          <w:szCs w:val="20"/>
        </w:rPr>
        <w:t>Implementar el algoritmo en ROS.</w:t>
      </w:r>
    </w:p>
    <w:p w14:paraId="4AE6B34B" w14:textId="37C34525" w:rsidR="00CC3D63" w:rsidRDefault="00293764" w:rsidP="00293764">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Pr>
          <w:rFonts w:ascii="Times New Roman" w:eastAsia="Times New Roman" w:hAnsi="Times New Roman" w:cs="Times New Roman"/>
          <w:sz w:val="18"/>
          <w:szCs w:val="20"/>
        </w:rPr>
        <w:t>Pruebas y evaluación.</w:t>
      </w:r>
    </w:p>
    <w:p w14:paraId="594080D8" w14:textId="77777777" w:rsidR="00293764" w:rsidRPr="00293764" w:rsidRDefault="00293764" w:rsidP="00293764">
      <w:pPr>
        <w:widowControl w:val="0"/>
        <w:autoSpaceDE w:val="0"/>
        <w:autoSpaceDN w:val="0"/>
        <w:spacing w:before="120" w:after="57" w:line="240" w:lineRule="auto"/>
        <w:rPr>
          <w:rFonts w:ascii="Times New Roman" w:eastAsia="Times New Roman" w:hAnsi="Times New Roman" w:cs="Times New Roman"/>
          <w:sz w:val="18"/>
          <w:szCs w:val="20"/>
        </w:rPr>
      </w:pPr>
    </w:p>
    <w:p w14:paraId="29286276" w14:textId="3BC32634"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D561945" w14:textId="7E9DE624"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V. Contribución</w:t>
      </w:r>
    </w:p>
    <w:p w14:paraId="7DB4FB10" w14:textId="03870A1E" w:rsidR="00FF14E3" w:rsidRDefault="00E7091C"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La contribución de este trabajo consiste en realizar una </w:t>
      </w:r>
      <w:r w:rsidR="00FF14E3">
        <w:rPr>
          <w:rFonts w:ascii="Times New Roman" w:eastAsia="Times New Roman" w:hAnsi="Times New Roman" w:cs="Times New Roman"/>
          <w:sz w:val="18"/>
          <w:szCs w:val="20"/>
          <w:lang w:val="es-ES"/>
        </w:rPr>
        <w:t>segmentación</w:t>
      </w:r>
      <w:r>
        <w:rPr>
          <w:rFonts w:ascii="Times New Roman" w:eastAsia="Times New Roman" w:hAnsi="Times New Roman" w:cs="Times New Roman"/>
          <w:sz w:val="18"/>
          <w:szCs w:val="20"/>
          <w:lang w:val="es-ES"/>
        </w:rPr>
        <w:t xml:space="preserve"> semántica de un entorno y generar la predicción de un escenario futuro orientado a la navegación autónoma de los robots</w:t>
      </w:r>
      <w:r w:rsidR="00FF14E3">
        <w:rPr>
          <w:rFonts w:ascii="Times New Roman" w:eastAsia="Times New Roman" w:hAnsi="Times New Roman" w:cs="Times New Roman"/>
          <w:sz w:val="18"/>
          <w:szCs w:val="20"/>
          <w:lang w:val="es-ES"/>
        </w:rPr>
        <w:t>. En este caso, se implementa el modelo en entorno de interior utilizando para ello la cámara Intel Realsense 435i, con el que se recogen los datos del entorno en imagen RGB y también en imágenes de profundidad para un posterior procesado. La implementación se realiza en una Jetson Nano, una de las tarjetas de desarrolladores simple que integra una GPU de 4GB.</w:t>
      </w:r>
    </w:p>
    <w:p w14:paraId="6E9BE0BC" w14:textId="3ED6CAD0" w:rsidR="00FF14E3" w:rsidRDefault="00FF14E3"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Lo que se pretende con este trabajo es realizar las planificaciones de navegación más eficientes y aumentar la seguridad y integridad de los seres humanos y objetos del entorno donde se encuentra el robot. </w:t>
      </w:r>
    </w:p>
    <w:p w14:paraId="512F5F15" w14:textId="12BAFC2C" w:rsidR="00FF14E3" w:rsidRDefault="00FF14E3"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Para procesar con la segmentación semántica, se ha utilizado el dataset de SUNRGBD [31] y se ha realizado un modelo para </w:t>
      </w:r>
      <w:r>
        <w:rPr>
          <w:rFonts w:ascii="Times New Roman" w:eastAsia="Times New Roman" w:hAnsi="Times New Roman" w:cs="Times New Roman"/>
          <w:sz w:val="18"/>
          <w:szCs w:val="20"/>
          <w:lang w:val="es-ES"/>
        </w:rPr>
        <w:t xml:space="preserve">predecir la </w:t>
      </w:r>
      <w:r w:rsidR="00B1053A">
        <w:rPr>
          <w:rFonts w:ascii="Times New Roman" w:eastAsia="Times New Roman" w:hAnsi="Times New Roman" w:cs="Times New Roman"/>
          <w:sz w:val="18"/>
          <w:szCs w:val="20"/>
          <w:lang w:val="es-ES"/>
        </w:rPr>
        <w:t>segmentación</w:t>
      </w:r>
      <w:r>
        <w:rPr>
          <w:rFonts w:ascii="Times New Roman" w:eastAsia="Times New Roman" w:hAnsi="Times New Roman" w:cs="Times New Roman"/>
          <w:sz w:val="18"/>
          <w:szCs w:val="20"/>
          <w:lang w:val="es-ES"/>
        </w:rPr>
        <w:t xml:space="preserve"> semántica. Aunque las imágenes capturadas por la cámara Intel son de 480 x 640, en este modelo se han utilizado las imágenes en 128 x 128 para que el entrenamiento sea </w:t>
      </w:r>
      <w:r w:rsidR="00B1053A">
        <w:rPr>
          <w:rFonts w:ascii="Times New Roman" w:eastAsia="Times New Roman" w:hAnsi="Times New Roman" w:cs="Times New Roman"/>
          <w:sz w:val="18"/>
          <w:szCs w:val="20"/>
          <w:lang w:val="es-ES"/>
        </w:rPr>
        <w:t>más</w:t>
      </w:r>
      <w:r>
        <w:rPr>
          <w:rFonts w:ascii="Times New Roman" w:eastAsia="Times New Roman" w:hAnsi="Times New Roman" w:cs="Times New Roman"/>
          <w:sz w:val="18"/>
          <w:szCs w:val="20"/>
          <w:lang w:val="es-ES"/>
        </w:rPr>
        <w:t xml:space="preserve"> rápido.</w:t>
      </w:r>
      <w:r w:rsidR="00B1053A">
        <w:rPr>
          <w:rFonts w:ascii="Times New Roman" w:eastAsia="Times New Roman" w:hAnsi="Times New Roman" w:cs="Times New Roman"/>
          <w:sz w:val="18"/>
          <w:szCs w:val="20"/>
          <w:lang w:val="es-ES"/>
        </w:rPr>
        <w:t xml:space="preserve"> </w:t>
      </w:r>
    </w:p>
    <w:p w14:paraId="21806A0A" w14:textId="77777777" w:rsidR="00206989" w:rsidRDefault="00206989" w:rsidP="00206989">
      <w:pPr>
        <w:keepNext/>
        <w:widowControl w:val="0"/>
        <w:autoSpaceDE w:val="0"/>
        <w:autoSpaceDN w:val="0"/>
        <w:spacing w:after="57" w:line="240" w:lineRule="auto"/>
        <w:jc w:val="center"/>
      </w:pPr>
      <w:r>
        <w:rPr>
          <w:rFonts w:ascii="Times New Roman" w:eastAsia="Times New Roman" w:hAnsi="Times New Roman" w:cs="Times New Roman"/>
          <w:noProof/>
          <w:sz w:val="18"/>
          <w:szCs w:val="20"/>
          <w:lang w:val="es-ES"/>
        </w:rPr>
        <w:drawing>
          <wp:inline distT="0" distB="0" distL="0" distR="0" wp14:anchorId="21927FB5" wp14:editId="7D7CE7FF">
            <wp:extent cx="2969895" cy="713105"/>
            <wp:effectExtent l="0" t="0" r="1905" b="0"/>
            <wp:docPr id="64" name="Imagen 64" descr="Pantalla de video juego en las nube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Pantalla de video juego en las nubes&#10;&#10;Descripción generada automáticamente con confianza baja"/>
                    <pic:cNvPicPr/>
                  </pic:nvPicPr>
                  <pic:blipFill>
                    <a:blip r:embed="rId88"/>
                    <a:stretch>
                      <a:fillRect/>
                    </a:stretch>
                  </pic:blipFill>
                  <pic:spPr>
                    <a:xfrm>
                      <a:off x="0" y="0"/>
                      <a:ext cx="2969895" cy="713105"/>
                    </a:xfrm>
                    <a:prstGeom prst="rect">
                      <a:avLst/>
                    </a:prstGeom>
                  </pic:spPr>
                </pic:pic>
              </a:graphicData>
            </a:graphic>
          </wp:inline>
        </w:drawing>
      </w:r>
    </w:p>
    <w:p w14:paraId="2A68DCEE" w14:textId="5A27A01E" w:rsidR="00206989" w:rsidRPr="00206989" w:rsidRDefault="00206989" w:rsidP="00206989">
      <w:pPr>
        <w:pStyle w:val="Descripcin"/>
        <w:jc w:val="center"/>
        <w:rPr>
          <w:rFonts w:ascii="Times New Roman" w:eastAsia="Times New Roman" w:hAnsi="Times New Roman" w:cs="Times New Roman"/>
          <w:sz w:val="16"/>
          <w:szCs w:val="16"/>
        </w:rPr>
      </w:pPr>
      <w:r w:rsidRPr="00206989">
        <w:rPr>
          <w:rFonts w:ascii="Times New Roman" w:eastAsia="Times New Roman" w:hAnsi="Times New Roman" w:cs="Times New Roman"/>
          <w:sz w:val="16"/>
          <w:szCs w:val="16"/>
        </w:rPr>
        <w:t xml:space="preserve">Ilustración </w:t>
      </w:r>
      <w:r w:rsidRPr="00206989">
        <w:rPr>
          <w:rFonts w:ascii="Times New Roman" w:eastAsia="Times New Roman" w:hAnsi="Times New Roman" w:cs="Times New Roman"/>
          <w:sz w:val="16"/>
          <w:szCs w:val="16"/>
        </w:rPr>
        <w:fldChar w:fldCharType="begin"/>
      </w:r>
      <w:r w:rsidRPr="00206989">
        <w:rPr>
          <w:rFonts w:ascii="Times New Roman" w:eastAsia="Times New Roman" w:hAnsi="Times New Roman" w:cs="Times New Roman"/>
          <w:sz w:val="16"/>
          <w:szCs w:val="16"/>
        </w:rPr>
        <w:instrText xml:space="preserve"> SEQ Ilustración \* ARABIC </w:instrText>
      </w:r>
      <w:r w:rsidRPr="00206989">
        <w:rPr>
          <w:rFonts w:ascii="Times New Roman" w:eastAsia="Times New Roman" w:hAnsi="Times New Roman" w:cs="Times New Roman"/>
          <w:sz w:val="16"/>
          <w:szCs w:val="16"/>
        </w:rPr>
        <w:fldChar w:fldCharType="separate"/>
      </w:r>
      <w:r w:rsidR="00EB03F5">
        <w:rPr>
          <w:rFonts w:ascii="Times New Roman" w:eastAsia="Times New Roman" w:hAnsi="Times New Roman" w:cs="Times New Roman"/>
          <w:noProof/>
          <w:sz w:val="16"/>
          <w:szCs w:val="16"/>
        </w:rPr>
        <w:t>2</w:t>
      </w:r>
      <w:r w:rsidRPr="00206989">
        <w:rPr>
          <w:rFonts w:ascii="Times New Roman" w:eastAsia="Times New Roman" w:hAnsi="Times New Roman" w:cs="Times New Roman"/>
          <w:sz w:val="16"/>
          <w:szCs w:val="16"/>
        </w:rPr>
        <w:fldChar w:fldCharType="end"/>
      </w:r>
      <w:r>
        <w:rPr>
          <w:rFonts w:ascii="Times New Roman" w:eastAsia="Times New Roman" w:hAnsi="Times New Roman" w:cs="Times New Roman"/>
          <w:sz w:val="16"/>
          <w:szCs w:val="16"/>
        </w:rPr>
        <w:t>: muestra de la imagen de la base de datos SUNRGBD.</w:t>
      </w:r>
    </w:p>
    <w:p w14:paraId="2615D02A" w14:textId="7CCBAA7C" w:rsidR="00B1053A" w:rsidRDefault="00B1053A"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Para realizar la segmentación, se obtienen dos imágenes de entrada, una la imagen de color y la otra la imagen de profundidad. Las dos imágenes entran en el modelo y como salida se obtiene una imagen segmentada. La obtención de una sola imagen se debe a la implementación de fusionar las dos imágenes que utiliza el modelo ESANet [14]</w:t>
      </w:r>
      <w:r w:rsidR="00711491">
        <w:rPr>
          <w:rFonts w:ascii="Times New Roman" w:eastAsia="Times New Roman" w:hAnsi="Times New Roman" w:cs="Times New Roman"/>
          <w:sz w:val="18"/>
          <w:szCs w:val="20"/>
          <w:lang w:val="es-ES"/>
        </w:rPr>
        <w:t xml:space="preserve"> ver Ilustración 2, obteniento de esta manera de las dos imágenes un único tensor.</w:t>
      </w:r>
    </w:p>
    <w:p w14:paraId="5EE11ABD" w14:textId="77777777" w:rsidR="00711491" w:rsidRDefault="00711491"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BFE344C" w14:textId="77777777" w:rsidR="00711491" w:rsidRDefault="00711491" w:rsidP="00711491">
      <w:pPr>
        <w:keepNext/>
        <w:widowControl w:val="0"/>
        <w:autoSpaceDE w:val="0"/>
        <w:autoSpaceDN w:val="0"/>
        <w:spacing w:after="57" w:line="240" w:lineRule="auto"/>
        <w:jc w:val="center"/>
      </w:pPr>
      <w:r>
        <w:rPr>
          <w:noProof/>
        </w:rPr>
        <w:drawing>
          <wp:inline distT="0" distB="0" distL="0" distR="0" wp14:anchorId="737F7D74" wp14:editId="236B88BA">
            <wp:extent cx="1727200" cy="1883782"/>
            <wp:effectExtent l="0" t="0" r="6350" b="254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738012" cy="1895574"/>
                    </a:xfrm>
                    <a:prstGeom prst="rect">
                      <a:avLst/>
                    </a:prstGeom>
                  </pic:spPr>
                </pic:pic>
              </a:graphicData>
            </a:graphic>
          </wp:inline>
        </w:drawing>
      </w:r>
    </w:p>
    <w:p w14:paraId="774AB168" w14:textId="25C51206" w:rsidR="00711491" w:rsidRPr="00711491" w:rsidRDefault="00711491" w:rsidP="00711491">
      <w:pPr>
        <w:pStyle w:val="Descripcin"/>
        <w:jc w:val="center"/>
        <w:rPr>
          <w:rFonts w:ascii="Times New Roman" w:eastAsia="Times New Roman" w:hAnsi="Times New Roman" w:cs="Times New Roman"/>
          <w:sz w:val="16"/>
          <w:szCs w:val="16"/>
        </w:rPr>
      </w:pPr>
      <w:r w:rsidRPr="00711491">
        <w:rPr>
          <w:rFonts w:ascii="Times New Roman" w:eastAsia="Times New Roman" w:hAnsi="Times New Roman" w:cs="Times New Roman"/>
          <w:sz w:val="16"/>
          <w:szCs w:val="16"/>
        </w:rPr>
        <w:t xml:space="preserve">Ilustración </w:t>
      </w:r>
      <w:r w:rsidRPr="00711491">
        <w:rPr>
          <w:rFonts w:ascii="Times New Roman" w:eastAsia="Times New Roman" w:hAnsi="Times New Roman" w:cs="Times New Roman"/>
          <w:sz w:val="16"/>
          <w:szCs w:val="16"/>
        </w:rPr>
        <w:fldChar w:fldCharType="begin"/>
      </w:r>
      <w:r w:rsidRPr="00711491">
        <w:rPr>
          <w:rFonts w:ascii="Times New Roman" w:eastAsia="Times New Roman" w:hAnsi="Times New Roman" w:cs="Times New Roman"/>
          <w:sz w:val="16"/>
          <w:szCs w:val="16"/>
        </w:rPr>
        <w:instrText xml:space="preserve"> SEQ Ilustración \* ARABIC </w:instrText>
      </w:r>
      <w:r w:rsidRPr="00711491">
        <w:rPr>
          <w:rFonts w:ascii="Times New Roman" w:eastAsia="Times New Roman" w:hAnsi="Times New Roman" w:cs="Times New Roman"/>
          <w:sz w:val="16"/>
          <w:szCs w:val="16"/>
        </w:rPr>
        <w:fldChar w:fldCharType="separate"/>
      </w:r>
      <w:r w:rsidR="00EB03F5">
        <w:rPr>
          <w:rFonts w:ascii="Times New Roman" w:eastAsia="Times New Roman" w:hAnsi="Times New Roman" w:cs="Times New Roman"/>
          <w:noProof/>
          <w:sz w:val="16"/>
          <w:szCs w:val="16"/>
        </w:rPr>
        <w:t>3</w:t>
      </w:r>
      <w:r w:rsidRPr="00711491">
        <w:rPr>
          <w:rFonts w:ascii="Times New Roman" w:eastAsia="Times New Roman" w:hAnsi="Times New Roman" w:cs="Times New Roman"/>
          <w:sz w:val="16"/>
          <w:szCs w:val="16"/>
        </w:rPr>
        <w:fldChar w:fldCharType="end"/>
      </w:r>
      <w:r>
        <w:rPr>
          <w:rFonts w:ascii="Times New Roman" w:eastAsia="Times New Roman" w:hAnsi="Times New Roman" w:cs="Times New Roman"/>
          <w:sz w:val="16"/>
          <w:szCs w:val="16"/>
        </w:rPr>
        <w:t>: Parte del modelo para fusionar las imágenes de color y profundidad.</w:t>
      </w:r>
    </w:p>
    <w:p w14:paraId="2355C4C7" w14:textId="3FA516C4" w:rsidR="00711491" w:rsidRDefault="00711491" w:rsidP="00711491">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44" w:name="_Hlk516163552"/>
      <w:r>
        <w:rPr>
          <w:rFonts w:ascii="Times New Roman" w:eastAsia="Times New Roman" w:hAnsi="Times New Roman" w:cs="Times New Roman"/>
          <w:sz w:val="18"/>
          <w:szCs w:val="20"/>
          <w:lang w:val="es-ES"/>
        </w:rPr>
        <w:t xml:space="preserve">El modelo escogido para la segmentacion semántica </w:t>
      </w:r>
      <w:r w:rsidR="00E057B4">
        <w:rPr>
          <w:rFonts w:ascii="Times New Roman" w:eastAsia="Times New Roman" w:hAnsi="Times New Roman" w:cs="Times New Roman"/>
          <w:sz w:val="18"/>
          <w:szCs w:val="20"/>
          <w:lang w:val="es-ES"/>
        </w:rPr>
        <w:t>ha</w:t>
      </w:r>
      <w:r>
        <w:rPr>
          <w:rFonts w:ascii="Times New Roman" w:eastAsia="Times New Roman" w:hAnsi="Times New Roman" w:cs="Times New Roman"/>
          <w:sz w:val="18"/>
          <w:szCs w:val="20"/>
          <w:lang w:val="es-ES"/>
        </w:rPr>
        <w:t xml:space="preserve"> sido el modelo de UNet [</w:t>
      </w:r>
      <w:r w:rsidR="00E057B4">
        <w:rPr>
          <w:rFonts w:ascii="Times New Roman" w:eastAsia="Times New Roman" w:hAnsi="Times New Roman" w:cs="Times New Roman"/>
          <w:sz w:val="18"/>
          <w:szCs w:val="20"/>
          <w:lang w:val="es-ES"/>
        </w:rPr>
        <w:t>33</w:t>
      </w:r>
      <w:r>
        <w:rPr>
          <w:rFonts w:ascii="Times New Roman" w:eastAsia="Times New Roman" w:hAnsi="Times New Roman" w:cs="Times New Roman"/>
          <w:sz w:val="18"/>
          <w:szCs w:val="20"/>
          <w:lang w:val="es-ES"/>
        </w:rPr>
        <w:t>], donde se utilizan los procesos de</w:t>
      </w:r>
      <w:r w:rsidR="00E057B4">
        <w:rPr>
          <w:rFonts w:ascii="Times New Roman" w:eastAsia="Times New Roman" w:hAnsi="Times New Roman" w:cs="Times New Roman"/>
          <w:sz w:val="18"/>
          <w:szCs w:val="20"/>
          <w:lang w:val="es-ES"/>
        </w:rPr>
        <w:t xml:space="preserve"> convolución y se guardan los vectores para volver a generar la imagen segmentada.</w:t>
      </w:r>
    </w:p>
    <w:p w14:paraId="3B6739AA" w14:textId="3A059827" w:rsidR="00E057B4" w:rsidRDefault="00E057B4" w:rsidP="00711491">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Con el entrenamiento de este modelo, se han logrado obtener buenas métricas. El resultado obtenido, como la misma entrada, es de 128 x 128 y se divide en 38 categorías diferentes.</w:t>
      </w:r>
    </w:p>
    <w:p w14:paraId="5D9A0EC3" w14:textId="1D84423F" w:rsidR="00711491" w:rsidRDefault="00E057B4"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El modelo previamente entrenado ha servido para crear el dataset segmentado de NYUV2 [], donde se encuentras los videos para realizar la predicción de un futuro escenario. Para ello, ha sido necesario utilizar el modelo anterior con los que se han realizado las etiquetas de las imágenes para que cuando se entrene el modelo tenga el objetivo definido. </w:t>
      </w:r>
    </w:p>
    <w:p w14:paraId="47557CF2" w14:textId="22DE3767" w:rsidR="00341887" w:rsidRDefault="00341887" w:rsidP="0034188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Estos datos se han dividido en secuencias de 16 imágenes, las cuales están alojadas en entornos diferentes de interiores. Para poder realizar la predicción de los escenarios futuros, se han realizado varias pruebas donde se obtienen resultados diferentes. </w:t>
      </w:r>
    </w:p>
    <w:p w14:paraId="6B164EB2" w14:textId="49E9204E" w:rsidR="00341887" w:rsidRDefault="00341887" w:rsidP="0034188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Uno de los modelos entrenados contiene un LSTM en cada salida del modelo de UNet para guardar la secuencia predecida en la sección y volver a utilizarla en la decodificación de dicha sección. </w:t>
      </w:r>
    </w:p>
    <w:p w14:paraId="0F891D5E" w14:textId="1EEB6DCA" w:rsidR="00341887" w:rsidRDefault="00341887" w:rsidP="0034188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Por otro lado, se ha realizado la prueba de tener todas las convoluciones LSTM, para que el modelo pueda aprender a procesar esas imágenes y obtener el estado final.</w:t>
      </w:r>
    </w:p>
    <w:p w14:paraId="7A5B0F40" w14:textId="77777777" w:rsidR="00EB03F5" w:rsidRDefault="00206989" w:rsidP="00EB03F5">
      <w:pPr>
        <w:keepNext/>
        <w:widowControl w:val="0"/>
        <w:autoSpaceDE w:val="0"/>
        <w:autoSpaceDN w:val="0"/>
        <w:spacing w:after="57" w:line="240" w:lineRule="auto"/>
        <w:jc w:val="center"/>
      </w:pPr>
      <w:r>
        <w:rPr>
          <w:rFonts w:ascii="Times New Roman" w:eastAsia="Times New Roman" w:hAnsi="Times New Roman" w:cs="Times New Roman"/>
          <w:noProof/>
          <w:sz w:val="18"/>
          <w:szCs w:val="20"/>
          <w:lang w:val="es-ES"/>
        </w:rPr>
        <w:lastRenderedPageBreak/>
        <w:drawing>
          <wp:inline distT="0" distB="0" distL="0" distR="0" wp14:anchorId="1868028D" wp14:editId="7ABF22D9">
            <wp:extent cx="2969895" cy="1898650"/>
            <wp:effectExtent l="0" t="0" r="1905" b="6350"/>
            <wp:docPr id="65" name="Imagen 65"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65" descr="Gráfico, Gráfico de cajas y bigotes&#10;&#10;Descripción generada automáticamente"/>
                    <pic:cNvPicPr/>
                  </pic:nvPicPr>
                  <pic:blipFill rotWithShape="1">
                    <a:blip r:embed="rId69"/>
                    <a:srcRect b="20415"/>
                    <a:stretch/>
                  </pic:blipFill>
                  <pic:spPr bwMode="auto">
                    <a:xfrm>
                      <a:off x="0" y="0"/>
                      <a:ext cx="2969895" cy="1898650"/>
                    </a:xfrm>
                    <a:prstGeom prst="rect">
                      <a:avLst/>
                    </a:prstGeom>
                    <a:ln>
                      <a:noFill/>
                    </a:ln>
                    <a:extLst>
                      <a:ext uri="{53640926-AAD7-44D8-BBD7-CCE9431645EC}">
                        <a14:shadowObscured xmlns:a14="http://schemas.microsoft.com/office/drawing/2010/main"/>
                      </a:ext>
                    </a:extLst>
                  </pic:spPr>
                </pic:pic>
              </a:graphicData>
            </a:graphic>
          </wp:inline>
        </w:drawing>
      </w:r>
    </w:p>
    <w:p w14:paraId="6148145C" w14:textId="45779AA6" w:rsidR="00AC68E7" w:rsidRPr="00EB03F5" w:rsidRDefault="00EB03F5" w:rsidP="00EB03F5">
      <w:pPr>
        <w:pStyle w:val="Descripcin"/>
        <w:jc w:val="center"/>
        <w:rPr>
          <w:rFonts w:ascii="Times New Roman" w:eastAsia="Times New Roman" w:hAnsi="Times New Roman" w:cs="Times New Roman"/>
          <w:sz w:val="16"/>
          <w:szCs w:val="16"/>
        </w:rPr>
      </w:pPr>
      <w:r w:rsidRPr="00EB03F5">
        <w:rPr>
          <w:rFonts w:ascii="Times New Roman" w:eastAsia="Times New Roman" w:hAnsi="Times New Roman" w:cs="Times New Roman"/>
          <w:sz w:val="16"/>
          <w:szCs w:val="16"/>
        </w:rPr>
        <w:t xml:space="preserve">Ilustración </w:t>
      </w:r>
      <w:r w:rsidRPr="00EB03F5">
        <w:rPr>
          <w:rFonts w:ascii="Times New Roman" w:eastAsia="Times New Roman" w:hAnsi="Times New Roman" w:cs="Times New Roman"/>
          <w:sz w:val="16"/>
          <w:szCs w:val="16"/>
        </w:rPr>
        <w:fldChar w:fldCharType="begin"/>
      </w:r>
      <w:r w:rsidRPr="00EB03F5">
        <w:rPr>
          <w:rFonts w:ascii="Times New Roman" w:eastAsia="Times New Roman" w:hAnsi="Times New Roman" w:cs="Times New Roman"/>
          <w:sz w:val="16"/>
          <w:szCs w:val="16"/>
        </w:rPr>
        <w:instrText xml:space="preserve"> SEQ Ilustración \* ARABIC </w:instrText>
      </w:r>
      <w:r w:rsidRPr="00EB03F5">
        <w:rPr>
          <w:rFonts w:ascii="Times New Roman" w:eastAsia="Times New Roman" w:hAnsi="Times New Roman" w:cs="Times New Roman"/>
          <w:sz w:val="16"/>
          <w:szCs w:val="16"/>
        </w:rPr>
        <w:fldChar w:fldCharType="separate"/>
      </w:r>
      <w:r w:rsidRPr="00EB03F5">
        <w:rPr>
          <w:rFonts w:ascii="Times New Roman" w:eastAsia="Times New Roman" w:hAnsi="Times New Roman" w:cs="Times New Roman"/>
          <w:sz w:val="16"/>
          <w:szCs w:val="16"/>
        </w:rPr>
        <w:t>4</w:t>
      </w:r>
      <w:r w:rsidRPr="00EB03F5">
        <w:rPr>
          <w:rFonts w:ascii="Times New Roman" w:eastAsia="Times New Roman" w:hAnsi="Times New Roman" w:cs="Times New Roman"/>
          <w:sz w:val="16"/>
          <w:szCs w:val="16"/>
        </w:rPr>
        <w:fldChar w:fldCharType="end"/>
      </w:r>
      <w:r>
        <w:rPr>
          <w:rFonts w:ascii="Times New Roman" w:eastAsia="Times New Roman" w:hAnsi="Times New Roman" w:cs="Times New Roman"/>
          <w:sz w:val="16"/>
          <w:szCs w:val="16"/>
        </w:rPr>
        <w:t>: Imagen del modelo UNet con LSTM.</w:t>
      </w:r>
    </w:p>
    <w:p w14:paraId="2541E876" w14:textId="76A6D70C" w:rsidR="00AC68E7" w:rsidRDefault="00865394"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Por último, se elige el modelo que ha dado los mejores resultados para hacer la inferencia a la tarjeta Jetson Nano. Para eso ha sido necesario convertir el modelo de Keras a un modelo de TensorRt para que la tarjeta gráfica de la placa realice los cálculos de una manera </w:t>
      </w:r>
      <w:r w:rsidR="00A26071">
        <w:rPr>
          <w:rFonts w:ascii="Times New Roman" w:eastAsia="Times New Roman" w:hAnsi="Times New Roman" w:cs="Times New Roman"/>
          <w:sz w:val="18"/>
          <w:szCs w:val="20"/>
          <w:lang w:val="es-ES"/>
        </w:rPr>
        <w:t>más</w:t>
      </w:r>
      <w:r>
        <w:rPr>
          <w:rFonts w:ascii="Times New Roman" w:eastAsia="Times New Roman" w:hAnsi="Times New Roman" w:cs="Times New Roman"/>
          <w:sz w:val="18"/>
          <w:szCs w:val="20"/>
          <w:lang w:val="es-ES"/>
        </w:rPr>
        <w:t xml:space="preserve"> eficiente. Una vez obtenido el modelo, se ha realizado un nodo en ROS donde se hace </w:t>
      </w:r>
      <w:r w:rsidR="00425CE0">
        <w:rPr>
          <w:rFonts w:ascii="Times New Roman" w:eastAsia="Times New Roman" w:hAnsi="Times New Roman" w:cs="Times New Roman"/>
          <w:sz w:val="18"/>
          <w:szCs w:val="20"/>
          <w:lang w:val="es-ES"/>
        </w:rPr>
        <w:t>uso de OpenCV utilizando cv_bridge y también el nodo de Intel Realsense.</w:t>
      </w:r>
    </w:p>
    <w:p w14:paraId="74FDFBFD" w14:textId="43539165" w:rsidR="00425CE0" w:rsidRDefault="00425CE0"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Una vez realizado el modelo </w:t>
      </w:r>
      <w:r w:rsidR="00A26071">
        <w:rPr>
          <w:rFonts w:ascii="Times New Roman" w:eastAsia="Times New Roman" w:hAnsi="Times New Roman" w:cs="Times New Roman"/>
          <w:sz w:val="18"/>
          <w:szCs w:val="20"/>
          <w:lang w:val="es-ES"/>
        </w:rPr>
        <w:t>e</w:t>
      </w:r>
      <w:r>
        <w:rPr>
          <w:rFonts w:ascii="Times New Roman" w:eastAsia="Times New Roman" w:hAnsi="Times New Roman" w:cs="Times New Roman"/>
          <w:sz w:val="18"/>
          <w:szCs w:val="20"/>
          <w:lang w:val="es-ES"/>
        </w:rPr>
        <w:t xml:space="preserve"> implementado en un robot, se procede </w:t>
      </w:r>
      <w:r w:rsidR="00A26071">
        <w:rPr>
          <w:rFonts w:ascii="Times New Roman" w:eastAsia="Times New Roman" w:hAnsi="Times New Roman" w:cs="Times New Roman"/>
          <w:sz w:val="18"/>
          <w:szCs w:val="20"/>
          <w:lang w:val="es-ES"/>
        </w:rPr>
        <w:t>a</w:t>
      </w:r>
      <w:r>
        <w:rPr>
          <w:rFonts w:ascii="Times New Roman" w:eastAsia="Times New Roman" w:hAnsi="Times New Roman" w:cs="Times New Roman"/>
          <w:sz w:val="18"/>
          <w:szCs w:val="20"/>
          <w:lang w:val="es-ES"/>
        </w:rPr>
        <w:t xml:space="preserve"> realizar los test para comprobar el funcionamiento.</w:t>
      </w:r>
    </w:p>
    <w:p w14:paraId="44EEA84A" w14:textId="77777777" w:rsidR="00206989" w:rsidRDefault="00206989"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C7FC4F1" w14:textId="6E54786E"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 </w:t>
      </w:r>
      <w:r w:rsidR="00E2389C">
        <w:rPr>
          <w:rFonts w:ascii="Times New Roman" w:eastAsia="UnitOT" w:hAnsi="Times New Roman" w:cs="Times New Roman"/>
          <w:smallCaps/>
          <w:color w:val="0098CD"/>
          <w:sz w:val="20"/>
          <w:szCs w:val="28"/>
          <w:lang w:val="es-ES"/>
        </w:rPr>
        <w:t xml:space="preserve">Evaluación y </w:t>
      </w:r>
      <w:r>
        <w:rPr>
          <w:rFonts w:ascii="Times New Roman" w:eastAsia="UnitOT" w:hAnsi="Times New Roman" w:cs="Times New Roman"/>
          <w:smallCaps/>
          <w:color w:val="0098CD"/>
          <w:sz w:val="20"/>
          <w:szCs w:val="28"/>
          <w:lang w:val="es-ES"/>
        </w:rPr>
        <w:t xml:space="preserve">Resultados </w:t>
      </w:r>
    </w:p>
    <w:p w14:paraId="57DAA0D2" w14:textId="39F1C049" w:rsidR="0085533E" w:rsidRDefault="00A26071"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La evaluación de estos modelos se realiza en dos partes, por un </w:t>
      </w:r>
      <w:r w:rsidR="00622135">
        <w:rPr>
          <w:rFonts w:ascii="Times New Roman" w:eastAsia="Times New Roman" w:hAnsi="Times New Roman" w:cs="Times New Roman"/>
          <w:sz w:val="18"/>
          <w:szCs w:val="20"/>
          <w:lang w:val="es-ES"/>
        </w:rPr>
        <w:t>lado,</w:t>
      </w:r>
      <w:r>
        <w:rPr>
          <w:rFonts w:ascii="Times New Roman" w:eastAsia="Times New Roman" w:hAnsi="Times New Roman" w:cs="Times New Roman"/>
          <w:sz w:val="18"/>
          <w:szCs w:val="20"/>
          <w:lang w:val="es-ES"/>
        </w:rPr>
        <w:t xml:space="preserve"> se analiza </w:t>
      </w:r>
      <w:r w:rsidR="00622135">
        <w:rPr>
          <w:rFonts w:ascii="Times New Roman" w:eastAsia="Times New Roman" w:hAnsi="Times New Roman" w:cs="Times New Roman"/>
          <w:sz w:val="18"/>
          <w:szCs w:val="20"/>
          <w:lang w:val="es-ES"/>
        </w:rPr>
        <w:t>el modelo</w:t>
      </w:r>
      <w:r>
        <w:rPr>
          <w:rFonts w:ascii="Times New Roman" w:eastAsia="Times New Roman" w:hAnsi="Times New Roman" w:cs="Times New Roman"/>
          <w:sz w:val="18"/>
          <w:szCs w:val="20"/>
          <w:lang w:val="es-ES"/>
        </w:rPr>
        <w:t xml:space="preserve"> de segmentación semántica</w:t>
      </w:r>
      <w:r w:rsidR="00622135">
        <w:rPr>
          <w:rFonts w:ascii="Times New Roman" w:eastAsia="Times New Roman" w:hAnsi="Times New Roman" w:cs="Times New Roman"/>
          <w:sz w:val="18"/>
          <w:szCs w:val="20"/>
          <w:lang w:val="es-ES"/>
        </w:rPr>
        <w:t>, la cual se utiliza para generar la base de datos para entrenar el modelo de predicción, el que se evaluara por otro lado.</w:t>
      </w:r>
    </w:p>
    <w:p w14:paraId="15314E07" w14:textId="77777777" w:rsidR="00622135" w:rsidRDefault="00622135"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p w14:paraId="1B6D8B38" w14:textId="4E777544" w:rsidR="00E2389C"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sidR="00E2389C">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bookmarkStart w:id="245" w:name="_Hlk27048182"/>
    </w:p>
    <w:p w14:paraId="7CB335BA" w14:textId="069D3B4A" w:rsidR="00AC68E7" w:rsidRPr="00F1126D" w:rsidRDefault="00E2389C" w:rsidP="00E2389C">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r>
        <w:rPr>
          <w:rFonts w:ascii="Times New Roman" w:eastAsia="Times New Roman" w:hAnsi="Times New Roman" w:cs="Times New Roman"/>
          <w:sz w:val="18"/>
          <w:szCs w:val="20"/>
          <w:lang w:val="es-ES"/>
        </w:rPr>
        <w:t xml:space="preserve"> </w:t>
      </w:r>
    </w:p>
    <w:p w14:paraId="02211B3B"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Evaluación 1</w:t>
      </w:r>
    </w:p>
    <w:bookmarkEnd w:id="244"/>
    <w:bookmarkEnd w:id="245"/>
    <w:p w14:paraId="143401C7" w14:textId="145C5779"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C377B1">
        <w:rPr>
          <w:rFonts w:ascii="Times New Roman" w:eastAsia="Times New Roman" w:hAnsi="Times New Roman" w:cs="Times New Roman"/>
          <w:sz w:val="18"/>
          <w:szCs w:val="20"/>
          <w:lang w:val="es-ES"/>
        </w:rPr>
        <w:t xml:space="preserve"> </w:t>
      </w:r>
    </w:p>
    <w:p w14:paraId="2A34ED1C" w14:textId="1A2938BE"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 xml:space="preserve">Evaluación </w:t>
      </w:r>
      <w:r>
        <w:rPr>
          <w:rFonts w:ascii="Times New Roman" w:eastAsia="Times New Roman" w:hAnsi="Times New Roman" w:cs="Times New Roman"/>
          <w:i/>
          <w:iCs/>
          <w:color w:val="0098CD"/>
          <w:sz w:val="20"/>
          <w:szCs w:val="20"/>
          <w:lang w:val="es-ES"/>
        </w:rPr>
        <w:t>2</w:t>
      </w:r>
    </w:p>
    <w:p w14:paraId="4B791F64" w14:textId="4B0D86E3" w:rsidR="00AC68E7" w:rsidRPr="00C377B1"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w:t>
      </w:r>
      <w:r w:rsidRPr="00C20571">
        <w:rPr>
          <w:rFonts w:ascii="Times New Roman" w:eastAsia="Times New Roman" w:hAnsi="Times New Roman" w:cs="Times New Roman"/>
          <w:sz w:val="18"/>
          <w:szCs w:val="20"/>
          <w:lang w:val="es-ES"/>
        </w:rPr>
        <w:t>XXXXXXXXXXXXXXXXXXXXXXXXXXXXXXXXXXXXXXXXXXXXXXXXXXXXXXXXXXXXXXXXXXXXXXXXXXXXXXXXXXXXXXXXXXXXXXXXXXXXXXXX</w:t>
      </w:r>
    </w:p>
    <w:p w14:paraId="00B61F7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5E1CD6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292CD74" w14:textId="748B1E6F"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I. </w:t>
      </w:r>
      <w:r w:rsidRPr="00F1126D">
        <w:rPr>
          <w:rFonts w:ascii="Times New Roman" w:eastAsia="UnitOT" w:hAnsi="Times New Roman" w:cs="Times New Roman"/>
          <w:smallCaps/>
          <w:color w:val="0098CD"/>
          <w:sz w:val="20"/>
          <w:szCs w:val="28"/>
          <w:lang w:val="es-ES"/>
        </w:rPr>
        <w:t>Discusión</w:t>
      </w:r>
    </w:p>
    <w:p w14:paraId="74E0ADEF"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Tras la presentación objetiva de los resultados, querrás aportar una discusión de los mismos.</w:t>
      </w:r>
    </w:p>
    <w:p w14:paraId="6A7D9F03" w14:textId="47505426"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04A1339"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4D06971"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VII. Conclusiones</w:t>
      </w:r>
    </w:p>
    <w:p w14:paraId="2A69F81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3E5F03E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0BF17877" w14:textId="03FEB8D9"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5E0606CA" w14:textId="77777777" w:rsidR="0029367A" w:rsidRDefault="0029367A"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A7347D"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Referencias</w:t>
      </w:r>
    </w:p>
    <w:p w14:paraId="2E956F49" w14:textId="3CE4430D" w:rsidR="00AC68E7" w:rsidRPr="002F7CAB" w:rsidRDefault="002F7CAB" w:rsidP="002F7CAB">
      <w:pPr>
        <w:pStyle w:val="References"/>
        <w:rPr>
          <w:lang w:eastAsia="es-ES"/>
        </w:rPr>
      </w:pPr>
      <w:r w:rsidRPr="002F7CAB">
        <w:rPr>
          <w:lang w:eastAsia="es-ES"/>
        </w:rPr>
        <w:t xml:space="preserve">Wang, R., Zhang, W., Shi, Y., Wang, X., &amp; Cao, W. (2019). GA-ORB: A New Efficient Feature Extraction Algorithm for Multispectral Images Based on Geometric Algebra. </w:t>
      </w:r>
      <w:r w:rsidRPr="002F7CAB">
        <w:rPr>
          <w:i/>
          <w:iCs/>
          <w:lang w:eastAsia="es-ES"/>
        </w:rPr>
        <w:t>IEEE Access</w:t>
      </w:r>
      <w:r w:rsidRPr="002F7CAB">
        <w:rPr>
          <w:lang w:eastAsia="es-ES"/>
        </w:rPr>
        <w:t xml:space="preserve">, </w:t>
      </w:r>
      <w:r w:rsidRPr="002F7CAB">
        <w:rPr>
          <w:i/>
          <w:iCs/>
          <w:lang w:eastAsia="es-ES"/>
        </w:rPr>
        <w:t>7</w:t>
      </w:r>
      <w:r w:rsidRPr="002F7CAB">
        <w:rPr>
          <w:lang w:eastAsia="es-ES"/>
        </w:rPr>
        <w:t>, 71235–71244. https://doi.org/10.1109/ACCESS.2019.2918813</w:t>
      </w:r>
    </w:p>
    <w:p w14:paraId="118C6A5C" w14:textId="77777777" w:rsidR="002F7CAB" w:rsidRPr="002F7CAB" w:rsidRDefault="002F7CAB" w:rsidP="002F7CAB">
      <w:pPr>
        <w:pStyle w:val="References"/>
        <w:rPr>
          <w:lang w:eastAsia="es-ES"/>
        </w:rPr>
      </w:pPr>
      <w:r w:rsidRPr="002F7CAB">
        <w:rPr>
          <w:lang w:val="es-ES" w:eastAsia="es-ES"/>
        </w:rPr>
        <w:t xml:space="preserve">Mur-Artal, R., Montiel, J. M. M., &amp; Tardos, J. D. (2015). </w:t>
      </w:r>
      <w:r w:rsidRPr="002F7CAB">
        <w:rPr>
          <w:lang w:eastAsia="es-ES"/>
        </w:rPr>
        <w:t xml:space="preserve">ORB-SLAM: a Versatile and Accurate Monocular SLAM System. </w:t>
      </w:r>
      <w:r w:rsidRPr="002F7CAB">
        <w:rPr>
          <w:i/>
          <w:iCs/>
          <w:lang w:eastAsia="es-ES"/>
        </w:rPr>
        <w:t>IEEE Transactions on Robotics</w:t>
      </w:r>
      <w:r w:rsidRPr="002F7CAB">
        <w:rPr>
          <w:lang w:eastAsia="es-ES"/>
        </w:rPr>
        <w:t xml:space="preserve">, </w:t>
      </w:r>
      <w:r w:rsidRPr="002F7CAB">
        <w:rPr>
          <w:i/>
          <w:iCs/>
          <w:lang w:eastAsia="es-ES"/>
        </w:rPr>
        <w:t>31</w:t>
      </w:r>
      <w:r w:rsidRPr="002F7CAB">
        <w:rPr>
          <w:lang w:eastAsia="es-ES"/>
        </w:rPr>
        <w:t>(5), 1147–1163. https://doi.org/10.1109/TRO.2015.2463671</w:t>
      </w:r>
    </w:p>
    <w:p w14:paraId="750CC8F8" w14:textId="77777777" w:rsidR="004440C2" w:rsidRPr="004440C2" w:rsidRDefault="004440C2" w:rsidP="004440C2">
      <w:pPr>
        <w:pStyle w:val="References"/>
        <w:rPr>
          <w:lang w:eastAsia="es-ES"/>
        </w:rPr>
      </w:pPr>
      <w:r w:rsidRPr="004440C2">
        <w:rPr>
          <w:lang w:eastAsia="es-ES"/>
        </w:rPr>
        <w:t xml:space="preserve">Zaarane, A., Slimani, I., Al Okaishi, W., Atouf, I., &amp; Hamdoun, A. (2020). Distance measurement system for autonomous vehicles using stereo camera. </w:t>
      </w:r>
      <w:r w:rsidRPr="004440C2">
        <w:rPr>
          <w:i/>
          <w:iCs/>
          <w:lang w:eastAsia="es-ES"/>
        </w:rPr>
        <w:t>Array</w:t>
      </w:r>
      <w:r w:rsidRPr="004440C2">
        <w:rPr>
          <w:lang w:eastAsia="es-ES"/>
        </w:rPr>
        <w:t xml:space="preserve">, </w:t>
      </w:r>
      <w:r w:rsidRPr="004440C2">
        <w:rPr>
          <w:i/>
          <w:iCs/>
          <w:lang w:eastAsia="es-ES"/>
        </w:rPr>
        <w:t>5</w:t>
      </w:r>
      <w:r w:rsidRPr="004440C2">
        <w:rPr>
          <w:lang w:eastAsia="es-ES"/>
        </w:rPr>
        <w:t>, 100016. https://doi.org/10.1016/j.array.2020.100016</w:t>
      </w:r>
    </w:p>
    <w:p w14:paraId="3A0DD366" w14:textId="77777777" w:rsidR="00F526F7" w:rsidRPr="00F526F7" w:rsidRDefault="00F526F7" w:rsidP="00F526F7">
      <w:pPr>
        <w:pStyle w:val="References"/>
        <w:rPr>
          <w:lang w:eastAsia="es-ES"/>
        </w:rPr>
      </w:pPr>
      <w:r w:rsidRPr="00F526F7">
        <w:rPr>
          <w:lang w:eastAsia="es-ES"/>
        </w:rPr>
        <w:t xml:space="preserve">Zhang, S., Zheng, L., &amp; Tao, W. (2021). Survey and Evaluation of RGB-D SLAM. </w:t>
      </w:r>
      <w:r w:rsidRPr="00F526F7">
        <w:rPr>
          <w:i/>
          <w:iCs/>
          <w:lang w:eastAsia="es-ES"/>
        </w:rPr>
        <w:t>IEEE Access</w:t>
      </w:r>
      <w:r w:rsidRPr="00F526F7">
        <w:rPr>
          <w:lang w:eastAsia="es-ES"/>
        </w:rPr>
        <w:t xml:space="preserve">, </w:t>
      </w:r>
      <w:r w:rsidRPr="00F526F7">
        <w:rPr>
          <w:i/>
          <w:iCs/>
          <w:lang w:eastAsia="es-ES"/>
        </w:rPr>
        <w:t>9</w:t>
      </w:r>
      <w:r w:rsidRPr="00F526F7">
        <w:rPr>
          <w:lang w:eastAsia="es-ES"/>
        </w:rPr>
        <w:t>, 21367–21387. https://doi.org/10.1109/ACCESS.2021.3053188</w:t>
      </w:r>
    </w:p>
    <w:p w14:paraId="42F00046" w14:textId="77777777" w:rsidR="007817A5" w:rsidRPr="007817A5" w:rsidRDefault="007817A5" w:rsidP="007817A5">
      <w:pPr>
        <w:pStyle w:val="References"/>
        <w:rPr>
          <w:lang w:eastAsia="es-ES"/>
        </w:rPr>
      </w:pPr>
      <w:r w:rsidRPr="007817A5">
        <w:rPr>
          <w:lang w:eastAsia="es-ES"/>
        </w:rPr>
        <w:t xml:space="preserve">Chang, L., Niu, X., &amp; Liu, T. (2020). Gnss/imu/odo/lidar-slam integrated navigation system using imu/odo pre-integration. </w:t>
      </w:r>
      <w:r w:rsidRPr="007817A5">
        <w:rPr>
          <w:i/>
          <w:iCs/>
          <w:lang w:eastAsia="es-ES"/>
        </w:rPr>
        <w:t>Sensors (Switzerland)</w:t>
      </w:r>
      <w:r w:rsidRPr="007817A5">
        <w:rPr>
          <w:lang w:eastAsia="es-ES"/>
        </w:rPr>
        <w:t xml:space="preserve">, </w:t>
      </w:r>
      <w:r w:rsidRPr="007817A5">
        <w:rPr>
          <w:i/>
          <w:iCs/>
          <w:lang w:eastAsia="es-ES"/>
        </w:rPr>
        <w:t>20</w:t>
      </w:r>
      <w:r w:rsidRPr="007817A5">
        <w:rPr>
          <w:lang w:eastAsia="es-ES"/>
        </w:rPr>
        <w:t>(17), 1–18. https://doi.org/10.3390/s20174702</w:t>
      </w:r>
    </w:p>
    <w:p w14:paraId="32B6E7C8" w14:textId="77777777" w:rsidR="007817A5" w:rsidRPr="007817A5" w:rsidRDefault="007817A5" w:rsidP="007817A5">
      <w:pPr>
        <w:pStyle w:val="References"/>
        <w:rPr>
          <w:lang w:eastAsia="es-ES"/>
        </w:rPr>
      </w:pPr>
      <w:r w:rsidRPr="007817A5">
        <w:rPr>
          <w:lang w:eastAsia="es-ES"/>
        </w:rPr>
        <w:t xml:space="preserve">Shin, Y.-S., Yeong, ·, Park, S., &amp; Kim, A. (2020). DVL-SLAM: sparse depth enhanced direct visual-LiDAR SLAM. </w:t>
      </w:r>
      <w:r w:rsidRPr="007817A5">
        <w:rPr>
          <w:i/>
          <w:iCs/>
          <w:lang w:eastAsia="es-ES"/>
        </w:rPr>
        <w:t>Autonomous Robots</w:t>
      </w:r>
      <w:r w:rsidRPr="007817A5">
        <w:rPr>
          <w:lang w:eastAsia="es-ES"/>
        </w:rPr>
        <w:t xml:space="preserve">, </w:t>
      </w:r>
      <w:r w:rsidRPr="007817A5">
        <w:rPr>
          <w:i/>
          <w:iCs/>
          <w:lang w:eastAsia="es-ES"/>
        </w:rPr>
        <w:t>44</w:t>
      </w:r>
      <w:r w:rsidRPr="007817A5">
        <w:rPr>
          <w:lang w:eastAsia="es-ES"/>
        </w:rPr>
        <w:t>, 115–130. https://doi.org/10.1007/s10514-019-09881-0</w:t>
      </w:r>
    </w:p>
    <w:p w14:paraId="3813D4A5" w14:textId="77777777" w:rsidR="007817A5" w:rsidRPr="007817A5" w:rsidRDefault="007817A5" w:rsidP="007817A5">
      <w:pPr>
        <w:pStyle w:val="References"/>
        <w:rPr>
          <w:lang w:eastAsia="es-ES"/>
        </w:rPr>
      </w:pPr>
      <w:r w:rsidRPr="007817A5">
        <w:rPr>
          <w:lang w:eastAsia="es-ES"/>
        </w:rPr>
        <w:t xml:space="preserve">Mu, L., Yao, P., Zheng, Y., Chen, K., Wang, F., &amp; Qi, N. (2020). Research on SLAM algorithm of mobile robot based on the fusion of 2D LiDAR and depth camera. </w:t>
      </w:r>
      <w:r w:rsidRPr="007817A5">
        <w:rPr>
          <w:i/>
          <w:iCs/>
          <w:lang w:eastAsia="es-ES"/>
        </w:rPr>
        <w:t>IEEE Access</w:t>
      </w:r>
      <w:r w:rsidRPr="007817A5">
        <w:rPr>
          <w:lang w:eastAsia="es-ES"/>
        </w:rPr>
        <w:t xml:space="preserve">, </w:t>
      </w:r>
      <w:r w:rsidRPr="007817A5">
        <w:rPr>
          <w:i/>
          <w:iCs/>
          <w:lang w:eastAsia="es-ES"/>
        </w:rPr>
        <w:t>8</w:t>
      </w:r>
      <w:r w:rsidRPr="007817A5">
        <w:rPr>
          <w:lang w:eastAsia="es-ES"/>
        </w:rPr>
        <w:t>, 157628–157642. https://doi.org/10.1109/ACCESS.2020.3019659</w:t>
      </w:r>
    </w:p>
    <w:p w14:paraId="6E898C4A" w14:textId="77777777" w:rsidR="00C4632F" w:rsidRPr="00C4632F" w:rsidRDefault="00C4632F" w:rsidP="00C4632F">
      <w:pPr>
        <w:pStyle w:val="References"/>
        <w:rPr>
          <w:lang w:eastAsia="es-ES"/>
        </w:rPr>
      </w:pPr>
      <w:r w:rsidRPr="00C4632F">
        <w:rPr>
          <w:lang w:eastAsia="es-ES"/>
        </w:rPr>
        <w:t xml:space="preserve">Xu, D., &amp; Wu, Y. (2020). Improved YOLO-V3 with densenet for multi-scale remote sensing target detection. </w:t>
      </w:r>
      <w:r w:rsidRPr="00C4632F">
        <w:rPr>
          <w:i/>
          <w:iCs/>
          <w:lang w:eastAsia="es-ES"/>
        </w:rPr>
        <w:t>Sensors (Switzerland)</w:t>
      </w:r>
      <w:r w:rsidRPr="00C4632F">
        <w:rPr>
          <w:lang w:eastAsia="es-ES"/>
        </w:rPr>
        <w:t xml:space="preserve">, </w:t>
      </w:r>
      <w:r w:rsidRPr="00C4632F">
        <w:rPr>
          <w:i/>
          <w:iCs/>
          <w:lang w:eastAsia="es-ES"/>
        </w:rPr>
        <w:t>20</w:t>
      </w:r>
      <w:r w:rsidRPr="00C4632F">
        <w:rPr>
          <w:lang w:eastAsia="es-ES"/>
        </w:rPr>
        <w:t>(15), 1–24. https://doi.org/10.3390/s20154276</w:t>
      </w:r>
    </w:p>
    <w:p w14:paraId="05928689" w14:textId="77777777" w:rsidR="00CB540F" w:rsidRPr="00CB540F" w:rsidRDefault="00CB540F" w:rsidP="00CB540F">
      <w:pPr>
        <w:pStyle w:val="References"/>
        <w:rPr>
          <w:lang w:eastAsia="es-ES"/>
        </w:rPr>
      </w:pPr>
      <w:r w:rsidRPr="00CB540F">
        <w:rPr>
          <w:lang w:val="es-ES" w:eastAsia="es-ES"/>
        </w:rPr>
        <w:t xml:space="preserve">Chan, T.-H., Jia, K., Gao, S., Lu, J., Zeng, Z., &amp; Ma, Y. (2014). </w:t>
      </w:r>
      <w:r w:rsidRPr="00CB540F">
        <w:rPr>
          <w:lang w:eastAsia="es-ES"/>
        </w:rPr>
        <w:t xml:space="preserve">PCANet: A Simple Deep Learning Baseline for Image Classification? </w:t>
      </w:r>
      <w:r w:rsidRPr="00CB540F">
        <w:rPr>
          <w:i/>
          <w:iCs/>
          <w:lang w:eastAsia="es-ES"/>
        </w:rPr>
        <w:t>IEEE Transactions on Image Processing</w:t>
      </w:r>
      <w:r w:rsidRPr="00CB540F">
        <w:rPr>
          <w:lang w:eastAsia="es-ES"/>
        </w:rPr>
        <w:t xml:space="preserve">, </w:t>
      </w:r>
      <w:r w:rsidRPr="00CB540F">
        <w:rPr>
          <w:i/>
          <w:iCs/>
          <w:lang w:eastAsia="es-ES"/>
        </w:rPr>
        <w:t>24</w:t>
      </w:r>
      <w:r w:rsidRPr="00CB540F">
        <w:rPr>
          <w:lang w:eastAsia="es-ES"/>
        </w:rPr>
        <w:t>(12), 5017–5032. https://doi.org/10.1109/TIP.2015.2475625</w:t>
      </w:r>
    </w:p>
    <w:p w14:paraId="050B4C4A" w14:textId="77777777" w:rsidR="00CB540F" w:rsidRPr="00CB540F" w:rsidRDefault="00CB540F" w:rsidP="00CB540F">
      <w:pPr>
        <w:pStyle w:val="References"/>
        <w:rPr>
          <w:lang w:eastAsia="es-ES"/>
        </w:rPr>
      </w:pPr>
      <w:r w:rsidRPr="00CB540F">
        <w:rPr>
          <w:lang w:eastAsia="es-ES"/>
        </w:rPr>
        <w:t>Ren, S., He, K., Girshick, R., &amp; Sun, J. (2017). Faster R-CNN: Towards Real-Time Object Detection with Region Proposal Networks. IEEE Transactions on Pattern Analysis and Machine Intelligence (Vol. 39). https://doi.org/10.1109/TPAMI.2016.2577031</w:t>
      </w:r>
    </w:p>
    <w:p w14:paraId="4D031A61" w14:textId="77777777" w:rsidR="00CB540F" w:rsidRPr="00CB540F" w:rsidRDefault="00CB540F" w:rsidP="00CB540F">
      <w:pPr>
        <w:pStyle w:val="References"/>
        <w:rPr>
          <w:lang w:eastAsia="es-ES"/>
        </w:rPr>
      </w:pPr>
      <w:r w:rsidRPr="00CB540F">
        <w:rPr>
          <w:lang w:eastAsia="es-ES"/>
        </w:rPr>
        <w:t xml:space="preserve">Bochkovskiy, A., Wang, C.-Y., &amp; Liao, H.-Y. M. (2020). YOLOv4: Optimal Speed and Accuracy of Object Detection. </w:t>
      </w:r>
      <w:r w:rsidRPr="00CB540F">
        <w:rPr>
          <w:i/>
          <w:iCs/>
          <w:lang w:eastAsia="es-ES"/>
        </w:rPr>
        <w:t>ArXiv</w:t>
      </w:r>
      <w:r w:rsidRPr="00CB540F">
        <w:rPr>
          <w:lang w:eastAsia="es-ES"/>
        </w:rPr>
        <w:t>. Retrieved from http://arxiv.org/abs/2004.10934</w:t>
      </w:r>
    </w:p>
    <w:p w14:paraId="4BDC7E04" w14:textId="77777777" w:rsidR="007B5E73" w:rsidRPr="007B5E73" w:rsidRDefault="007B5E73" w:rsidP="007B5E73">
      <w:pPr>
        <w:pStyle w:val="References"/>
        <w:rPr>
          <w:lang w:eastAsia="es-ES"/>
        </w:rPr>
      </w:pPr>
      <w:r w:rsidRPr="007B5E73">
        <w:rPr>
          <w:lang w:val="es-ES" w:eastAsia="es-ES"/>
        </w:rPr>
        <w:t xml:space="preserve">Wolf, D., Bajones, M., Prankl, J., &amp; Vincze, M. (2014). </w:t>
      </w:r>
      <w:r w:rsidRPr="007B5E73">
        <w:rPr>
          <w:lang w:eastAsia="es-ES"/>
        </w:rPr>
        <w:t>Find my mug: Efficient object search with a mobile robot using semantic segmentation. Retrieved from http://arxiv.org/abs/1404.5765</w:t>
      </w:r>
    </w:p>
    <w:p w14:paraId="35DB0F20" w14:textId="19B67A76" w:rsidR="00AC68E7" w:rsidRPr="00045AFC" w:rsidRDefault="00045AFC" w:rsidP="00045AFC">
      <w:pPr>
        <w:pStyle w:val="References"/>
        <w:rPr>
          <w:lang w:eastAsia="es-ES"/>
        </w:rPr>
      </w:pPr>
      <w:r w:rsidRPr="00045AFC">
        <w:rPr>
          <w:lang w:eastAsia="es-ES"/>
        </w:rPr>
        <w:t xml:space="preserve">Wang, Y., Chen, Q., Chen, S., &amp; Wu, J. (2020). Multi-Scale Convolutional Features Network for Semantic Segmentation in Indoor Scenes. </w:t>
      </w:r>
      <w:r w:rsidRPr="00045AFC">
        <w:rPr>
          <w:i/>
          <w:iCs/>
          <w:lang w:eastAsia="es-ES"/>
        </w:rPr>
        <w:t>IEEE Access</w:t>
      </w:r>
      <w:r w:rsidRPr="00045AFC">
        <w:rPr>
          <w:lang w:eastAsia="es-ES"/>
        </w:rPr>
        <w:t xml:space="preserve">, </w:t>
      </w:r>
      <w:r w:rsidRPr="00045AFC">
        <w:rPr>
          <w:i/>
          <w:iCs/>
          <w:lang w:eastAsia="es-ES"/>
        </w:rPr>
        <w:t>8</w:t>
      </w:r>
      <w:r w:rsidRPr="00045AFC">
        <w:rPr>
          <w:lang w:eastAsia="es-ES"/>
        </w:rPr>
        <w:t>, 89575–89583. https://doi.org/10.1109/ACCESS.2020.2993570</w:t>
      </w:r>
    </w:p>
    <w:p w14:paraId="09131424" w14:textId="77777777" w:rsidR="00991989" w:rsidRPr="00991989" w:rsidRDefault="00991989" w:rsidP="00991989">
      <w:pPr>
        <w:pStyle w:val="References"/>
        <w:rPr>
          <w:lang w:eastAsia="es-ES"/>
        </w:rPr>
      </w:pPr>
      <w:r w:rsidRPr="00991989">
        <w:rPr>
          <w:lang w:eastAsia="es-ES"/>
        </w:rPr>
        <w:t xml:space="preserve">Seichter, D., Köhler, M., Lewandowski, B., Wengefeld, T., &amp; Gross, H.-M. (2020). Efficient RGB-D Semantic Segmentation for Indoor Scene Analysis. </w:t>
      </w:r>
      <w:r w:rsidRPr="00991989">
        <w:rPr>
          <w:i/>
          <w:iCs/>
          <w:lang w:eastAsia="es-ES"/>
        </w:rPr>
        <w:t>ArXiv</w:t>
      </w:r>
      <w:r w:rsidRPr="00991989">
        <w:rPr>
          <w:lang w:eastAsia="es-ES"/>
        </w:rPr>
        <w:t>. Retrieved from http://arxiv.org/abs/2011.06961</w:t>
      </w:r>
    </w:p>
    <w:p w14:paraId="78E3FF6A" w14:textId="77777777" w:rsidR="00991989" w:rsidRPr="00991989" w:rsidRDefault="00991989" w:rsidP="00991989">
      <w:pPr>
        <w:pStyle w:val="References"/>
        <w:rPr>
          <w:lang w:eastAsia="es-ES"/>
        </w:rPr>
      </w:pPr>
      <w:r w:rsidRPr="00991989">
        <w:rPr>
          <w:lang w:eastAsia="es-ES"/>
        </w:rPr>
        <w:t xml:space="preserve">Deng, W., Huang, K., Chen, X., Zhou, Z., Shi, C., Guo, R., &amp; Zhang, H. (2020). Semantic RGB-D SLAM for Rescue Robot Navigation. </w:t>
      </w:r>
      <w:r w:rsidRPr="00991989">
        <w:rPr>
          <w:i/>
          <w:iCs/>
          <w:lang w:eastAsia="es-ES"/>
        </w:rPr>
        <w:t>IEEE Access</w:t>
      </w:r>
      <w:r w:rsidRPr="00991989">
        <w:rPr>
          <w:lang w:eastAsia="es-ES"/>
        </w:rPr>
        <w:t xml:space="preserve">, </w:t>
      </w:r>
      <w:r w:rsidRPr="00991989">
        <w:rPr>
          <w:i/>
          <w:iCs/>
          <w:lang w:eastAsia="es-ES"/>
        </w:rPr>
        <w:t>8</w:t>
      </w:r>
      <w:r w:rsidRPr="00991989">
        <w:rPr>
          <w:lang w:eastAsia="es-ES"/>
        </w:rPr>
        <w:t>, 221320–221329. https://doi.org/10.1109/ACCESS.2020.3031867</w:t>
      </w:r>
    </w:p>
    <w:p w14:paraId="621A6A93" w14:textId="77777777" w:rsidR="00991989" w:rsidRPr="00991989" w:rsidRDefault="00991989" w:rsidP="00991989">
      <w:pPr>
        <w:pStyle w:val="References"/>
        <w:rPr>
          <w:lang w:eastAsia="es-ES"/>
        </w:rPr>
      </w:pPr>
      <w:r w:rsidRPr="00991989">
        <w:rPr>
          <w:lang w:val="es-ES" w:eastAsia="es-ES"/>
        </w:rPr>
        <w:t xml:space="preserve">Teso-Fz-Betoño, D., Zulueta, E., Sánchez-Chica, A., Fernandez-Gamiz, U., &amp; Saenz-Aguirre, A. (2020). </w:t>
      </w:r>
      <w:r w:rsidRPr="00991989">
        <w:rPr>
          <w:lang w:eastAsia="es-ES"/>
        </w:rPr>
        <w:t xml:space="preserve">Semantic segmentation to develop an indoor navigation system for an autonomous mobile robot. </w:t>
      </w:r>
      <w:r w:rsidRPr="00991989">
        <w:rPr>
          <w:i/>
          <w:iCs/>
          <w:lang w:eastAsia="es-ES"/>
        </w:rPr>
        <w:t>Mathematics</w:t>
      </w:r>
      <w:r w:rsidRPr="00991989">
        <w:rPr>
          <w:lang w:eastAsia="es-ES"/>
        </w:rPr>
        <w:t xml:space="preserve">, </w:t>
      </w:r>
      <w:r w:rsidRPr="00991989">
        <w:rPr>
          <w:i/>
          <w:iCs/>
          <w:lang w:eastAsia="es-ES"/>
        </w:rPr>
        <w:t>8</w:t>
      </w:r>
      <w:r w:rsidRPr="00991989">
        <w:rPr>
          <w:lang w:eastAsia="es-ES"/>
        </w:rPr>
        <w:t>(5). https://doi.org/10.3390/MATH8050855</w:t>
      </w:r>
    </w:p>
    <w:p w14:paraId="6603155A" w14:textId="77777777" w:rsidR="00991989" w:rsidRPr="00991989" w:rsidRDefault="00991989" w:rsidP="00991989">
      <w:pPr>
        <w:pStyle w:val="References"/>
        <w:rPr>
          <w:lang w:eastAsia="es-ES"/>
        </w:rPr>
      </w:pPr>
      <w:r w:rsidRPr="00991989">
        <w:rPr>
          <w:lang w:eastAsia="es-ES"/>
        </w:rPr>
        <w:t xml:space="preserve">Feng, D., Haase-Schutz, C., Rosenbaum, L., Hertlein, H., Glaser, C., Timm, F., … Dietmayer, K. (2021). Deep Multi-Modal Object Detection and Semantic Segmentation for Autonomous Driving: </w:t>
      </w:r>
      <w:r w:rsidRPr="00991989">
        <w:rPr>
          <w:lang w:eastAsia="es-ES"/>
        </w:rPr>
        <w:lastRenderedPageBreak/>
        <w:t xml:space="preserve">Datasets, Methods, and Challenges. </w:t>
      </w:r>
      <w:r w:rsidRPr="00991989">
        <w:rPr>
          <w:i/>
          <w:iCs/>
          <w:lang w:eastAsia="es-ES"/>
        </w:rPr>
        <w:t>IEEE Transactions on Intelligent Transportation Systems</w:t>
      </w:r>
      <w:r w:rsidRPr="00991989">
        <w:rPr>
          <w:lang w:eastAsia="es-ES"/>
        </w:rPr>
        <w:t xml:space="preserve">, </w:t>
      </w:r>
      <w:r w:rsidRPr="00991989">
        <w:rPr>
          <w:i/>
          <w:iCs/>
          <w:lang w:eastAsia="es-ES"/>
        </w:rPr>
        <w:t>22</w:t>
      </w:r>
      <w:r w:rsidRPr="00991989">
        <w:rPr>
          <w:lang w:eastAsia="es-ES"/>
        </w:rPr>
        <w:t>(3), 1341–1360. https://doi.org/10.1109/TITS.2020.2972974</w:t>
      </w:r>
    </w:p>
    <w:p w14:paraId="0054408A" w14:textId="77777777" w:rsidR="00991989" w:rsidRPr="00991989" w:rsidRDefault="00991989" w:rsidP="00991989">
      <w:pPr>
        <w:pStyle w:val="References"/>
        <w:rPr>
          <w:lang w:eastAsia="es-ES"/>
        </w:rPr>
      </w:pPr>
      <w:r w:rsidRPr="00991989">
        <w:rPr>
          <w:lang w:eastAsia="es-ES"/>
        </w:rPr>
        <w:t xml:space="preserve">Li, F., Li, W., Chen, W., Xu, W., Huang, L., Li, D., … Liu, Y. (2020). A Mobile Robot Visual SLAM System with Enhanced Semantics Segmentation. </w:t>
      </w:r>
      <w:r w:rsidRPr="00991989">
        <w:rPr>
          <w:i/>
          <w:iCs/>
          <w:lang w:eastAsia="es-ES"/>
        </w:rPr>
        <w:t>IEEE Access</w:t>
      </w:r>
      <w:r w:rsidRPr="00991989">
        <w:rPr>
          <w:lang w:eastAsia="es-ES"/>
        </w:rPr>
        <w:t xml:space="preserve">, </w:t>
      </w:r>
      <w:r w:rsidRPr="00991989">
        <w:rPr>
          <w:i/>
          <w:iCs/>
          <w:lang w:eastAsia="es-ES"/>
        </w:rPr>
        <w:t>8</w:t>
      </w:r>
      <w:r w:rsidRPr="00991989">
        <w:rPr>
          <w:lang w:eastAsia="es-ES"/>
        </w:rPr>
        <w:t>, 25442–25458. https://doi.org/10.1109/ACCESS.2020.2970238</w:t>
      </w:r>
    </w:p>
    <w:p w14:paraId="5675FC6C" w14:textId="77777777" w:rsidR="001A4D47" w:rsidRPr="001A4D47" w:rsidRDefault="001A4D47" w:rsidP="001A4D47">
      <w:pPr>
        <w:pStyle w:val="References"/>
        <w:rPr>
          <w:lang w:eastAsia="es-ES"/>
        </w:rPr>
      </w:pPr>
      <w:r w:rsidRPr="001A4D47">
        <w:rPr>
          <w:lang w:eastAsia="es-ES"/>
        </w:rPr>
        <w:t xml:space="preserve">Ai, Y., Rui, T., Lu, M., Fu, L., Liu, S., &amp; Wang, S. (2020). DDL-SLAM: A robust RGB-d SLAM in dynamic environments combined with deep learning. </w:t>
      </w:r>
      <w:r w:rsidRPr="001A4D47">
        <w:rPr>
          <w:i/>
          <w:iCs/>
          <w:lang w:eastAsia="es-ES"/>
        </w:rPr>
        <w:t>IEEE Access</w:t>
      </w:r>
      <w:r w:rsidRPr="001A4D47">
        <w:rPr>
          <w:lang w:eastAsia="es-ES"/>
        </w:rPr>
        <w:t xml:space="preserve">, </w:t>
      </w:r>
      <w:r w:rsidRPr="001A4D47">
        <w:rPr>
          <w:i/>
          <w:iCs/>
          <w:lang w:eastAsia="es-ES"/>
        </w:rPr>
        <w:t>8</w:t>
      </w:r>
      <w:r w:rsidRPr="001A4D47">
        <w:rPr>
          <w:lang w:eastAsia="es-ES"/>
        </w:rPr>
        <w:t>, 162335–162342. https://doi.org/10.1109/ACCESS.2020.2991441</w:t>
      </w:r>
    </w:p>
    <w:p w14:paraId="4CDA7912" w14:textId="77777777" w:rsidR="001A4D47" w:rsidRPr="001A4D47" w:rsidRDefault="001A4D47" w:rsidP="001A4D47">
      <w:pPr>
        <w:pStyle w:val="References"/>
        <w:rPr>
          <w:lang w:eastAsia="es-ES"/>
        </w:rPr>
      </w:pPr>
      <w:r w:rsidRPr="001A4D47">
        <w:rPr>
          <w:lang w:eastAsia="es-ES"/>
        </w:rPr>
        <w:t xml:space="preserve">Miyamoto, R., Adachi, M., Ishida, H., Watanabe, T., Matsutani, K., Komatsuzaki, H., Sakata, S., Yokota, R., &amp; Kobayashi, S. (2020). Visual navigation based on semantic segmentation using only a monocular camera as an external sensor. In </w:t>
      </w:r>
      <w:r w:rsidRPr="001A4D47">
        <w:rPr>
          <w:i/>
          <w:iCs/>
          <w:lang w:eastAsia="es-ES"/>
        </w:rPr>
        <w:t>Journal of Robotics and Mechatronics</w:t>
      </w:r>
      <w:r w:rsidRPr="001A4D47">
        <w:rPr>
          <w:lang w:eastAsia="es-ES"/>
        </w:rPr>
        <w:t xml:space="preserve"> (Vol. 32, Issue 6). https://doi.org/10.20965/jrm.2020.p1137</w:t>
      </w:r>
    </w:p>
    <w:p w14:paraId="5223F418" w14:textId="77777777" w:rsidR="001A4D47" w:rsidRPr="001A4D47" w:rsidRDefault="001A4D47" w:rsidP="001A4D47">
      <w:pPr>
        <w:pStyle w:val="References"/>
        <w:rPr>
          <w:lang w:eastAsia="es-ES"/>
        </w:rPr>
      </w:pPr>
      <w:r w:rsidRPr="001A4D47">
        <w:rPr>
          <w:lang w:eastAsia="es-ES"/>
        </w:rPr>
        <w:t xml:space="preserve">Jin, S., Chen, L., Sun, R., &amp; McLoone, S. (2020). A novel vSLAM framework with unsupervised semantic segmentation based on adversarial transfer learning. </w:t>
      </w:r>
      <w:r w:rsidRPr="001A4D47">
        <w:rPr>
          <w:i/>
          <w:iCs/>
          <w:lang w:eastAsia="es-ES"/>
        </w:rPr>
        <w:t>Applied Soft Computing Journal</w:t>
      </w:r>
      <w:r w:rsidRPr="001A4D47">
        <w:rPr>
          <w:lang w:eastAsia="es-ES"/>
        </w:rPr>
        <w:t xml:space="preserve">, </w:t>
      </w:r>
      <w:r w:rsidRPr="001A4D47">
        <w:rPr>
          <w:i/>
          <w:iCs/>
          <w:lang w:eastAsia="es-ES"/>
        </w:rPr>
        <w:t>90</w:t>
      </w:r>
      <w:r w:rsidRPr="001A4D47">
        <w:rPr>
          <w:lang w:eastAsia="es-ES"/>
        </w:rPr>
        <w:t>, 106153. https://doi.org/10.1016/j.asoc.2020.106153</w:t>
      </w:r>
    </w:p>
    <w:p w14:paraId="0C7516BA" w14:textId="77777777" w:rsidR="00CC3D63" w:rsidRPr="00CC3D63" w:rsidRDefault="00CC3D63" w:rsidP="00CC3D63">
      <w:pPr>
        <w:pStyle w:val="References"/>
        <w:rPr>
          <w:lang w:eastAsia="es-ES"/>
        </w:rPr>
      </w:pPr>
      <w:r w:rsidRPr="00CC3D63">
        <w:rPr>
          <w:lang w:eastAsia="es-ES"/>
        </w:rPr>
        <w:t xml:space="preserve">Cui, X., Lu, C., &amp; Wang, J. (2020). 3D Semantic Map Construction Using Improved ORB-SLAM2 for Mobile Robot in Edge Computing Environment. </w:t>
      </w:r>
      <w:r w:rsidRPr="00CC3D63">
        <w:rPr>
          <w:i/>
          <w:iCs/>
          <w:lang w:eastAsia="es-ES"/>
        </w:rPr>
        <w:t>IEEE Access</w:t>
      </w:r>
      <w:r w:rsidRPr="00CC3D63">
        <w:rPr>
          <w:lang w:eastAsia="es-ES"/>
        </w:rPr>
        <w:t xml:space="preserve">, </w:t>
      </w:r>
      <w:r w:rsidRPr="00CC3D63">
        <w:rPr>
          <w:i/>
          <w:iCs/>
          <w:lang w:eastAsia="es-ES"/>
        </w:rPr>
        <w:t>8</w:t>
      </w:r>
      <w:r w:rsidRPr="00CC3D63">
        <w:rPr>
          <w:lang w:eastAsia="es-ES"/>
        </w:rPr>
        <w:t>, 67179–67191. https://doi.org/10.1109/ACCESS.2020.2983488</w:t>
      </w:r>
    </w:p>
    <w:p w14:paraId="07DA883F" w14:textId="77777777" w:rsidR="00CC3D63" w:rsidRPr="00CC3D63" w:rsidRDefault="00CC3D63" w:rsidP="00CC3D63">
      <w:pPr>
        <w:pStyle w:val="References"/>
        <w:rPr>
          <w:lang w:eastAsia="es-ES"/>
        </w:rPr>
      </w:pPr>
      <w:r w:rsidRPr="00CC3D63">
        <w:rPr>
          <w:lang w:eastAsia="es-ES"/>
        </w:rPr>
        <w:t xml:space="preserve">Tamaki, T., Ogawa, D., Raytchev, B., &amp; Kaneda, K. (2019). Semantic segmentation of trajectories with improved agent models for pedestrian behavior analysis. </w:t>
      </w:r>
      <w:r w:rsidRPr="00CC3D63">
        <w:rPr>
          <w:i/>
          <w:iCs/>
          <w:lang w:eastAsia="es-ES"/>
        </w:rPr>
        <w:t>Advanced Robotics</w:t>
      </w:r>
      <w:r w:rsidRPr="00CC3D63">
        <w:rPr>
          <w:lang w:eastAsia="es-ES"/>
        </w:rPr>
        <w:t xml:space="preserve">, </w:t>
      </w:r>
      <w:r w:rsidRPr="00CC3D63">
        <w:rPr>
          <w:i/>
          <w:iCs/>
          <w:lang w:eastAsia="es-ES"/>
        </w:rPr>
        <w:t>33</w:t>
      </w:r>
      <w:r w:rsidRPr="00CC3D63">
        <w:rPr>
          <w:lang w:eastAsia="es-ES"/>
        </w:rPr>
        <w:t>(3–4), 153–168. https://doi.org/10.1080/01691864.2018.1554508</w:t>
      </w:r>
    </w:p>
    <w:p w14:paraId="6FFE72EE" w14:textId="77777777" w:rsidR="00CC3D63" w:rsidRPr="00CC3D63" w:rsidRDefault="00CC3D63" w:rsidP="00CC3D63">
      <w:pPr>
        <w:pStyle w:val="References"/>
        <w:rPr>
          <w:lang w:eastAsia="es-ES"/>
        </w:rPr>
      </w:pPr>
      <w:r w:rsidRPr="00CC3D63">
        <w:rPr>
          <w:lang w:val="es-ES" w:eastAsia="es-ES"/>
        </w:rPr>
        <w:t xml:space="preserve">Liu, W., Chan, A. B., Lau, R. W. H., &amp; Manochaieee, D. (2015). </w:t>
      </w:r>
      <w:r w:rsidRPr="00CC3D63">
        <w:rPr>
          <w:lang w:eastAsia="es-ES"/>
        </w:rPr>
        <w:t xml:space="preserve">Leveraging long-term predictions and online learning in agent-based multiple person tracking. In </w:t>
      </w:r>
      <w:r w:rsidRPr="00CC3D63">
        <w:rPr>
          <w:i/>
          <w:iCs/>
          <w:lang w:eastAsia="es-ES"/>
        </w:rPr>
        <w:t>IEEE Transactions on Circuits and Systems for Video Technology</w:t>
      </w:r>
      <w:r w:rsidRPr="00CC3D63">
        <w:rPr>
          <w:lang w:eastAsia="es-ES"/>
        </w:rPr>
        <w:t xml:space="preserve"> (Vol. 25, Issue 3). https://doi.org/10.1109/TCSVT.2014.2344511</w:t>
      </w:r>
    </w:p>
    <w:p w14:paraId="47E92C2C" w14:textId="77777777" w:rsidR="00CC3D63" w:rsidRPr="00CC3D63" w:rsidRDefault="00CC3D63" w:rsidP="00CC3D63">
      <w:pPr>
        <w:pStyle w:val="References"/>
        <w:rPr>
          <w:lang w:eastAsia="es-ES"/>
        </w:rPr>
      </w:pPr>
      <w:r w:rsidRPr="00CC3D63">
        <w:rPr>
          <w:lang w:eastAsia="es-ES"/>
        </w:rPr>
        <w:t xml:space="preserve">Moors, P., Germeys, F., Pomianowska, I., &amp; Verfaillie, K. (2015). Perceiving where another person is looking: The integration of head and body information in estimating another person’s gaze. </w:t>
      </w:r>
      <w:r w:rsidRPr="00CC3D63">
        <w:rPr>
          <w:i/>
          <w:iCs/>
          <w:lang w:eastAsia="es-ES"/>
        </w:rPr>
        <w:t>Frontiers in Psychology</w:t>
      </w:r>
      <w:r w:rsidRPr="00CC3D63">
        <w:rPr>
          <w:lang w:eastAsia="es-ES"/>
        </w:rPr>
        <w:t xml:space="preserve">, </w:t>
      </w:r>
      <w:r w:rsidRPr="00CC3D63">
        <w:rPr>
          <w:i/>
          <w:iCs/>
          <w:lang w:eastAsia="es-ES"/>
        </w:rPr>
        <w:t>6</w:t>
      </w:r>
      <w:r w:rsidRPr="00CC3D63">
        <w:rPr>
          <w:lang w:eastAsia="es-ES"/>
        </w:rPr>
        <w:t>(JUN). https://doi.org/10.3389/fpsyg.2015.00909</w:t>
      </w:r>
    </w:p>
    <w:p w14:paraId="4AD1755E" w14:textId="77777777" w:rsidR="00CC3D63" w:rsidRPr="00CC3D63" w:rsidRDefault="00CC3D63" w:rsidP="00CC3D63">
      <w:pPr>
        <w:pStyle w:val="References"/>
        <w:rPr>
          <w:lang w:eastAsia="es-ES"/>
        </w:rPr>
      </w:pPr>
      <w:r w:rsidRPr="00CC3D63">
        <w:rPr>
          <w:lang w:eastAsia="es-ES"/>
        </w:rPr>
        <w:t xml:space="preserve">Bruckschen, L., Bungert, K., Dengler, N., &amp; Bennewitz, M. (2020). Human-aware robot navigation by long-term movement prediction. In </w:t>
      </w:r>
      <w:r w:rsidRPr="00CC3D63">
        <w:rPr>
          <w:i/>
          <w:iCs/>
          <w:lang w:eastAsia="es-ES"/>
        </w:rPr>
        <w:t>IEEE International Conference on Intelligent Robots and Systems</w:t>
      </w:r>
      <w:r w:rsidRPr="00CC3D63">
        <w:rPr>
          <w:lang w:eastAsia="es-ES"/>
        </w:rPr>
        <w:t>. https://doi.org/10.1109/IROS45743.2020.9340776</w:t>
      </w:r>
    </w:p>
    <w:p w14:paraId="29F15444" w14:textId="77777777" w:rsidR="00DB363F" w:rsidRPr="00DB363F" w:rsidRDefault="00DB363F" w:rsidP="00DB363F">
      <w:pPr>
        <w:pStyle w:val="References"/>
        <w:rPr>
          <w:lang w:eastAsia="es-ES"/>
        </w:rPr>
      </w:pPr>
      <w:r w:rsidRPr="00DB363F">
        <w:rPr>
          <w:lang w:eastAsia="es-ES"/>
        </w:rPr>
        <w:t xml:space="preserve">Munaro, M., &amp; Menegatti, E. (2014). Fast RGB-D people tracking for service robots. </w:t>
      </w:r>
      <w:r w:rsidRPr="00DB363F">
        <w:rPr>
          <w:i/>
          <w:iCs/>
          <w:lang w:eastAsia="es-ES"/>
        </w:rPr>
        <w:t>Autonomous Robots</w:t>
      </w:r>
      <w:r w:rsidRPr="00DB363F">
        <w:rPr>
          <w:lang w:eastAsia="es-ES"/>
        </w:rPr>
        <w:t xml:space="preserve">, </w:t>
      </w:r>
      <w:r w:rsidRPr="00DB363F">
        <w:rPr>
          <w:i/>
          <w:iCs/>
          <w:lang w:eastAsia="es-ES"/>
        </w:rPr>
        <w:t>37</w:t>
      </w:r>
      <w:r w:rsidRPr="00DB363F">
        <w:rPr>
          <w:lang w:eastAsia="es-ES"/>
        </w:rPr>
        <w:t>(3), 227–242. https://doi.org/10.1007/s10514-014-9385-0</w:t>
      </w:r>
    </w:p>
    <w:p w14:paraId="436896C2" w14:textId="77777777" w:rsidR="00DB363F" w:rsidRPr="00DB363F" w:rsidRDefault="00DB363F" w:rsidP="00DB363F">
      <w:pPr>
        <w:pStyle w:val="References"/>
        <w:rPr>
          <w:lang w:eastAsia="es-ES"/>
        </w:rPr>
      </w:pPr>
      <w:r w:rsidRPr="00DB363F">
        <w:rPr>
          <w:lang w:eastAsia="es-ES"/>
        </w:rPr>
        <w:t xml:space="preserve">Lewandowski, B., Wengefeld, T., Muller, S., Jenny, M., Glende, S., Schroter, C., Bley, A., &amp; Gross, H.-M. (2020). Socially Compliant Human-Robot Interaction for Autonomous Scanning Tasks in Supermarket Environments. </w:t>
      </w:r>
      <w:r w:rsidRPr="00DB363F">
        <w:rPr>
          <w:i/>
          <w:iCs/>
          <w:lang w:eastAsia="es-ES"/>
        </w:rPr>
        <w:t>2020 29th IEEE International Conference on Robot and Human Interactive Communication (RO-MAN)</w:t>
      </w:r>
      <w:r w:rsidRPr="00DB363F">
        <w:rPr>
          <w:lang w:eastAsia="es-ES"/>
        </w:rPr>
        <w:t>, 363–370. https://doi.org/10.1109/RO-MAN47096.2020.9223568</w:t>
      </w:r>
    </w:p>
    <w:p w14:paraId="2F27478E" w14:textId="77777777" w:rsidR="00DB363F" w:rsidRPr="00DB363F" w:rsidRDefault="00DB363F" w:rsidP="00DB363F">
      <w:pPr>
        <w:pStyle w:val="References"/>
        <w:rPr>
          <w:lang w:eastAsia="es-ES"/>
        </w:rPr>
      </w:pPr>
      <w:r w:rsidRPr="00DB363F">
        <w:rPr>
          <w:lang w:eastAsia="es-ES"/>
        </w:rPr>
        <w:t xml:space="preserve">Gross, H. M., Boehme, H., Schroeter, C., Mueller, S., Koenig, A., Einhorn, E., Martin, C., Merten, M., &amp; Bley, A. (2009). TOOMAS: Interactive shopping guide robots in everyday use - Final implementation and experiences from long-term field trials. </w:t>
      </w:r>
      <w:r w:rsidRPr="00DB363F">
        <w:rPr>
          <w:i/>
          <w:iCs/>
          <w:lang w:eastAsia="es-ES"/>
        </w:rPr>
        <w:t>2009 IEEE/RSJ International Conference on Intelligent Robots and Systems, IROS 2009</w:t>
      </w:r>
      <w:r w:rsidRPr="00DB363F">
        <w:rPr>
          <w:lang w:eastAsia="es-ES"/>
        </w:rPr>
        <w:t>, 2005–2012. https://doi.org/10.1109/IROS.2009.5354497</w:t>
      </w:r>
    </w:p>
    <w:p w14:paraId="13F4BF0F" w14:textId="77777777" w:rsidR="00DB363F" w:rsidRPr="00DB363F" w:rsidRDefault="00DB363F" w:rsidP="00DB363F">
      <w:pPr>
        <w:pStyle w:val="References"/>
        <w:rPr>
          <w:lang w:eastAsia="es-ES"/>
        </w:rPr>
      </w:pPr>
      <w:r w:rsidRPr="00DB363F">
        <w:rPr>
          <w:lang w:eastAsia="es-ES"/>
        </w:rPr>
        <w:t xml:space="preserve">Gross, H. M., Meyer, S., Scheidig, A., Eisenbach, M., Mueller, S., Trinh, T. Q., Wengefeld, T., Bley, A., Martin, C., &amp; Fricke, C. (2017). Mobile robot companion for walking training of stroke patients in clinical post-stroke rehabilitation. </w:t>
      </w:r>
      <w:r w:rsidRPr="00DB363F">
        <w:rPr>
          <w:i/>
          <w:iCs/>
          <w:lang w:eastAsia="es-ES"/>
        </w:rPr>
        <w:t>Proceedings - IEEE International Conference on Robotics and Automation</w:t>
      </w:r>
      <w:r w:rsidRPr="00DB363F">
        <w:rPr>
          <w:lang w:eastAsia="es-ES"/>
        </w:rPr>
        <w:t>, 1028–1035. https://doi.org/10.1109/ICRA.2017.7989124</w:t>
      </w:r>
    </w:p>
    <w:p w14:paraId="058B7841" w14:textId="77777777" w:rsidR="0029367A" w:rsidRPr="0029367A" w:rsidRDefault="0029367A" w:rsidP="0029367A">
      <w:pPr>
        <w:pStyle w:val="References"/>
        <w:rPr>
          <w:lang w:eastAsia="es-ES"/>
        </w:rPr>
      </w:pPr>
      <w:r w:rsidRPr="0029367A">
        <w:rPr>
          <w:lang w:eastAsia="es-ES"/>
        </w:rPr>
        <w:t xml:space="preserve">Song, S., Lichtenberg, S. P., &amp; Xiao, J. (2015). SUN RGB-D: A RGB-D scene understanding benchmark suite. In </w:t>
      </w:r>
      <w:r w:rsidRPr="0029367A">
        <w:rPr>
          <w:i/>
          <w:iCs/>
          <w:lang w:eastAsia="es-ES"/>
        </w:rPr>
        <w:t>Proceedings of the IEEE Computer Society Conference on Computer Vision and Pattern Recognition</w:t>
      </w:r>
      <w:r w:rsidRPr="0029367A">
        <w:rPr>
          <w:lang w:eastAsia="es-ES"/>
        </w:rPr>
        <w:t xml:space="preserve"> (Vols. 07-12-June). https://doi.org/10.1109/CVPR.2015.7298655</w:t>
      </w:r>
    </w:p>
    <w:p w14:paraId="72A4A584" w14:textId="77777777" w:rsidR="0029367A" w:rsidRPr="0029367A" w:rsidRDefault="0029367A" w:rsidP="0029367A">
      <w:pPr>
        <w:pStyle w:val="References"/>
        <w:rPr>
          <w:lang w:eastAsia="es-ES"/>
        </w:rPr>
      </w:pPr>
      <w:r w:rsidRPr="0029367A">
        <w:rPr>
          <w:lang w:eastAsia="es-ES"/>
        </w:rPr>
        <w:t xml:space="preserve">Silberman, N., Hoiem, D., Kohli, P., &amp; Fergus, R. (2012). Indoor segmentation and support inference from RGBD images. In Lecture Notes in Computer Science (including subseries Lecture Notes in </w:t>
      </w:r>
      <w:r w:rsidRPr="0029367A">
        <w:rPr>
          <w:lang w:eastAsia="es-ES"/>
        </w:rPr>
        <w:t>Artificial Intelligence and Lecture Notes in Bioinformatics): Vol. 7576 LNCS (Issue PART 5). https://doi.org/10.1007/978-3-642-33715-4_54</w:t>
      </w:r>
    </w:p>
    <w:p w14:paraId="258BC8F3" w14:textId="5C01A9A6" w:rsidR="009B0109" w:rsidRPr="00206989" w:rsidRDefault="00E057B4" w:rsidP="00206989">
      <w:pPr>
        <w:pStyle w:val="References"/>
        <w:rPr>
          <w:lang w:eastAsia="es-ES"/>
        </w:rPr>
      </w:pPr>
      <w:r w:rsidRPr="00E057B4">
        <w:rPr>
          <w:lang w:eastAsia="es-ES"/>
        </w:rPr>
        <w:t xml:space="preserve">Ronneberger, O., Fischer, P., &amp; Brox, T. (n.d.). </w:t>
      </w:r>
      <w:r w:rsidRPr="00E057B4">
        <w:rPr>
          <w:i/>
          <w:iCs/>
          <w:lang w:eastAsia="es-ES"/>
        </w:rPr>
        <w:t>U-Net: Convolutional Networks for Biomedical Image Segmentation</w:t>
      </w:r>
      <w:r w:rsidRPr="00E057B4">
        <w:rPr>
          <w:lang w:eastAsia="es-ES"/>
        </w:rPr>
        <w:t>. Retrieved July 14, 2021, from http://lmb.informatik.uni-freiburg.de/</w:t>
      </w:r>
    </w:p>
    <w:p w14:paraId="2FDFFCAB" w14:textId="77777777" w:rsidR="00AC68E7" w:rsidRPr="009B0109"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GB"/>
        </w:rPr>
      </w:pPr>
    </w:p>
    <w:p w14:paraId="3EECEEE2" w14:textId="77777777" w:rsidR="00AC68E7" w:rsidRPr="009B0109" w:rsidRDefault="00AC68E7" w:rsidP="00AC68E7">
      <w:pPr>
        <w:tabs>
          <w:tab w:val="right" w:pos="9498"/>
        </w:tabs>
        <w:spacing w:after="240"/>
        <w:rPr>
          <w:rFonts w:eastAsia="Times New Roman" w:cs="Arial"/>
          <w:lang w:val="en-GB" w:eastAsia="es-ES"/>
        </w:rPr>
      </w:pPr>
    </w:p>
    <w:p w14:paraId="229527E0" w14:textId="77777777" w:rsidR="00AC68E7" w:rsidRPr="009B0109" w:rsidRDefault="00AC68E7" w:rsidP="00AC68E7">
      <w:pPr>
        <w:tabs>
          <w:tab w:val="right" w:pos="9498"/>
        </w:tabs>
        <w:spacing w:after="240"/>
        <w:rPr>
          <w:rFonts w:eastAsia="Times New Roman" w:cs="Arial"/>
          <w:lang w:val="en-GB" w:eastAsia="es-ES"/>
        </w:rPr>
        <w:sectPr w:rsidR="00AC68E7" w:rsidRPr="009B0109" w:rsidSect="00E2389C">
          <w:type w:val="continuous"/>
          <w:pgSz w:w="11906" w:h="16838"/>
          <w:pgMar w:top="1418" w:right="851" w:bottom="1418" w:left="992" w:header="709" w:footer="709" w:gutter="0"/>
          <w:pgNumType w:start="1"/>
          <w:cols w:num="2" w:space="708"/>
          <w:docGrid w:linePitch="360"/>
        </w:sectPr>
      </w:pPr>
    </w:p>
    <w:p w14:paraId="348CE756" w14:textId="77777777" w:rsidR="00AC68E7" w:rsidRPr="00DF0050" w:rsidRDefault="00AC68E7" w:rsidP="00AC68E7">
      <w:pPr>
        <w:spacing w:line="240" w:lineRule="auto"/>
        <w:contextualSpacing/>
        <w:jc w:val="left"/>
        <w:rPr>
          <w:rFonts w:ascii="Times New Roman" w:eastAsia="Times New Roman" w:hAnsi="Times New Roman" w:cs="Times New Roman"/>
          <w:spacing w:val="-10"/>
          <w:kern w:val="28"/>
          <w:sz w:val="48"/>
          <w:szCs w:val="56"/>
          <w:lang w:val="en-US"/>
        </w:rPr>
      </w:pPr>
      <w:r w:rsidRPr="00DF0050">
        <w:rPr>
          <w:rFonts w:ascii="Times New Roman" w:eastAsia="Times New Roman" w:hAnsi="Times New Roman" w:cs="Times New Roman"/>
          <w:spacing w:val="-10"/>
          <w:kern w:val="28"/>
          <w:sz w:val="48"/>
          <w:szCs w:val="56"/>
          <w:lang w:val="en-US"/>
        </w:rPr>
        <w:lastRenderedPageBreak/>
        <w:t>Title</w:t>
      </w:r>
    </w:p>
    <w:p w14:paraId="1C93A17D" w14:textId="77777777" w:rsidR="00AC68E7" w:rsidRPr="00DF0050" w:rsidRDefault="00AC68E7" w:rsidP="00AC68E7">
      <w:pPr>
        <w:spacing w:after="227" w:line="259" w:lineRule="auto"/>
        <w:jc w:val="left"/>
        <w:rPr>
          <w:rFonts w:ascii="Times New Roman" w:eastAsia="Minion Pro" w:hAnsi="Times New Roman" w:cs="Times New Roman"/>
          <w:color w:val="0098CD"/>
          <w:spacing w:val="-6"/>
          <w:sz w:val="24"/>
          <w:szCs w:val="24"/>
          <w:lang w:val="en-US"/>
        </w:rPr>
      </w:pPr>
      <w:r w:rsidRPr="00DF0050">
        <w:rPr>
          <w:rFonts w:ascii="Times New Roman" w:eastAsia="Minion Pro" w:hAnsi="Times New Roman" w:cs="Times New Roman"/>
          <w:color w:val="0098CD"/>
          <w:spacing w:val="-6"/>
          <w:sz w:val="24"/>
          <w:szCs w:val="24"/>
          <w:lang w:val="en-US"/>
        </w:rPr>
        <w:t>Name and Surname of the Student</w:t>
      </w:r>
      <w:r w:rsidRPr="00DF0050">
        <w:rPr>
          <w:rFonts w:ascii="Times New Roman" w:eastAsia="Minion Pro" w:hAnsi="Times New Roman" w:cs="Times New Roman"/>
          <w:noProof/>
          <w:color w:val="0098CD"/>
          <w:spacing w:val="-6"/>
          <w:sz w:val="24"/>
          <w:szCs w:val="24"/>
          <w:lang w:val="en-US" w:eastAsia="es-ES"/>
        </w:rPr>
        <w:drawing>
          <wp:anchor distT="0" distB="0" distL="114300" distR="114300" simplePos="0" relativeHeight="251668480" behindDoc="1" locked="1" layoutInCell="1" allowOverlap="0" wp14:anchorId="5D0800F8" wp14:editId="171A134C">
            <wp:simplePos x="0" y="0"/>
            <wp:positionH relativeFrom="column">
              <wp:posOffset>5387340</wp:posOffset>
            </wp:positionH>
            <wp:positionV relativeFrom="page">
              <wp:posOffset>1376045</wp:posOffset>
            </wp:positionV>
            <wp:extent cx="1144270" cy="647700"/>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85">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p>
    <w:p w14:paraId="66A70AAE" w14:textId="77777777" w:rsidR="00AC68E7" w:rsidRPr="00AA3FD6" w:rsidRDefault="00AC68E7" w:rsidP="00AC68E7">
      <w:pPr>
        <w:spacing w:after="227" w:line="259" w:lineRule="auto"/>
        <w:jc w:val="left"/>
        <w:rPr>
          <w:rFonts w:ascii="Times New Roman" w:eastAsia="Times New Roman" w:hAnsi="Times New Roman" w:cs="Times New Roman"/>
          <w:sz w:val="20"/>
          <w:szCs w:val="20"/>
          <w:lang w:val="es-ES"/>
        </w:rPr>
      </w:pPr>
      <w:r w:rsidRPr="00AA3FD6">
        <w:rPr>
          <w:rFonts w:ascii="Times New Roman" w:eastAsia="Times New Roman" w:hAnsi="Times New Roman" w:cs="Times New Roman"/>
          <w:sz w:val="20"/>
          <w:szCs w:val="20"/>
          <w:lang w:val="es-ES"/>
        </w:rPr>
        <w:t>Universidad Internacional de la Rioja, Logroño (España)</w:t>
      </w:r>
    </w:p>
    <w:p w14:paraId="31519FFC" w14:textId="77777777" w:rsidR="00AC68E7" w:rsidRPr="00AA3FD6"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AA3FD6">
        <w:rPr>
          <w:rFonts w:eastAsia="Minion Pro" w:cs="Arial"/>
          <w:spacing w:val="-6"/>
          <w:sz w:val="18"/>
          <w:szCs w:val="24"/>
          <w:lang w:val="es-ES"/>
        </w:rPr>
        <w:t>Date</w:t>
      </w:r>
    </w:p>
    <w:p w14:paraId="23735A2B"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9504" behindDoc="0" locked="0" layoutInCell="1" allowOverlap="1" wp14:anchorId="5E62FEFC" wp14:editId="16DCE21D">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26C78EB8" w14:textId="77777777" w:rsidR="006E4627" w:rsidRPr="00AA3FD6" w:rsidRDefault="006E4627" w:rsidP="00AC68E7">
                            <w:pPr>
                              <w:pStyle w:val="AbstractKeytitle"/>
                              <w:rPr>
                                <w:lang w:val="es-ES"/>
                              </w:rPr>
                            </w:pPr>
                            <w:r w:rsidRPr="00AA3FD6">
                              <w:rPr>
                                <w:lang w:val="es-ES"/>
                              </w:rPr>
                              <w:t>Keywords</w:t>
                            </w:r>
                          </w:p>
                          <w:p w14:paraId="50BAEB14" w14:textId="77777777" w:rsidR="006E4627" w:rsidRPr="000969E9" w:rsidRDefault="006E4627"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E62FEFC" id="_x0000_s1028" type="#_x0000_t202" style="position:absolute;left:0;text-align:left;margin-left:427.45pt;margin-top:12.8pt;width:90.95pt;height:14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" stroked="f">
                <v:textbox inset="0,0,0">
                  <w:txbxContent>
                    <w:p w14:paraId="26C78EB8" w14:textId="77777777" w:rsidR="006E4627" w:rsidRPr="00AA3FD6" w:rsidRDefault="006E4627" w:rsidP="00AC68E7">
                      <w:pPr>
                        <w:pStyle w:val="AbstractKeytitle"/>
                        <w:rPr>
                          <w:lang w:val="es-ES"/>
                        </w:rPr>
                      </w:pPr>
                      <w:r w:rsidRPr="00AA3FD6">
                        <w:rPr>
                          <w:lang w:val="es-ES"/>
                        </w:rPr>
                        <w:t>Keywords</w:t>
                      </w:r>
                    </w:p>
                    <w:p w14:paraId="50BAEB14" w14:textId="77777777" w:rsidR="006E4627" w:rsidRPr="000969E9" w:rsidRDefault="006E4627"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1B56F260" w14:textId="77777777" w:rsidR="00AC68E7" w:rsidRPr="00AA3FD6"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inline distT="0" distB="0" distL="0" distR="0" wp14:anchorId="32DB40D6" wp14:editId="20532477">
                <wp:extent cx="5058000" cy="1800000"/>
                <wp:effectExtent l="0" t="0" r="9525" b="0"/>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2DD94DFC" w14:textId="77777777" w:rsidR="006E4627" w:rsidRPr="000969E9" w:rsidRDefault="006E4627" w:rsidP="00AC68E7">
                            <w:pPr>
                              <w:pStyle w:val="AbstractKeytitle"/>
                              <w:rPr>
                                <w:lang w:val="es-ES"/>
                              </w:rPr>
                            </w:pPr>
                            <w:r>
                              <w:rPr>
                                <w:lang w:val="es-ES"/>
                              </w:rPr>
                              <w:t>Abstract</w:t>
                            </w:r>
                          </w:p>
                          <w:p w14:paraId="04918FB9" w14:textId="77777777" w:rsidR="006E4627" w:rsidRPr="000969E9" w:rsidRDefault="006E4627"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6E4627" w:rsidRPr="00DD3A76" w:rsidRDefault="006E4627" w:rsidP="00AC68E7"/>
                        </w:txbxContent>
                      </wps:txbx>
                      <wps:bodyPr rot="0" vert="horz" wrap="square" lIns="0" tIns="0" rIns="0" bIns="0" anchor="t" anchorCtr="0">
                        <a:noAutofit/>
                      </wps:bodyPr>
                    </wps:wsp>
                  </a:graphicData>
                </a:graphic>
              </wp:inline>
            </w:drawing>
          </mc:Choice>
          <mc:Fallback>
            <w:pict>
              <v:shape w14:anchorId="32DB40D6" id="_x0000_s1029"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" stroked="f">
                <v:textbox inset="0,0,0,0">
                  <w:txbxContent>
                    <w:p w14:paraId="2DD94DFC" w14:textId="77777777" w:rsidR="006E4627" w:rsidRPr="000969E9" w:rsidRDefault="006E4627" w:rsidP="00AC68E7">
                      <w:pPr>
                        <w:pStyle w:val="AbstractKeytitle"/>
                        <w:rPr>
                          <w:lang w:val="es-ES"/>
                        </w:rPr>
                      </w:pPr>
                      <w:r>
                        <w:rPr>
                          <w:lang w:val="es-ES"/>
                        </w:rPr>
                        <w:t>Abstract</w:t>
                      </w:r>
                    </w:p>
                    <w:p w14:paraId="04918FB9" w14:textId="77777777" w:rsidR="006E4627" w:rsidRPr="000969E9" w:rsidRDefault="006E4627"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6E4627" w:rsidRPr="00DD3A76" w:rsidRDefault="006E4627" w:rsidP="00AC68E7"/>
                  </w:txbxContent>
                </v:textbox>
                <w10:anchorlock/>
              </v:shape>
            </w:pict>
          </mc:Fallback>
        </mc:AlternateContent>
      </w:r>
      <w:r w:rsidRPr="00AA3FD6">
        <w:rPr>
          <w:rFonts w:ascii="Times New Roman" w:eastAsia="Times New Roman" w:hAnsi="Times New Roman" w:cs="Times New Roman"/>
          <w:sz w:val="18"/>
          <w:szCs w:val="20"/>
          <w:lang w:val="es-ES"/>
        </w:rPr>
        <w:tab/>
        <w:t xml:space="preserve"> </w:t>
      </w:r>
    </w:p>
    <w:p w14:paraId="719CFCAD" w14:textId="77777777" w:rsidR="00AC68E7" w:rsidRPr="00AA3FD6" w:rsidRDefault="00AC68E7" w:rsidP="00AC68E7">
      <w:pPr>
        <w:spacing w:line="276" w:lineRule="auto"/>
        <w:jc w:val="left"/>
        <w:rPr>
          <w:rFonts w:eastAsia="Times New Roman" w:cs="Arial"/>
          <w:lang w:val="es-ES" w:eastAsia="es-ES"/>
        </w:rPr>
      </w:pPr>
    </w:p>
    <w:p w14:paraId="77D63C66" w14:textId="77777777" w:rsidR="00AC68E7" w:rsidRPr="00AA3FD6" w:rsidRDefault="00AC68E7" w:rsidP="00AC68E7">
      <w:pPr>
        <w:spacing w:line="276" w:lineRule="auto"/>
        <w:jc w:val="left"/>
        <w:rPr>
          <w:rFonts w:eastAsia="Times New Roman" w:cs="Arial"/>
          <w:lang w:val="es-ES" w:eastAsia="es-ES"/>
        </w:rPr>
        <w:sectPr w:rsidR="00AC68E7" w:rsidRPr="00AA3FD6" w:rsidSect="00E2389C">
          <w:headerReference w:type="default" r:id="rId90"/>
          <w:footerReference w:type="default" r:id="rId91"/>
          <w:pgSz w:w="11906" w:h="16838"/>
          <w:pgMar w:top="1418" w:right="851" w:bottom="1418" w:left="992" w:header="709" w:footer="709" w:gutter="0"/>
          <w:pgNumType w:start="1"/>
          <w:cols w:space="708"/>
          <w:docGrid w:linePitch="360"/>
        </w:sectPr>
      </w:pPr>
    </w:p>
    <w:p w14:paraId="62CC28D7"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 Introduction</w:t>
      </w:r>
    </w:p>
    <w:p w14:paraId="4D47BC43" w14:textId="77777777" w:rsidR="00AC68E7" w:rsidRPr="00AA3FD6"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AA3FD6">
        <w:rPr>
          <w:rFonts w:ascii="Times New Roman" w:eastAsia="Times New Roman" w:hAnsi="Times New Roman" w:cs="Times New Roman"/>
          <w:color w:val="0098CD"/>
          <w:position w:val="-4"/>
          <w:sz w:val="53"/>
          <w:szCs w:val="20"/>
          <w:lang w:val="es-ES"/>
        </w:rPr>
        <w:t>I</w:t>
      </w:r>
    </w:p>
    <w:p w14:paraId="540E2F5B"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AA3FD6">
        <w:rPr>
          <w:rFonts w:ascii="Times New Roman" w:eastAsia="Times New Roman" w:hAnsi="Times New Roman" w:cs="Times New Roman"/>
          <w:smallCaps/>
          <w:color w:val="0098CD"/>
          <w:sz w:val="18"/>
          <w:szCs w:val="20"/>
          <w:lang w:val="es-ES"/>
        </w:rPr>
        <w:t>intoducción</w:t>
      </w:r>
      <w:r w:rsidRPr="00AA3FD6">
        <w:rPr>
          <w:rFonts w:ascii="Times New Roman" w:eastAsia="Times New Roman" w:hAnsi="Times New Roman" w:cs="Times New Roman"/>
          <w:color w:val="0098CD"/>
          <w:sz w:val="18"/>
          <w:szCs w:val="20"/>
          <w:lang w:val="es-ES"/>
        </w:rPr>
        <w:t xml:space="preserve"> </w:t>
      </w:r>
      <w:r w:rsidRPr="00AA3FD6">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3F3B87C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La lectura de esta introducción ha de dar una primera idea clara de lo que se pretendía, las conclusiones a las que se ha llegado y del procedimiento seguido.</w:t>
      </w:r>
    </w:p>
    <w:p w14:paraId="69D5CA31"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BAAA4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I. State of the Art</w:t>
      </w:r>
    </w:p>
    <w:p w14:paraId="1922E53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Estudio a fondo el dominio de aplicación, citando numerosas referencias. </w:t>
      </w:r>
    </w:p>
    <w:p w14:paraId="6ABF779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E5CDB0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Numerar las citas de forma consecutiva entre corchetes [1].</w:t>
      </w:r>
    </w:p>
    <w:p w14:paraId="5B4BE50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99E019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II. Objectives and Methodology</w:t>
      </w:r>
    </w:p>
    <w:p w14:paraId="0DAF61E9"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Objetivo general, objetivos específicos y metodología de trabajo aplicada.</w:t>
      </w:r>
    </w:p>
    <w:p w14:paraId="1C4BE4A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68F1583"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V. Contribuiton</w:t>
      </w:r>
    </w:p>
    <w:p w14:paraId="5A39035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Desarrollar la descripción de tu contribución. </w:t>
      </w:r>
    </w:p>
    <w:p w14:paraId="584184F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w:t>
      </w:r>
    </w:p>
    <w:p w14:paraId="649683D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w:t>
      </w:r>
    </w:p>
    <w:p w14:paraId="7D4DC5D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2BAAF1E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w:t>
      </w:r>
    </w:p>
    <w:p w14:paraId="580E812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F7EBB3F" w14:textId="3653375F"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 </w:t>
      </w:r>
      <w:r w:rsidR="00E2389C" w:rsidRPr="00AA3FD6">
        <w:rPr>
          <w:rFonts w:ascii="Times New Roman" w:eastAsia="UnitOT" w:hAnsi="Times New Roman" w:cs="Times New Roman"/>
          <w:smallCaps/>
          <w:color w:val="0098CD"/>
          <w:sz w:val="20"/>
          <w:szCs w:val="28"/>
          <w:lang w:val="es-ES"/>
        </w:rPr>
        <w:t xml:space="preserve">Evaluation and </w:t>
      </w:r>
      <w:r w:rsidRPr="00AA3FD6">
        <w:rPr>
          <w:rFonts w:ascii="Times New Roman" w:eastAsia="UnitOT" w:hAnsi="Times New Roman" w:cs="Times New Roman"/>
          <w:smallCaps/>
          <w:color w:val="0098CD"/>
          <w:sz w:val="20"/>
          <w:szCs w:val="28"/>
          <w:lang w:val="es-ES"/>
        </w:rPr>
        <w:t>Results</w:t>
      </w:r>
    </w:p>
    <w:p w14:paraId="0EDEC2B4" w14:textId="3614B891" w:rsidR="00E2389C"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p>
    <w:p w14:paraId="7BE22B30" w14:textId="12E03328" w:rsidR="00AC68E7" w:rsidRPr="00AA3FD6"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2E9FBF5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1</w:t>
      </w:r>
    </w:p>
    <w:p w14:paraId="417BF320"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w:t>
      </w:r>
    </w:p>
    <w:p w14:paraId="4B2AE4E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479C0FF7"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6432" behindDoc="0" locked="0" layoutInCell="1" allowOverlap="1" wp14:anchorId="32857330" wp14:editId="44A0C9BC">
                <wp:simplePos x="0" y="0"/>
                <wp:positionH relativeFrom="column">
                  <wp:posOffset>0</wp:posOffset>
                </wp:positionH>
                <wp:positionV relativeFrom="paragraph">
                  <wp:posOffset>141292</wp:posOffset>
                </wp:positionV>
                <wp:extent cx="3153410" cy="3067050"/>
                <wp:effectExtent l="0" t="0" r="8890" b="0"/>
                <wp:wrapSquare wrapText="bothSides"/>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305140" w14:textId="77777777" w:rsidR="006E4627" w:rsidRDefault="006E4627"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6E4627" w:rsidRPr="00AA3FD6" w:rsidRDefault="006E4627"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857330" id="Text Box 5" o:spid="_x0000_s1030" type="#_x0000_t202" style="position:absolute;left:0;text-align:left;margin-left:0;margin-top:11.15pt;width:248.3pt;height:2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" stroked="f">
                <v:textbox inset="0,0,0,0">
                  <w:txbxContent>
                    <w:p w14:paraId="12305140" w14:textId="77777777" w:rsidR="006E4627" w:rsidRDefault="006E4627"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6E4627" w:rsidRPr="00AA3FD6" w:rsidRDefault="006E4627"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AA3FD6">
        <w:rPr>
          <w:rFonts w:ascii="Times New Roman" w:eastAsia="Times New Roman" w:hAnsi="Times New Roman" w:cs="Times New Roman"/>
          <w:sz w:val="18"/>
          <w:szCs w:val="20"/>
          <w:lang w:val="es-ES"/>
        </w:rPr>
        <w:t>En la Figura 1…</w:t>
      </w:r>
    </w:p>
    <w:p w14:paraId="491D4A5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3BA2D73" w14:textId="73D23DDD"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lastRenderedPageBreak/>
        <w:t>En la Tabla I …</w:t>
      </w:r>
    </w:p>
    <w:p w14:paraId="186E4496" w14:textId="639C3820" w:rsidR="00AC68E7" w:rsidRPr="00AA3FD6" w:rsidRDefault="00512976"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89984" behindDoc="0" locked="0" layoutInCell="0" allowOverlap="1" wp14:anchorId="4A600A7E" wp14:editId="6A5E53D0">
                <wp:simplePos x="0" y="0"/>
                <wp:positionH relativeFrom="margin">
                  <wp:posOffset>3401695</wp:posOffset>
                </wp:positionH>
                <wp:positionV relativeFrom="margin">
                  <wp:posOffset>450520</wp:posOffset>
                </wp:positionV>
                <wp:extent cx="3154680" cy="4905375"/>
                <wp:effectExtent l="0" t="0" r="7620" b="9525"/>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FC76A3" w14:textId="77777777" w:rsidR="006E4627" w:rsidRPr="00AA3FD6" w:rsidRDefault="006E4627" w:rsidP="00512976">
                            <w:pPr>
                              <w:pStyle w:val="TableTitle"/>
                              <w:rPr>
                                <w:lang w:val="en-GB"/>
                              </w:rPr>
                            </w:pPr>
                            <w:r w:rsidRPr="00AA3FD6">
                              <w:rPr>
                                <w:lang w:val="en-GB"/>
                              </w:rPr>
                              <w:t>Tabla I</w:t>
                            </w:r>
                          </w:p>
                          <w:p w14:paraId="42604D84" w14:textId="77777777" w:rsidR="006E4627" w:rsidRPr="00AA3FD6" w:rsidRDefault="006E4627" w:rsidP="00512976">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6E4627" w:rsidRPr="006E4627" w14:paraId="770DCCA9" w14:textId="77777777">
                              <w:trPr>
                                <w:trHeight w:val="440"/>
                              </w:trPr>
                              <w:tc>
                                <w:tcPr>
                                  <w:tcW w:w="720" w:type="dxa"/>
                                  <w:tcBorders>
                                    <w:top w:val="double" w:sz="6" w:space="0" w:color="auto"/>
                                    <w:left w:val="nil"/>
                                    <w:bottom w:val="single" w:sz="6" w:space="0" w:color="auto"/>
                                    <w:right w:val="nil"/>
                                  </w:tcBorders>
                                  <w:vAlign w:val="center"/>
                                </w:tcPr>
                                <w:p w14:paraId="038A9600" w14:textId="77777777" w:rsidR="006E4627" w:rsidRPr="0024511C" w:rsidRDefault="006E4627"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6A937B1" w14:textId="77777777" w:rsidR="006E4627" w:rsidRPr="0024511C" w:rsidRDefault="006E4627"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4CA7C42" w14:textId="77777777" w:rsidR="006E4627" w:rsidRPr="00AA3FD6" w:rsidRDefault="006E4627"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6E4627" w:rsidRPr="0024511C" w14:paraId="1549215A" w14:textId="77777777">
                              <w:tc>
                                <w:tcPr>
                                  <w:tcW w:w="720" w:type="dxa"/>
                                  <w:tcBorders>
                                    <w:top w:val="nil"/>
                                    <w:left w:val="nil"/>
                                    <w:bottom w:val="nil"/>
                                    <w:right w:val="nil"/>
                                  </w:tcBorders>
                                </w:tcPr>
                                <w:p w14:paraId="677163AE" w14:textId="77777777" w:rsidR="006E4627" w:rsidRPr="0024511C" w:rsidRDefault="006E4627"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40A06D2" w14:textId="77777777" w:rsidR="006E4627" w:rsidRPr="0024511C" w:rsidRDefault="006E4627"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0FB45C64" w14:textId="77777777" w:rsidR="006E4627" w:rsidRPr="0024511C" w:rsidRDefault="006E4627"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6E4627" w:rsidRPr="0024511C" w14:paraId="640951CA" w14:textId="77777777">
                              <w:tc>
                                <w:tcPr>
                                  <w:tcW w:w="720" w:type="dxa"/>
                                  <w:tcBorders>
                                    <w:top w:val="nil"/>
                                    <w:left w:val="nil"/>
                                    <w:bottom w:val="nil"/>
                                    <w:right w:val="nil"/>
                                  </w:tcBorders>
                                </w:tcPr>
                                <w:p w14:paraId="319135F0" w14:textId="77777777" w:rsidR="006E4627" w:rsidRPr="0024511C" w:rsidRDefault="006E4627"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2ACF1387" w14:textId="77777777" w:rsidR="006E4627" w:rsidRPr="00AA3FD6" w:rsidRDefault="006E4627" w:rsidP="00E2389C">
                                  <w:pPr>
                                    <w:pStyle w:val="TableText"/>
                                    <w:ind w:firstLine="0"/>
                                    <w:rPr>
                                      <w:lang w:val="en-GB"/>
                                    </w:rPr>
                                  </w:pPr>
                                  <w:r w:rsidRPr="00AA3FD6">
                                    <w:rPr>
                                      <w:lang w:val="en-GB"/>
                                    </w:rPr>
                                    <w:t xml:space="preserve">magnetic flux density, </w:t>
                                  </w:r>
                                </w:p>
                                <w:p w14:paraId="652CE5A0" w14:textId="77777777" w:rsidR="006E4627" w:rsidRPr="00AA3FD6" w:rsidRDefault="006E4627"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6722530" w14:textId="77777777" w:rsidR="006E4627" w:rsidRPr="0024511C" w:rsidRDefault="006E4627"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6E4627" w:rsidRPr="0024511C" w14:paraId="43365371" w14:textId="77777777">
                              <w:tc>
                                <w:tcPr>
                                  <w:tcW w:w="720" w:type="dxa"/>
                                  <w:tcBorders>
                                    <w:top w:val="nil"/>
                                    <w:left w:val="nil"/>
                                    <w:bottom w:val="nil"/>
                                    <w:right w:val="nil"/>
                                  </w:tcBorders>
                                </w:tcPr>
                                <w:p w14:paraId="5493AACB" w14:textId="77777777" w:rsidR="006E4627" w:rsidRPr="0024511C" w:rsidRDefault="006E4627"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400C039D" w14:textId="77777777" w:rsidR="006E4627" w:rsidRPr="0024511C" w:rsidRDefault="006E4627"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F37E05" w14:textId="77777777" w:rsidR="006E4627" w:rsidRPr="0024511C" w:rsidRDefault="006E4627"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6E4627" w:rsidRPr="0024511C" w14:paraId="180549CA" w14:textId="77777777">
                              <w:tc>
                                <w:tcPr>
                                  <w:tcW w:w="720" w:type="dxa"/>
                                  <w:tcBorders>
                                    <w:top w:val="nil"/>
                                    <w:left w:val="nil"/>
                                    <w:bottom w:val="nil"/>
                                    <w:right w:val="nil"/>
                                  </w:tcBorders>
                                </w:tcPr>
                                <w:p w14:paraId="162BF6C9" w14:textId="77777777" w:rsidR="006E4627" w:rsidRPr="0024511C" w:rsidRDefault="006E4627"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2FA7439A" w14:textId="77777777" w:rsidR="006E4627" w:rsidRPr="0024511C" w:rsidRDefault="006E4627"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3ED948D5" w14:textId="77777777" w:rsidR="006E4627" w:rsidRPr="0024511C" w:rsidRDefault="006E4627" w:rsidP="00E2389C">
                                  <w:pPr>
                                    <w:pStyle w:val="TableText"/>
                                    <w:ind w:firstLine="0"/>
                                    <w:rPr>
                                      <w:lang w:val="es-ES"/>
                                    </w:rPr>
                                  </w:pPr>
                                  <w:r w:rsidRPr="0024511C">
                                    <w:rPr>
                                      <w:lang w:val="es-ES"/>
                                    </w:rPr>
                                    <w:t xml:space="preserve">1 erg/G = 1 emu </w:t>
                                  </w:r>
                                </w:p>
                                <w:p w14:paraId="30CBDDB6" w14:textId="77777777" w:rsidR="006E4627" w:rsidRPr="0024511C" w:rsidRDefault="006E4627"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6E4627" w:rsidRPr="0024511C" w14:paraId="78CB52BD" w14:textId="77777777">
                              <w:tc>
                                <w:tcPr>
                                  <w:tcW w:w="720" w:type="dxa"/>
                                  <w:tcBorders>
                                    <w:top w:val="nil"/>
                                    <w:left w:val="nil"/>
                                    <w:bottom w:val="nil"/>
                                    <w:right w:val="nil"/>
                                  </w:tcBorders>
                                </w:tcPr>
                                <w:p w14:paraId="1DEC867A" w14:textId="77777777" w:rsidR="006E4627" w:rsidRPr="0024511C" w:rsidRDefault="006E4627"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5EFC3B9" w14:textId="77777777" w:rsidR="006E4627" w:rsidRPr="0024511C" w:rsidRDefault="006E4627"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A345C09" w14:textId="77777777" w:rsidR="006E4627" w:rsidRPr="0024511C" w:rsidRDefault="006E4627"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35BB9837" w14:textId="77777777" w:rsidR="006E4627" w:rsidRPr="0024511C" w:rsidRDefault="006E4627"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6E4627" w:rsidRPr="0024511C" w14:paraId="0F75306E" w14:textId="77777777">
                              <w:tc>
                                <w:tcPr>
                                  <w:tcW w:w="720" w:type="dxa"/>
                                  <w:tcBorders>
                                    <w:top w:val="nil"/>
                                    <w:left w:val="nil"/>
                                    <w:bottom w:val="nil"/>
                                    <w:right w:val="nil"/>
                                  </w:tcBorders>
                                </w:tcPr>
                                <w:p w14:paraId="2B3217EB" w14:textId="77777777" w:rsidR="006E4627" w:rsidRPr="0024511C" w:rsidRDefault="006E4627"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BCC6491" w14:textId="77777777" w:rsidR="006E4627" w:rsidRPr="0024511C" w:rsidRDefault="006E4627"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B3AF27B" w14:textId="77777777" w:rsidR="006E4627" w:rsidRPr="0024511C" w:rsidRDefault="006E4627"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6E4627" w:rsidRPr="006E4627" w14:paraId="507EE9C4" w14:textId="77777777">
                              <w:tc>
                                <w:tcPr>
                                  <w:tcW w:w="720" w:type="dxa"/>
                                  <w:tcBorders>
                                    <w:top w:val="nil"/>
                                    <w:left w:val="nil"/>
                                    <w:bottom w:val="nil"/>
                                    <w:right w:val="nil"/>
                                  </w:tcBorders>
                                </w:tcPr>
                                <w:p w14:paraId="1DCF93FA" w14:textId="77777777" w:rsidR="006E4627" w:rsidRPr="0024511C" w:rsidRDefault="006E4627"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3F6C9126" w14:textId="77777777" w:rsidR="006E4627" w:rsidRPr="0024511C" w:rsidRDefault="006E4627"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309228A" w14:textId="77777777" w:rsidR="006E4627" w:rsidRPr="00AA3FD6" w:rsidRDefault="006E4627"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6E4627" w:rsidRPr="006E4627" w14:paraId="729C799F" w14:textId="77777777">
                              <w:tc>
                                <w:tcPr>
                                  <w:tcW w:w="720" w:type="dxa"/>
                                  <w:tcBorders>
                                    <w:top w:val="nil"/>
                                    <w:left w:val="nil"/>
                                    <w:bottom w:val="nil"/>
                                    <w:right w:val="nil"/>
                                  </w:tcBorders>
                                </w:tcPr>
                                <w:p w14:paraId="2FDAD1AE" w14:textId="77777777" w:rsidR="006E4627" w:rsidRPr="0024511C" w:rsidRDefault="006E4627"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78AAD301" w14:textId="77777777" w:rsidR="006E4627" w:rsidRPr="0024511C" w:rsidRDefault="006E4627" w:rsidP="00E2389C">
                                  <w:pPr>
                                    <w:pStyle w:val="TableText"/>
                                    <w:ind w:firstLine="0"/>
                                    <w:rPr>
                                      <w:lang w:val="es-ES"/>
                                    </w:rPr>
                                  </w:pPr>
                                  <w:r w:rsidRPr="0024511C">
                                    <w:rPr>
                                      <w:lang w:val="es-ES"/>
                                    </w:rPr>
                                    <w:t xml:space="preserve">magnetic dipole </w:t>
                                  </w:r>
                                </w:p>
                                <w:p w14:paraId="4C6DC28D" w14:textId="77777777" w:rsidR="006E4627" w:rsidRPr="0024511C" w:rsidRDefault="006E4627"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9CD785C" w14:textId="77777777" w:rsidR="006E4627" w:rsidRPr="00AA3FD6" w:rsidRDefault="006E4627" w:rsidP="00E2389C">
                                  <w:pPr>
                                    <w:pStyle w:val="TableText"/>
                                    <w:ind w:firstLine="0"/>
                                    <w:rPr>
                                      <w:lang w:val="en-GB"/>
                                    </w:rPr>
                                  </w:pPr>
                                  <w:r w:rsidRPr="00AA3FD6">
                                    <w:rPr>
                                      <w:lang w:val="en-GB"/>
                                    </w:rPr>
                                    <w:t xml:space="preserve">1 erg/G = 1 emu </w:t>
                                  </w:r>
                                </w:p>
                                <w:p w14:paraId="4A8F32CB" w14:textId="77777777" w:rsidR="006E4627" w:rsidRPr="00AA3FD6" w:rsidRDefault="006E4627"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6E4627" w:rsidRPr="006E4627" w14:paraId="1BE2DA3A" w14:textId="77777777">
                              <w:tc>
                                <w:tcPr>
                                  <w:tcW w:w="720" w:type="dxa"/>
                                  <w:tcBorders>
                                    <w:top w:val="nil"/>
                                    <w:left w:val="nil"/>
                                    <w:bottom w:val="nil"/>
                                    <w:right w:val="nil"/>
                                  </w:tcBorders>
                                </w:tcPr>
                                <w:p w14:paraId="77F2CDD5" w14:textId="77777777" w:rsidR="006E4627" w:rsidRPr="0024511C" w:rsidRDefault="006E4627"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38CF54FF" w14:textId="77777777" w:rsidR="006E4627" w:rsidRPr="0024511C" w:rsidRDefault="006E4627"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04FC94C8" w14:textId="77777777" w:rsidR="006E4627" w:rsidRPr="00AA3FD6" w:rsidRDefault="006E4627"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8E45D79" w14:textId="77777777" w:rsidR="006E4627" w:rsidRPr="00AA3FD6" w:rsidRDefault="006E4627"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6E4627" w:rsidRPr="0024511C" w14:paraId="28D5A8C7" w14:textId="77777777">
                              <w:tc>
                                <w:tcPr>
                                  <w:tcW w:w="720" w:type="dxa"/>
                                  <w:tcBorders>
                                    <w:top w:val="nil"/>
                                    <w:left w:val="nil"/>
                                    <w:bottom w:val="nil"/>
                                    <w:right w:val="nil"/>
                                  </w:tcBorders>
                                </w:tcPr>
                                <w:p w14:paraId="68DAB2CB" w14:textId="77777777" w:rsidR="006E4627" w:rsidRPr="0024511C" w:rsidRDefault="006E4627"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909F9C7" w14:textId="77777777" w:rsidR="006E4627" w:rsidRPr="0024511C" w:rsidRDefault="006E4627"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7EC00D92" w14:textId="77777777" w:rsidR="006E4627" w:rsidRPr="0024511C" w:rsidRDefault="006E4627"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6E4627" w:rsidRPr="0024511C" w14:paraId="27B5B32E" w14:textId="77777777">
                              <w:tc>
                                <w:tcPr>
                                  <w:tcW w:w="720" w:type="dxa"/>
                                  <w:tcBorders>
                                    <w:top w:val="nil"/>
                                    <w:left w:val="nil"/>
                                    <w:bottom w:val="nil"/>
                                    <w:right w:val="nil"/>
                                  </w:tcBorders>
                                </w:tcPr>
                                <w:p w14:paraId="27B8B52F" w14:textId="77777777" w:rsidR="006E4627" w:rsidRPr="0024511C" w:rsidRDefault="006E4627"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740B8C36" w14:textId="77777777" w:rsidR="006E4627" w:rsidRPr="0024511C" w:rsidRDefault="006E4627"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7A0EE009" w14:textId="77777777" w:rsidR="006E4627" w:rsidRPr="0024511C" w:rsidRDefault="006E4627"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6E4627" w:rsidRPr="0024511C" w14:paraId="24D6358B" w14:textId="77777777">
                              <w:tc>
                                <w:tcPr>
                                  <w:tcW w:w="720" w:type="dxa"/>
                                  <w:tcBorders>
                                    <w:top w:val="nil"/>
                                    <w:left w:val="nil"/>
                                    <w:bottom w:val="nil"/>
                                    <w:right w:val="nil"/>
                                  </w:tcBorders>
                                </w:tcPr>
                                <w:p w14:paraId="00A7B392" w14:textId="77777777" w:rsidR="006E4627" w:rsidRPr="0024511C" w:rsidRDefault="006E4627"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3CA0A2EF" w14:textId="77777777" w:rsidR="006E4627" w:rsidRPr="0024511C" w:rsidRDefault="006E4627"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79977BD2" w14:textId="77777777" w:rsidR="006E4627" w:rsidRPr="0024511C" w:rsidRDefault="006E4627"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3761A27" w14:textId="77777777" w:rsidR="006E4627" w:rsidRPr="0024511C" w:rsidRDefault="006E4627"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6E4627" w:rsidRPr="0024511C" w14:paraId="1BE95EAE" w14:textId="77777777">
                              <w:tc>
                                <w:tcPr>
                                  <w:tcW w:w="720" w:type="dxa"/>
                                  <w:tcBorders>
                                    <w:top w:val="nil"/>
                                    <w:left w:val="nil"/>
                                    <w:bottom w:val="nil"/>
                                    <w:right w:val="nil"/>
                                  </w:tcBorders>
                                </w:tcPr>
                                <w:p w14:paraId="48D0D423" w14:textId="77777777" w:rsidR="006E4627" w:rsidRPr="0024511C" w:rsidRDefault="006E4627"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0E6716DD" w14:textId="77777777" w:rsidR="006E4627" w:rsidRPr="0024511C" w:rsidRDefault="006E4627"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23E4CF17" w14:textId="77777777" w:rsidR="006E4627" w:rsidRPr="0024511C" w:rsidRDefault="006E4627"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6E4627" w:rsidRPr="0024511C" w14:paraId="4EB52660" w14:textId="77777777">
                              <w:tc>
                                <w:tcPr>
                                  <w:tcW w:w="720" w:type="dxa"/>
                                  <w:tcBorders>
                                    <w:top w:val="nil"/>
                                    <w:left w:val="nil"/>
                                    <w:bottom w:val="nil"/>
                                    <w:right w:val="nil"/>
                                  </w:tcBorders>
                                </w:tcPr>
                                <w:p w14:paraId="62E1EAF6" w14:textId="77777777" w:rsidR="006E4627" w:rsidRPr="0024511C" w:rsidRDefault="006E4627"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0FFFD096" w14:textId="77777777" w:rsidR="006E4627" w:rsidRPr="0024511C" w:rsidRDefault="006E4627"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63F1CF93" w14:textId="77777777" w:rsidR="006E4627" w:rsidRPr="0024511C" w:rsidRDefault="006E4627"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6E4627" w:rsidRPr="0024511C" w14:paraId="781A5E9C" w14:textId="77777777">
                              <w:trPr>
                                <w:trHeight w:val="279"/>
                              </w:trPr>
                              <w:tc>
                                <w:tcPr>
                                  <w:tcW w:w="720" w:type="dxa"/>
                                  <w:tcBorders>
                                    <w:top w:val="nil"/>
                                    <w:left w:val="nil"/>
                                    <w:bottom w:val="double" w:sz="6" w:space="0" w:color="auto"/>
                                    <w:right w:val="nil"/>
                                  </w:tcBorders>
                                </w:tcPr>
                                <w:p w14:paraId="168E00E7" w14:textId="77777777" w:rsidR="006E4627" w:rsidRPr="0024511C" w:rsidRDefault="006E4627"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60C55118" w14:textId="77777777" w:rsidR="006E4627" w:rsidRPr="0024511C" w:rsidRDefault="006E4627"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0CC4E1E2" w14:textId="77777777" w:rsidR="006E4627" w:rsidRPr="0024511C" w:rsidRDefault="006E4627"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26AC79C3" w14:textId="77777777" w:rsidR="006E4627" w:rsidRPr="00AA3FD6" w:rsidRDefault="006E4627" w:rsidP="00512976">
                            <w:pPr>
                              <w:pStyle w:val="FigureCaption"/>
                              <w:rPr>
                                <w:lang w:val="en-GB"/>
                              </w:rPr>
                            </w:pPr>
                            <w:r w:rsidRPr="00AA3FD6">
                              <w:rPr>
                                <w:lang w:val="en-GB"/>
                              </w:rPr>
                              <w:t xml:space="preserve">Vertical lines are optional in tables. Statements that serve as captions for the entire table do not need footnote letters. </w:t>
                            </w:r>
                          </w:p>
                          <w:p w14:paraId="41C807AE" w14:textId="77777777" w:rsidR="006E4627" w:rsidRPr="00AA3FD6" w:rsidRDefault="006E4627" w:rsidP="00512976">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600A7E" id="Text Box 2" o:spid="_x0000_s1031" type="#_x0000_t202" style="position:absolute;left:0;text-align:left;margin-left:267.85pt;margin-top:35.45pt;width:248.4pt;height:386.25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" o:allowincell="f" stroked="f">
                <v:textbox inset="0,0,0,0">
                  <w:txbxContent>
                    <w:p w14:paraId="7AFC76A3" w14:textId="77777777" w:rsidR="006E4627" w:rsidRPr="00AA3FD6" w:rsidRDefault="006E4627" w:rsidP="00512976">
                      <w:pPr>
                        <w:pStyle w:val="TableTitle"/>
                        <w:rPr>
                          <w:lang w:val="en-GB"/>
                        </w:rPr>
                      </w:pPr>
                      <w:r w:rsidRPr="00AA3FD6">
                        <w:rPr>
                          <w:lang w:val="en-GB"/>
                        </w:rPr>
                        <w:t>Tabla I</w:t>
                      </w:r>
                    </w:p>
                    <w:p w14:paraId="42604D84" w14:textId="77777777" w:rsidR="006E4627" w:rsidRPr="00AA3FD6" w:rsidRDefault="006E4627" w:rsidP="00512976">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6E4627" w:rsidRPr="006E4627" w14:paraId="770DCCA9" w14:textId="77777777">
                        <w:trPr>
                          <w:trHeight w:val="440"/>
                        </w:trPr>
                        <w:tc>
                          <w:tcPr>
                            <w:tcW w:w="720" w:type="dxa"/>
                            <w:tcBorders>
                              <w:top w:val="double" w:sz="6" w:space="0" w:color="auto"/>
                              <w:left w:val="nil"/>
                              <w:bottom w:val="single" w:sz="6" w:space="0" w:color="auto"/>
                              <w:right w:val="nil"/>
                            </w:tcBorders>
                            <w:vAlign w:val="center"/>
                          </w:tcPr>
                          <w:p w14:paraId="038A9600" w14:textId="77777777" w:rsidR="006E4627" w:rsidRPr="0024511C" w:rsidRDefault="006E4627"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6A937B1" w14:textId="77777777" w:rsidR="006E4627" w:rsidRPr="0024511C" w:rsidRDefault="006E4627"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4CA7C42" w14:textId="77777777" w:rsidR="006E4627" w:rsidRPr="00AA3FD6" w:rsidRDefault="006E4627"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6E4627" w:rsidRPr="0024511C" w14:paraId="1549215A" w14:textId="77777777">
                        <w:tc>
                          <w:tcPr>
                            <w:tcW w:w="720" w:type="dxa"/>
                            <w:tcBorders>
                              <w:top w:val="nil"/>
                              <w:left w:val="nil"/>
                              <w:bottom w:val="nil"/>
                              <w:right w:val="nil"/>
                            </w:tcBorders>
                          </w:tcPr>
                          <w:p w14:paraId="677163AE" w14:textId="77777777" w:rsidR="006E4627" w:rsidRPr="0024511C" w:rsidRDefault="006E4627"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40A06D2" w14:textId="77777777" w:rsidR="006E4627" w:rsidRPr="0024511C" w:rsidRDefault="006E4627"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0FB45C64" w14:textId="77777777" w:rsidR="006E4627" w:rsidRPr="0024511C" w:rsidRDefault="006E4627"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6E4627" w:rsidRPr="0024511C" w14:paraId="640951CA" w14:textId="77777777">
                        <w:tc>
                          <w:tcPr>
                            <w:tcW w:w="720" w:type="dxa"/>
                            <w:tcBorders>
                              <w:top w:val="nil"/>
                              <w:left w:val="nil"/>
                              <w:bottom w:val="nil"/>
                              <w:right w:val="nil"/>
                            </w:tcBorders>
                          </w:tcPr>
                          <w:p w14:paraId="319135F0" w14:textId="77777777" w:rsidR="006E4627" w:rsidRPr="0024511C" w:rsidRDefault="006E4627"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2ACF1387" w14:textId="77777777" w:rsidR="006E4627" w:rsidRPr="00AA3FD6" w:rsidRDefault="006E4627" w:rsidP="00E2389C">
                            <w:pPr>
                              <w:pStyle w:val="TableText"/>
                              <w:ind w:firstLine="0"/>
                              <w:rPr>
                                <w:lang w:val="en-GB"/>
                              </w:rPr>
                            </w:pPr>
                            <w:r w:rsidRPr="00AA3FD6">
                              <w:rPr>
                                <w:lang w:val="en-GB"/>
                              </w:rPr>
                              <w:t xml:space="preserve">magnetic flux density, </w:t>
                            </w:r>
                          </w:p>
                          <w:p w14:paraId="652CE5A0" w14:textId="77777777" w:rsidR="006E4627" w:rsidRPr="00AA3FD6" w:rsidRDefault="006E4627"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6722530" w14:textId="77777777" w:rsidR="006E4627" w:rsidRPr="0024511C" w:rsidRDefault="006E4627"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6E4627" w:rsidRPr="0024511C" w14:paraId="43365371" w14:textId="77777777">
                        <w:tc>
                          <w:tcPr>
                            <w:tcW w:w="720" w:type="dxa"/>
                            <w:tcBorders>
                              <w:top w:val="nil"/>
                              <w:left w:val="nil"/>
                              <w:bottom w:val="nil"/>
                              <w:right w:val="nil"/>
                            </w:tcBorders>
                          </w:tcPr>
                          <w:p w14:paraId="5493AACB" w14:textId="77777777" w:rsidR="006E4627" w:rsidRPr="0024511C" w:rsidRDefault="006E4627"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400C039D" w14:textId="77777777" w:rsidR="006E4627" w:rsidRPr="0024511C" w:rsidRDefault="006E4627"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F37E05" w14:textId="77777777" w:rsidR="006E4627" w:rsidRPr="0024511C" w:rsidRDefault="006E4627"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6E4627" w:rsidRPr="0024511C" w14:paraId="180549CA" w14:textId="77777777">
                        <w:tc>
                          <w:tcPr>
                            <w:tcW w:w="720" w:type="dxa"/>
                            <w:tcBorders>
                              <w:top w:val="nil"/>
                              <w:left w:val="nil"/>
                              <w:bottom w:val="nil"/>
                              <w:right w:val="nil"/>
                            </w:tcBorders>
                          </w:tcPr>
                          <w:p w14:paraId="162BF6C9" w14:textId="77777777" w:rsidR="006E4627" w:rsidRPr="0024511C" w:rsidRDefault="006E4627"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2FA7439A" w14:textId="77777777" w:rsidR="006E4627" w:rsidRPr="0024511C" w:rsidRDefault="006E4627"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3ED948D5" w14:textId="77777777" w:rsidR="006E4627" w:rsidRPr="0024511C" w:rsidRDefault="006E4627" w:rsidP="00E2389C">
                            <w:pPr>
                              <w:pStyle w:val="TableText"/>
                              <w:ind w:firstLine="0"/>
                              <w:rPr>
                                <w:lang w:val="es-ES"/>
                              </w:rPr>
                            </w:pPr>
                            <w:r w:rsidRPr="0024511C">
                              <w:rPr>
                                <w:lang w:val="es-ES"/>
                              </w:rPr>
                              <w:t xml:space="preserve">1 erg/G = 1 emu </w:t>
                            </w:r>
                          </w:p>
                          <w:p w14:paraId="30CBDDB6" w14:textId="77777777" w:rsidR="006E4627" w:rsidRPr="0024511C" w:rsidRDefault="006E4627"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6E4627" w:rsidRPr="0024511C" w14:paraId="78CB52BD" w14:textId="77777777">
                        <w:tc>
                          <w:tcPr>
                            <w:tcW w:w="720" w:type="dxa"/>
                            <w:tcBorders>
                              <w:top w:val="nil"/>
                              <w:left w:val="nil"/>
                              <w:bottom w:val="nil"/>
                              <w:right w:val="nil"/>
                            </w:tcBorders>
                          </w:tcPr>
                          <w:p w14:paraId="1DEC867A" w14:textId="77777777" w:rsidR="006E4627" w:rsidRPr="0024511C" w:rsidRDefault="006E4627"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5EFC3B9" w14:textId="77777777" w:rsidR="006E4627" w:rsidRPr="0024511C" w:rsidRDefault="006E4627"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A345C09" w14:textId="77777777" w:rsidR="006E4627" w:rsidRPr="0024511C" w:rsidRDefault="006E4627"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35BB9837" w14:textId="77777777" w:rsidR="006E4627" w:rsidRPr="0024511C" w:rsidRDefault="006E4627"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6E4627" w:rsidRPr="0024511C" w14:paraId="0F75306E" w14:textId="77777777">
                        <w:tc>
                          <w:tcPr>
                            <w:tcW w:w="720" w:type="dxa"/>
                            <w:tcBorders>
                              <w:top w:val="nil"/>
                              <w:left w:val="nil"/>
                              <w:bottom w:val="nil"/>
                              <w:right w:val="nil"/>
                            </w:tcBorders>
                          </w:tcPr>
                          <w:p w14:paraId="2B3217EB" w14:textId="77777777" w:rsidR="006E4627" w:rsidRPr="0024511C" w:rsidRDefault="006E4627"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BCC6491" w14:textId="77777777" w:rsidR="006E4627" w:rsidRPr="0024511C" w:rsidRDefault="006E4627"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B3AF27B" w14:textId="77777777" w:rsidR="006E4627" w:rsidRPr="0024511C" w:rsidRDefault="006E4627"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6E4627" w:rsidRPr="006E4627" w14:paraId="507EE9C4" w14:textId="77777777">
                        <w:tc>
                          <w:tcPr>
                            <w:tcW w:w="720" w:type="dxa"/>
                            <w:tcBorders>
                              <w:top w:val="nil"/>
                              <w:left w:val="nil"/>
                              <w:bottom w:val="nil"/>
                              <w:right w:val="nil"/>
                            </w:tcBorders>
                          </w:tcPr>
                          <w:p w14:paraId="1DCF93FA" w14:textId="77777777" w:rsidR="006E4627" w:rsidRPr="0024511C" w:rsidRDefault="006E4627"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3F6C9126" w14:textId="77777777" w:rsidR="006E4627" w:rsidRPr="0024511C" w:rsidRDefault="006E4627"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309228A" w14:textId="77777777" w:rsidR="006E4627" w:rsidRPr="00AA3FD6" w:rsidRDefault="006E4627"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6E4627" w:rsidRPr="006E4627" w14:paraId="729C799F" w14:textId="77777777">
                        <w:tc>
                          <w:tcPr>
                            <w:tcW w:w="720" w:type="dxa"/>
                            <w:tcBorders>
                              <w:top w:val="nil"/>
                              <w:left w:val="nil"/>
                              <w:bottom w:val="nil"/>
                              <w:right w:val="nil"/>
                            </w:tcBorders>
                          </w:tcPr>
                          <w:p w14:paraId="2FDAD1AE" w14:textId="77777777" w:rsidR="006E4627" w:rsidRPr="0024511C" w:rsidRDefault="006E4627"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78AAD301" w14:textId="77777777" w:rsidR="006E4627" w:rsidRPr="0024511C" w:rsidRDefault="006E4627" w:rsidP="00E2389C">
                            <w:pPr>
                              <w:pStyle w:val="TableText"/>
                              <w:ind w:firstLine="0"/>
                              <w:rPr>
                                <w:lang w:val="es-ES"/>
                              </w:rPr>
                            </w:pPr>
                            <w:r w:rsidRPr="0024511C">
                              <w:rPr>
                                <w:lang w:val="es-ES"/>
                              </w:rPr>
                              <w:t xml:space="preserve">magnetic dipole </w:t>
                            </w:r>
                          </w:p>
                          <w:p w14:paraId="4C6DC28D" w14:textId="77777777" w:rsidR="006E4627" w:rsidRPr="0024511C" w:rsidRDefault="006E4627"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9CD785C" w14:textId="77777777" w:rsidR="006E4627" w:rsidRPr="00AA3FD6" w:rsidRDefault="006E4627" w:rsidP="00E2389C">
                            <w:pPr>
                              <w:pStyle w:val="TableText"/>
                              <w:ind w:firstLine="0"/>
                              <w:rPr>
                                <w:lang w:val="en-GB"/>
                              </w:rPr>
                            </w:pPr>
                            <w:r w:rsidRPr="00AA3FD6">
                              <w:rPr>
                                <w:lang w:val="en-GB"/>
                              </w:rPr>
                              <w:t xml:space="preserve">1 erg/G = 1 emu </w:t>
                            </w:r>
                          </w:p>
                          <w:p w14:paraId="4A8F32CB" w14:textId="77777777" w:rsidR="006E4627" w:rsidRPr="00AA3FD6" w:rsidRDefault="006E4627"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6E4627" w:rsidRPr="006E4627" w14:paraId="1BE2DA3A" w14:textId="77777777">
                        <w:tc>
                          <w:tcPr>
                            <w:tcW w:w="720" w:type="dxa"/>
                            <w:tcBorders>
                              <w:top w:val="nil"/>
                              <w:left w:val="nil"/>
                              <w:bottom w:val="nil"/>
                              <w:right w:val="nil"/>
                            </w:tcBorders>
                          </w:tcPr>
                          <w:p w14:paraId="77F2CDD5" w14:textId="77777777" w:rsidR="006E4627" w:rsidRPr="0024511C" w:rsidRDefault="006E4627"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38CF54FF" w14:textId="77777777" w:rsidR="006E4627" w:rsidRPr="0024511C" w:rsidRDefault="006E4627"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04FC94C8" w14:textId="77777777" w:rsidR="006E4627" w:rsidRPr="00AA3FD6" w:rsidRDefault="006E4627"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8E45D79" w14:textId="77777777" w:rsidR="006E4627" w:rsidRPr="00AA3FD6" w:rsidRDefault="006E4627"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6E4627" w:rsidRPr="0024511C" w14:paraId="28D5A8C7" w14:textId="77777777">
                        <w:tc>
                          <w:tcPr>
                            <w:tcW w:w="720" w:type="dxa"/>
                            <w:tcBorders>
                              <w:top w:val="nil"/>
                              <w:left w:val="nil"/>
                              <w:bottom w:val="nil"/>
                              <w:right w:val="nil"/>
                            </w:tcBorders>
                          </w:tcPr>
                          <w:p w14:paraId="68DAB2CB" w14:textId="77777777" w:rsidR="006E4627" w:rsidRPr="0024511C" w:rsidRDefault="006E4627"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909F9C7" w14:textId="77777777" w:rsidR="006E4627" w:rsidRPr="0024511C" w:rsidRDefault="006E4627"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7EC00D92" w14:textId="77777777" w:rsidR="006E4627" w:rsidRPr="0024511C" w:rsidRDefault="006E4627"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6E4627" w:rsidRPr="0024511C" w14:paraId="27B5B32E" w14:textId="77777777">
                        <w:tc>
                          <w:tcPr>
                            <w:tcW w:w="720" w:type="dxa"/>
                            <w:tcBorders>
                              <w:top w:val="nil"/>
                              <w:left w:val="nil"/>
                              <w:bottom w:val="nil"/>
                              <w:right w:val="nil"/>
                            </w:tcBorders>
                          </w:tcPr>
                          <w:p w14:paraId="27B8B52F" w14:textId="77777777" w:rsidR="006E4627" w:rsidRPr="0024511C" w:rsidRDefault="006E4627"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740B8C36" w14:textId="77777777" w:rsidR="006E4627" w:rsidRPr="0024511C" w:rsidRDefault="006E4627"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7A0EE009" w14:textId="77777777" w:rsidR="006E4627" w:rsidRPr="0024511C" w:rsidRDefault="006E4627"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6E4627" w:rsidRPr="0024511C" w14:paraId="24D6358B" w14:textId="77777777">
                        <w:tc>
                          <w:tcPr>
                            <w:tcW w:w="720" w:type="dxa"/>
                            <w:tcBorders>
                              <w:top w:val="nil"/>
                              <w:left w:val="nil"/>
                              <w:bottom w:val="nil"/>
                              <w:right w:val="nil"/>
                            </w:tcBorders>
                          </w:tcPr>
                          <w:p w14:paraId="00A7B392" w14:textId="77777777" w:rsidR="006E4627" w:rsidRPr="0024511C" w:rsidRDefault="006E4627"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3CA0A2EF" w14:textId="77777777" w:rsidR="006E4627" w:rsidRPr="0024511C" w:rsidRDefault="006E4627"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79977BD2" w14:textId="77777777" w:rsidR="006E4627" w:rsidRPr="0024511C" w:rsidRDefault="006E4627"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3761A27" w14:textId="77777777" w:rsidR="006E4627" w:rsidRPr="0024511C" w:rsidRDefault="006E4627"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6E4627" w:rsidRPr="0024511C" w14:paraId="1BE95EAE" w14:textId="77777777">
                        <w:tc>
                          <w:tcPr>
                            <w:tcW w:w="720" w:type="dxa"/>
                            <w:tcBorders>
                              <w:top w:val="nil"/>
                              <w:left w:val="nil"/>
                              <w:bottom w:val="nil"/>
                              <w:right w:val="nil"/>
                            </w:tcBorders>
                          </w:tcPr>
                          <w:p w14:paraId="48D0D423" w14:textId="77777777" w:rsidR="006E4627" w:rsidRPr="0024511C" w:rsidRDefault="006E4627"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0E6716DD" w14:textId="77777777" w:rsidR="006E4627" w:rsidRPr="0024511C" w:rsidRDefault="006E4627"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23E4CF17" w14:textId="77777777" w:rsidR="006E4627" w:rsidRPr="0024511C" w:rsidRDefault="006E4627"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6E4627" w:rsidRPr="0024511C" w14:paraId="4EB52660" w14:textId="77777777">
                        <w:tc>
                          <w:tcPr>
                            <w:tcW w:w="720" w:type="dxa"/>
                            <w:tcBorders>
                              <w:top w:val="nil"/>
                              <w:left w:val="nil"/>
                              <w:bottom w:val="nil"/>
                              <w:right w:val="nil"/>
                            </w:tcBorders>
                          </w:tcPr>
                          <w:p w14:paraId="62E1EAF6" w14:textId="77777777" w:rsidR="006E4627" w:rsidRPr="0024511C" w:rsidRDefault="006E4627"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0FFFD096" w14:textId="77777777" w:rsidR="006E4627" w:rsidRPr="0024511C" w:rsidRDefault="006E4627"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63F1CF93" w14:textId="77777777" w:rsidR="006E4627" w:rsidRPr="0024511C" w:rsidRDefault="006E4627"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6E4627" w:rsidRPr="0024511C" w14:paraId="781A5E9C" w14:textId="77777777">
                        <w:trPr>
                          <w:trHeight w:val="279"/>
                        </w:trPr>
                        <w:tc>
                          <w:tcPr>
                            <w:tcW w:w="720" w:type="dxa"/>
                            <w:tcBorders>
                              <w:top w:val="nil"/>
                              <w:left w:val="nil"/>
                              <w:bottom w:val="double" w:sz="6" w:space="0" w:color="auto"/>
                              <w:right w:val="nil"/>
                            </w:tcBorders>
                          </w:tcPr>
                          <w:p w14:paraId="168E00E7" w14:textId="77777777" w:rsidR="006E4627" w:rsidRPr="0024511C" w:rsidRDefault="006E4627"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60C55118" w14:textId="77777777" w:rsidR="006E4627" w:rsidRPr="0024511C" w:rsidRDefault="006E4627"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0CC4E1E2" w14:textId="77777777" w:rsidR="006E4627" w:rsidRPr="0024511C" w:rsidRDefault="006E4627"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26AC79C3" w14:textId="77777777" w:rsidR="006E4627" w:rsidRPr="00AA3FD6" w:rsidRDefault="006E4627" w:rsidP="00512976">
                      <w:pPr>
                        <w:pStyle w:val="FigureCaption"/>
                        <w:rPr>
                          <w:lang w:val="en-GB"/>
                        </w:rPr>
                      </w:pPr>
                      <w:r w:rsidRPr="00AA3FD6">
                        <w:rPr>
                          <w:lang w:val="en-GB"/>
                        </w:rPr>
                        <w:t xml:space="preserve">Vertical lines are optional in tables. Statements that serve as captions for the entire table do not need footnote letters. </w:t>
                      </w:r>
                    </w:p>
                    <w:p w14:paraId="41C807AE" w14:textId="77777777" w:rsidR="006E4627" w:rsidRPr="00AA3FD6" w:rsidRDefault="006E4627" w:rsidP="00512976">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00AC68E7" w:rsidRPr="00AA3FD6">
        <w:rPr>
          <w:rFonts w:ascii="Times New Roman" w:eastAsia="Times New Roman" w:hAnsi="Times New Roman" w:cs="Times New Roman"/>
          <w:sz w:val="18"/>
          <w:szCs w:val="20"/>
          <w:lang w:val="es-ES"/>
        </w:rPr>
        <w:t>XXXXXXXXXXXXXXXXXXXXXXXXXXXXXXXXXXXXXXXXXXXXXXXXXXXXXXXXXXXXXXXXXXXXXXXXXXXXXXXXXXXXXXXXXXXXXXXXXXXXXXX.</w:t>
      </w:r>
    </w:p>
    <w:p w14:paraId="5949DD9F"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XXXXXXXXXXXXXXXXXXXXXXXXXXXXXXXXXXXXXXXXXXXXXXXXXXXXXXXXXXXXXXXXXXXXXXXXXXXXXXXXXXXXXXXXXXXXXXXXXXXXXXXX </w:t>
      </w:r>
    </w:p>
    <w:p w14:paraId="01C8004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2</w:t>
      </w:r>
    </w:p>
    <w:p w14:paraId="70BF12E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XXXXXXXXXXXXXXXX</w:t>
      </w:r>
    </w:p>
    <w:p w14:paraId="6D4639A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1FDDD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38E7744" w14:textId="34BC5CC1"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VI. Discussion</w:t>
      </w:r>
    </w:p>
    <w:p w14:paraId="3B8256B4"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Tras la presentación objetiva de los resultados, querrás aportar una discusión de los mismos.</w:t>
      </w:r>
    </w:p>
    <w:p w14:paraId="1244F98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B267EF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E1EDC0"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VII. Conclusion</w:t>
      </w:r>
    </w:p>
    <w:p w14:paraId="0C6AA9C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72FF242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411A101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1FE7C67B"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Appendix</w:t>
      </w:r>
    </w:p>
    <w:p w14:paraId="19B60FCA"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Apéndices, en caso de ser necesario.</w:t>
      </w:r>
    </w:p>
    <w:p w14:paraId="7888673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3EC709D"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0A90363"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References</w:t>
      </w:r>
    </w:p>
    <w:p w14:paraId="2EF3CA54" w14:textId="77777777" w:rsidR="00AC68E7" w:rsidRPr="00DF0050" w:rsidRDefault="00AC68E7" w:rsidP="00AC68E7">
      <w:pPr>
        <w:pStyle w:val="References"/>
        <w:spacing w:before="240"/>
      </w:pPr>
      <w:r w:rsidRPr="00DF0050">
        <w:t xml:space="preserve">G. O. Young, “Synthetic structure of industrial plastics (Book style with paper title and editor),” </w:t>
      </w:r>
      <w:r w:rsidRPr="00DF0050">
        <w:tab/>
        <w:t xml:space="preserve">in </w:t>
      </w:r>
      <w:r w:rsidRPr="00DF0050">
        <w:rPr>
          <w:i/>
          <w:iCs/>
        </w:rPr>
        <w:t>Plastics</w:t>
      </w:r>
      <w:r w:rsidRPr="00DF0050">
        <w:t>, 2nd ed. vol. 3, J. Peters, Ed.  New York: McGraw-Hill, 1964, pp. 15–64.</w:t>
      </w:r>
    </w:p>
    <w:p w14:paraId="59A5B86E" w14:textId="77777777" w:rsidR="00AC68E7" w:rsidRPr="00DF0050" w:rsidRDefault="00AC68E7" w:rsidP="00AC68E7">
      <w:pPr>
        <w:pStyle w:val="References"/>
      </w:pPr>
      <w:r w:rsidRPr="00DF0050">
        <w:t xml:space="preserve">W.-K. Chen, </w:t>
      </w:r>
      <w:r w:rsidRPr="00DF0050">
        <w:rPr>
          <w:i/>
          <w:iCs/>
        </w:rPr>
        <w:t>Linear Networks and Systems</w:t>
      </w:r>
      <w:r w:rsidRPr="00DF0050">
        <w:t xml:space="preserve"> (Book style)</w:t>
      </w:r>
      <w:r w:rsidRPr="00DF0050">
        <w:rPr>
          <w:i/>
          <w:iCs/>
        </w:rPr>
        <w:t>.</w:t>
      </w:r>
      <w:r w:rsidRPr="00DF0050">
        <w:tab/>
        <w:t>Belmont, CA: Wadsworth, 1993, pp. 123–135.</w:t>
      </w:r>
    </w:p>
    <w:p w14:paraId="45A12B7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bookmarkEnd w:id="236"/>
    <w:p w14:paraId="530DC727" w14:textId="77777777" w:rsidR="00AC68E7" w:rsidRPr="00DF0050" w:rsidRDefault="00AC68E7" w:rsidP="00AC68E7">
      <w:pPr>
        <w:tabs>
          <w:tab w:val="right" w:pos="9498"/>
        </w:tabs>
        <w:spacing w:after="240"/>
        <w:rPr>
          <w:rFonts w:eastAsia="Times New Roman" w:cs="Arial"/>
          <w:lang w:val="en-US" w:eastAsia="es-ES"/>
        </w:rPr>
      </w:pPr>
    </w:p>
    <w:sectPr w:rsidR="00AC68E7" w:rsidRPr="00DF0050" w:rsidSect="00AC68E7">
      <w:headerReference w:type="default" r:id="rId93"/>
      <w:footerReference w:type="default" r:id="rId94"/>
      <w:type w:val="continuous"/>
      <w:pgSz w:w="11906" w:h="16838"/>
      <w:pgMar w:top="1418" w:right="851" w:bottom="1418" w:left="992" w:header="709" w:footer="709" w:gutter="0"/>
      <w:pgNumType w:start="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96288F" w14:textId="77777777" w:rsidR="0081608E" w:rsidRDefault="0081608E" w:rsidP="00320A2D">
      <w:pPr>
        <w:spacing w:after="0" w:line="240" w:lineRule="auto"/>
      </w:pPr>
      <w:r>
        <w:separator/>
      </w:r>
    </w:p>
  </w:endnote>
  <w:endnote w:type="continuationSeparator" w:id="0">
    <w:p w14:paraId="525121A6" w14:textId="77777777" w:rsidR="0081608E" w:rsidRDefault="0081608E"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MS Mincho"/>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UnitOT">
    <w:altName w:val="Segoe Script"/>
    <w:panose1 w:val="00000000000000000000"/>
    <w:charset w:val="00"/>
    <w:family w:val="swiss"/>
    <w:notTrueType/>
    <w:pitch w:val="variable"/>
    <w:sig w:usb0="800000EF" w:usb1="5000207B" w:usb2="00000028" w:usb3="00000000" w:csb0="00000001" w:csb1="00000000"/>
  </w:font>
  <w:font w:name="Minion Pro">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6370857"/>
      <w:docPartObj>
        <w:docPartGallery w:val="Page Numbers (Bottom of Page)"/>
        <w:docPartUnique/>
      </w:docPartObj>
    </w:sdtPr>
    <w:sdtEndPr>
      <w:rPr>
        <w:sz w:val="18"/>
        <w:szCs w:val="18"/>
      </w:rPr>
    </w:sdtEndPr>
    <w:sdtContent>
      <w:p w14:paraId="788FD656" w14:textId="77777777" w:rsidR="006E4627" w:rsidRPr="00EB510A" w:rsidRDefault="006E4627">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Pr="00D1183A">
          <w:rPr>
            <w:noProof/>
            <w:sz w:val="18"/>
            <w:szCs w:val="18"/>
            <w:lang w:val="es-ES"/>
          </w:rPr>
          <w:t>1</w:t>
        </w:r>
        <w:r w:rsidRPr="00EB510A">
          <w:rPr>
            <w:sz w:val="18"/>
            <w:szCs w:val="18"/>
          </w:rPr>
          <w:fldChar w:fldCharType="end"/>
        </w:r>
      </w:p>
    </w:sdtContent>
  </w:sdt>
  <w:p w14:paraId="411E9010" w14:textId="0CC5E788" w:rsidR="006E4627" w:rsidRPr="00EB510A" w:rsidRDefault="006E4627">
    <w:pPr>
      <w:pStyle w:val="Piedepgina"/>
      <w:contextualSpacing/>
      <w:rPr>
        <w:sz w:val="18"/>
        <w:szCs w:val="18"/>
      </w:rPr>
    </w:pPr>
    <w:r>
      <w:rPr>
        <w:sz w:val="18"/>
        <w:szCs w:val="18"/>
      </w:rPr>
      <w:t>Segmentación semántica RGB-D para navegación en interiore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3629E" w14:textId="77777777" w:rsidR="006E4627" w:rsidRPr="0031091B" w:rsidRDefault="006E4627" w:rsidP="0031091B">
    <w:pPr>
      <w:pStyle w:val="Piedepgina"/>
      <w:contextualSpacing/>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905269158"/>
      <w:docPartObj>
        <w:docPartGallery w:val="Page Numbers (Bottom of Page)"/>
        <w:docPartUnique/>
      </w:docPartObj>
    </w:sdtPr>
    <w:sdtContent>
      <w:p w14:paraId="36141D5D" w14:textId="77777777" w:rsidR="006E4627" w:rsidRDefault="006E4627" w:rsidP="00E2389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sdtContent>
  </w:sdt>
  <w:p w14:paraId="3CB7589E" w14:textId="77777777" w:rsidR="006E4627" w:rsidRPr="0031091B" w:rsidRDefault="006E4627" w:rsidP="0031091B">
    <w:pPr>
      <w:pStyle w:val="Piedepgina"/>
      <w:ind w:right="360"/>
      <w:contextualSpacing/>
      <w:rPr>
        <w:sz w:val="18"/>
        <w:szCs w:val="18"/>
      </w:rPr>
    </w:pPr>
    <w:r w:rsidRPr="00EB510A">
      <w:rPr>
        <w:sz w:val="18"/>
        <w:szCs w:val="18"/>
      </w:rPr>
      <w:t>Título del TF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2F97A" w14:textId="77777777" w:rsidR="006E4627" w:rsidRPr="00EB510A" w:rsidRDefault="006E4627">
    <w:pPr>
      <w:pStyle w:val="Piedepgina"/>
      <w:contextualSpacing/>
      <w:jc w:val="right"/>
      <w:rPr>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6BA40" w14:textId="77777777" w:rsidR="006E4627" w:rsidRPr="00EB510A" w:rsidRDefault="006E4627">
    <w:pPr>
      <w:pStyle w:val="Piedepgina"/>
      <w:contextualSpacing/>
      <w:jc w:val="right"/>
      <w:rPr>
        <w:sz w:val="18"/>
        <w:szCs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842B8" w14:textId="77777777" w:rsidR="006E4627" w:rsidRPr="00EB510A" w:rsidRDefault="006E4627">
    <w:pPr>
      <w:pStyle w:val="Piedepgina"/>
      <w:contextualSpacing/>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9BEDC0" w14:textId="77777777" w:rsidR="0081608E" w:rsidRDefault="0081608E" w:rsidP="00320A2D">
      <w:pPr>
        <w:spacing w:after="0" w:line="240" w:lineRule="auto"/>
      </w:pPr>
      <w:r>
        <w:separator/>
      </w:r>
    </w:p>
  </w:footnote>
  <w:footnote w:type="continuationSeparator" w:id="0">
    <w:p w14:paraId="2A5B7B53" w14:textId="77777777" w:rsidR="0081608E" w:rsidRDefault="0081608E"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3E0AF" w14:textId="068E7908" w:rsidR="006E4627" w:rsidRPr="00EB510A" w:rsidRDefault="006E4627" w:rsidP="001259FB">
    <w:pPr>
      <w:pStyle w:val="Encabezado"/>
      <w:contextualSpacing/>
      <w:jc w:val="right"/>
      <w:rPr>
        <w:sz w:val="18"/>
        <w:szCs w:val="18"/>
      </w:rPr>
    </w:pPr>
    <w:r>
      <w:rPr>
        <w:sz w:val="18"/>
        <w:szCs w:val="18"/>
      </w:rPr>
      <w:t>Mikel Aldalur Corta</w:t>
    </w:r>
    <w:r w:rsidRPr="00EB510A">
      <w:rPr>
        <w:sz w:val="18"/>
        <w:szCs w:val="18"/>
      </w:rPr>
      <w:ptab w:relativeTo="margin" w:alignment="center" w:leader="none"/>
    </w:r>
    <w:r w:rsidRPr="00EB510A">
      <w:rPr>
        <w:sz w:val="18"/>
        <w:szCs w:val="18"/>
      </w:rPr>
      <w:ptab w:relativeTo="margin" w:alignment="right" w:leader="none"/>
    </w:r>
    <w:r w:rsidRPr="00EB510A">
      <w:rPr>
        <w:sz w:val="18"/>
        <w:szCs w:val="18"/>
      </w:rPr>
      <w:t xml:space="preserve">Máster Universitario en </w:t>
    </w:r>
    <w:r>
      <w:rPr>
        <w:sz w:val="18"/>
        <w:szCs w:val="18"/>
      </w:rPr>
      <w:t>Inteligencia Artific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2217DE" w14:textId="77777777" w:rsidR="006E4627" w:rsidRPr="00F62A9B" w:rsidRDefault="006E4627" w:rsidP="00E2389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AB117" w14:textId="77777777" w:rsidR="006E4627" w:rsidRPr="00F62A9B" w:rsidRDefault="006E4627" w:rsidP="00E2389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39EC3" w14:textId="77777777" w:rsidR="006E4627" w:rsidRPr="00F62A9B" w:rsidRDefault="006E4627" w:rsidP="00E2389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846C7"/>
    <w:multiLevelType w:val="hybridMultilevel"/>
    <w:tmpl w:val="804E9452"/>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CC346C2"/>
    <w:multiLevelType w:val="hybridMultilevel"/>
    <w:tmpl w:val="686A1C22"/>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676584E"/>
    <w:multiLevelType w:val="hybridMultilevel"/>
    <w:tmpl w:val="775098DE"/>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76A41BF"/>
    <w:multiLevelType w:val="hybridMultilevel"/>
    <w:tmpl w:val="0D68ACA8"/>
    <w:lvl w:ilvl="0" w:tplc="73F2670A">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33E0B5C"/>
    <w:multiLevelType w:val="hybridMultilevel"/>
    <w:tmpl w:val="0D68ACA8"/>
    <w:lvl w:ilvl="0" w:tplc="73F2670A">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88A47F4"/>
    <w:multiLevelType w:val="hybridMultilevel"/>
    <w:tmpl w:val="5630E8CA"/>
    <w:lvl w:ilvl="0" w:tplc="EEA2536A">
      <w:start w:val="10"/>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3A877D64"/>
    <w:multiLevelType w:val="singleLevel"/>
    <w:tmpl w:val="FEE2AA5C"/>
    <w:lvl w:ilvl="0">
      <w:start w:val="1"/>
      <w:numFmt w:val="decimal"/>
      <w:pStyle w:val="References"/>
      <w:lvlText w:val="[%1]"/>
      <w:lvlJc w:val="left"/>
      <w:pPr>
        <w:ind w:left="360" w:hanging="360"/>
      </w:pPr>
      <w:rPr>
        <w:color w:val="0098CD"/>
      </w:rPr>
    </w:lvl>
  </w:abstractNum>
  <w:abstractNum w:abstractNumId="8" w15:restartNumberingAfterBreak="0">
    <w:nsid w:val="41AF127C"/>
    <w:multiLevelType w:val="hybridMultilevel"/>
    <w:tmpl w:val="B5BC7F74"/>
    <w:lvl w:ilvl="0" w:tplc="6ABE87D0">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43C762E6"/>
    <w:multiLevelType w:val="hybridMultilevel"/>
    <w:tmpl w:val="E0A24310"/>
    <w:lvl w:ilvl="0" w:tplc="7E388E38">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4D226914"/>
    <w:multiLevelType w:val="hybridMultilevel"/>
    <w:tmpl w:val="033A1A8C"/>
    <w:lvl w:ilvl="0" w:tplc="9F783DB4">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A6B7C25"/>
    <w:multiLevelType w:val="hybridMultilevel"/>
    <w:tmpl w:val="C2E66B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C6602A8"/>
    <w:multiLevelType w:val="hybridMultilevel"/>
    <w:tmpl w:val="EF009D28"/>
    <w:lvl w:ilvl="0" w:tplc="C9B6C172">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FDA71FA"/>
    <w:multiLevelType w:val="hybridMultilevel"/>
    <w:tmpl w:val="C5A4A5AC"/>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81936FE"/>
    <w:multiLevelType w:val="hybridMultilevel"/>
    <w:tmpl w:val="B5BC7F74"/>
    <w:lvl w:ilvl="0" w:tplc="6ABE87D0">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7D1850FC"/>
    <w:multiLevelType w:val="hybridMultilevel"/>
    <w:tmpl w:val="198E9C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5"/>
  </w:num>
  <w:num w:numId="3">
    <w:abstractNumId w:val="11"/>
  </w:num>
  <w:num w:numId="4">
    <w:abstractNumId w:val="7"/>
  </w:num>
  <w:num w:numId="5">
    <w:abstractNumId w:val="12"/>
  </w:num>
  <w:num w:numId="6">
    <w:abstractNumId w:val="3"/>
  </w:num>
  <w:num w:numId="7">
    <w:abstractNumId w:val="14"/>
  </w:num>
  <w:num w:numId="8">
    <w:abstractNumId w:val="0"/>
  </w:num>
  <w:num w:numId="9">
    <w:abstractNumId w:val="8"/>
  </w:num>
  <w:num w:numId="10">
    <w:abstractNumId w:val="4"/>
  </w:num>
  <w:num w:numId="11">
    <w:abstractNumId w:val="10"/>
  </w:num>
  <w:num w:numId="12">
    <w:abstractNumId w:val="6"/>
  </w:num>
  <w:num w:numId="13">
    <w:abstractNumId w:val="9"/>
  </w:num>
  <w:num w:numId="14">
    <w:abstractNumId w:val="13"/>
  </w:num>
  <w:num w:numId="15">
    <w:abstractNumId w:val="1"/>
  </w:num>
  <w:num w:numId="16">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0809"/>
    <w:rsid w:val="00003D51"/>
    <w:rsid w:val="0000583A"/>
    <w:rsid w:val="00007A01"/>
    <w:rsid w:val="00007AA8"/>
    <w:rsid w:val="00010BDE"/>
    <w:rsid w:val="000118C9"/>
    <w:rsid w:val="0001321C"/>
    <w:rsid w:val="00022232"/>
    <w:rsid w:val="000257BD"/>
    <w:rsid w:val="00026999"/>
    <w:rsid w:val="00027FF2"/>
    <w:rsid w:val="00034CD7"/>
    <w:rsid w:val="00034FC3"/>
    <w:rsid w:val="0003764B"/>
    <w:rsid w:val="00044E00"/>
    <w:rsid w:val="00045AFC"/>
    <w:rsid w:val="00053135"/>
    <w:rsid w:val="00066551"/>
    <w:rsid w:val="00072E74"/>
    <w:rsid w:val="00073AEF"/>
    <w:rsid w:val="000823CA"/>
    <w:rsid w:val="0009215F"/>
    <w:rsid w:val="00097D20"/>
    <w:rsid w:val="000C32E6"/>
    <w:rsid w:val="000C45AC"/>
    <w:rsid w:val="000D3ABC"/>
    <w:rsid w:val="000D7AAC"/>
    <w:rsid w:val="000E1C75"/>
    <w:rsid w:val="000E7583"/>
    <w:rsid w:val="000F240C"/>
    <w:rsid w:val="000F41B5"/>
    <w:rsid w:val="000F5340"/>
    <w:rsid w:val="000F6209"/>
    <w:rsid w:val="000F6517"/>
    <w:rsid w:val="001003F6"/>
    <w:rsid w:val="00107E17"/>
    <w:rsid w:val="00111AE6"/>
    <w:rsid w:val="00112111"/>
    <w:rsid w:val="00112650"/>
    <w:rsid w:val="0011371D"/>
    <w:rsid w:val="00114397"/>
    <w:rsid w:val="00122DFC"/>
    <w:rsid w:val="001241E0"/>
    <w:rsid w:val="00124A0F"/>
    <w:rsid w:val="001259FB"/>
    <w:rsid w:val="0012647B"/>
    <w:rsid w:val="00141D24"/>
    <w:rsid w:val="00142191"/>
    <w:rsid w:val="001621C6"/>
    <w:rsid w:val="001661F2"/>
    <w:rsid w:val="00177C05"/>
    <w:rsid w:val="00177FEE"/>
    <w:rsid w:val="00190C7C"/>
    <w:rsid w:val="00191C48"/>
    <w:rsid w:val="00193247"/>
    <w:rsid w:val="001A4D47"/>
    <w:rsid w:val="001B4679"/>
    <w:rsid w:val="001C0506"/>
    <w:rsid w:val="001D0187"/>
    <w:rsid w:val="001D2559"/>
    <w:rsid w:val="001D2BC5"/>
    <w:rsid w:val="001D32F4"/>
    <w:rsid w:val="001D5957"/>
    <w:rsid w:val="001E222A"/>
    <w:rsid w:val="001E24BA"/>
    <w:rsid w:val="001E4514"/>
    <w:rsid w:val="001E697C"/>
    <w:rsid w:val="001F0B1A"/>
    <w:rsid w:val="001F3EF2"/>
    <w:rsid w:val="001F4257"/>
    <w:rsid w:val="002062BB"/>
    <w:rsid w:val="00206989"/>
    <w:rsid w:val="00215D20"/>
    <w:rsid w:val="00216E92"/>
    <w:rsid w:val="00217908"/>
    <w:rsid w:val="002225AF"/>
    <w:rsid w:val="00240DB5"/>
    <w:rsid w:val="0024507B"/>
    <w:rsid w:val="002459F9"/>
    <w:rsid w:val="0025038C"/>
    <w:rsid w:val="00252E37"/>
    <w:rsid w:val="00256F18"/>
    <w:rsid w:val="00265CC1"/>
    <w:rsid w:val="00267E20"/>
    <w:rsid w:val="002711AC"/>
    <w:rsid w:val="002711C5"/>
    <w:rsid w:val="002737B2"/>
    <w:rsid w:val="00285C40"/>
    <w:rsid w:val="002905CA"/>
    <w:rsid w:val="0029221F"/>
    <w:rsid w:val="0029367A"/>
    <w:rsid w:val="00293764"/>
    <w:rsid w:val="00295C31"/>
    <w:rsid w:val="002969CE"/>
    <w:rsid w:val="00297C36"/>
    <w:rsid w:val="002A0603"/>
    <w:rsid w:val="002A11CE"/>
    <w:rsid w:val="002A38A6"/>
    <w:rsid w:val="002A3E13"/>
    <w:rsid w:val="002A5D2A"/>
    <w:rsid w:val="002B2F40"/>
    <w:rsid w:val="002B6CC9"/>
    <w:rsid w:val="002C4E70"/>
    <w:rsid w:val="002C7F32"/>
    <w:rsid w:val="002D2E89"/>
    <w:rsid w:val="002E66F6"/>
    <w:rsid w:val="002E6E64"/>
    <w:rsid w:val="002F13EF"/>
    <w:rsid w:val="002F3D80"/>
    <w:rsid w:val="002F40F5"/>
    <w:rsid w:val="002F7CAB"/>
    <w:rsid w:val="003058F4"/>
    <w:rsid w:val="00306247"/>
    <w:rsid w:val="00306DDA"/>
    <w:rsid w:val="0031091B"/>
    <w:rsid w:val="003159FD"/>
    <w:rsid w:val="00316273"/>
    <w:rsid w:val="00320A2D"/>
    <w:rsid w:val="00321B22"/>
    <w:rsid w:val="00327229"/>
    <w:rsid w:val="00330531"/>
    <w:rsid w:val="00330989"/>
    <w:rsid w:val="0033242A"/>
    <w:rsid w:val="003329C8"/>
    <w:rsid w:val="00334BF7"/>
    <w:rsid w:val="00341887"/>
    <w:rsid w:val="00343BBF"/>
    <w:rsid w:val="003472D0"/>
    <w:rsid w:val="00351B45"/>
    <w:rsid w:val="00352773"/>
    <w:rsid w:val="00354049"/>
    <w:rsid w:val="0035464B"/>
    <w:rsid w:val="00356D64"/>
    <w:rsid w:val="00356F1F"/>
    <w:rsid w:val="003575C0"/>
    <w:rsid w:val="00357AEA"/>
    <w:rsid w:val="0036568C"/>
    <w:rsid w:val="00365B3A"/>
    <w:rsid w:val="00365C01"/>
    <w:rsid w:val="003667BE"/>
    <w:rsid w:val="00366E95"/>
    <w:rsid w:val="003726BD"/>
    <w:rsid w:val="00372AF4"/>
    <w:rsid w:val="00374DCF"/>
    <w:rsid w:val="003778E8"/>
    <w:rsid w:val="00382DDD"/>
    <w:rsid w:val="003860F5"/>
    <w:rsid w:val="00386212"/>
    <w:rsid w:val="003952FF"/>
    <w:rsid w:val="003A01E9"/>
    <w:rsid w:val="003A3385"/>
    <w:rsid w:val="003A76AC"/>
    <w:rsid w:val="003B0C2E"/>
    <w:rsid w:val="003B3009"/>
    <w:rsid w:val="003B75B2"/>
    <w:rsid w:val="003C47AA"/>
    <w:rsid w:val="003C5C79"/>
    <w:rsid w:val="003D1324"/>
    <w:rsid w:val="003D44B0"/>
    <w:rsid w:val="003E122C"/>
    <w:rsid w:val="003E2B7E"/>
    <w:rsid w:val="003E3789"/>
    <w:rsid w:val="003F57E0"/>
    <w:rsid w:val="003F7155"/>
    <w:rsid w:val="003F7A25"/>
    <w:rsid w:val="00402B47"/>
    <w:rsid w:val="00404AC7"/>
    <w:rsid w:val="00404CB1"/>
    <w:rsid w:val="00405D9A"/>
    <w:rsid w:val="00405E81"/>
    <w:rsid w:val="00405F16"/>
    <w:rsid w:val="004129C3"/>
    <w:rsid w:val="00416896"/>
    <w:rsid w:val="004235D2"/>
    <w:rsid w:val="00425CE0"/>
    <w:rsid w:val="004313C8"/>
    <w:rsid w:val="00437ACC"/>
    <w:rsid w:val="00440116"/>
    <w:rsid w:val="004403FF"/>
    <w:rsid w:val="0044075A"/>
    <w:rsid w:val="00440C4E"/>
    <w:rsid w:val="004440C2"/>
    <w:rsid w:val="00445A67"/>
    <w:rsid w:val="00446660"/>
    <w:rsid w:val="00450FFC"/>
    <w:rsid w:val="00453603"/>
    <w:rsid w:val="0046398F"/>
    <w:rsid w:val="004645C4"/>
    <w:rsid w:val="0046739D"/>
    <w:rsid w:val="00474058"/>
    <w:rsid w:val="00484F85"/>
    <w:rsid w:val="004876B6"/>
    <w:rsid w:val="0048772B"/>
    <w:rsid w:val="0049185C"/>
    <w:rsid w:val="00495B27"/>
    <w:rsid w:val="004A5738"/>
    <w:rsid w:val="004C05BB"/>
    <w:rsid w:val="004C39ED"/>
    <w:rsid w:val="004C4B41"/>
    <w:rsid w:val="004E1D39"/>
    <w:rsid w:val="004E3374"/>
    <w:rsid w:val="004E35D5"/>
    <w:rsid w:val="004E7D3F"/>
    <w:rsid w:val="004F1822"/>
    <w:rsid w:val="004F7724"/>
    <w:rsid w:val="00505D7E"/>
    <w:rsid w:val="00511D8D"/>
    <w:rsid w:val="00512338"/>
    <w:rsid w:val="00512976"/>
    <w:rsid w:val="00516764"/>
    <w:rsid w:val="00516A69"/>
    <w:rsid w:val="005178DD"/>
    <w:rsid w:val="00517ED7"/>
    <w:rsid w:val="005269E3"/>
    <w:rsid w:val="0053043B"/>
    <w:rsid w:val="0053106E"/>
    <w:rsid w:val="00531376"/>
    <w:rsid w:val="00531857"/>
    <w:rsid w:val="00532355"/>
    <w:rsid w:val="005373C1"/>
    <w:rsid w:val="00547710"/>
    <w:rsid w:val="005514B6"/>
    <w:rsid w:val="005514FA"/>
    <w:rsid w:val="00551836"/>
    <w:rsid w:val="00551D60"/>
    <w:rsid w:val="005578A8"/>
    <w:rsid w:val="00561F00"/>
    <w:rsid w:val="0056407E"/>
    <w:rsid w:val="00565892"/>
    <w:rsid w:val="00572843"/>
    <w:rsid w:val="005816D8"/>
    <w:rsid w:val="00583C33"/>
    <w:rsid w:val="0058499E"/>
    <w:rsid w:val="00584F79"/>
    <w:rsid w:val="005A0420"/>
    <w:rsid w:val="005A0C28"/>
    <w:rsid w:val="005A236E"/>
    <w:rsid w:val="005A2BF1"/>
    <w:rsid w:val="005A332F"/>
    <w:rsid w:val="005A6F8A"/>
    <w:rsid w:val="005B5963"/>
    <w:rsid w:val="005B6CB3"/>
    <w:rsid w:val="005C18E1"/>
    <w:rsid w:val="005D011D"/>
    <w:rsid w:val="005D4CE7"/>
    <w:rsid w:val="005D77AF"/>
    <w:rsid w:val="005E0EF0"/>
    <w:rsid w:val="005F01A0"/>
    <w:rsid w:val="005F032C"/>
    <w:rsid w:val="005F1BA2"/>
    <w:rsid w:val="005F1DCC"/>
    <w:rsid w:val="005F4020"/>
    <w:rsid w:val="005F5CC3"/>
    <w:rsid w:val="005F6CBB"/>
    <w:rsid w:val="00603239"/>
    <w:rsid w:val="00607999"/>
    <w:rsid w:val="0061080A"/>
    <w:rsid w:val="00613506"/>
    <w:rsid w:val="006162D4"/>
    <w:rsid w:val="00621946"/>
    <w:rsid w:val="00621B30"/>
    <w:rsid w:val="00622135"/>
    <w:rsid w:val="00622F9E"/>
    <w:rsid w:val="006235A7"/>
    <w:rsid w:val="006238FF"/>
    <w:rsid w:val="00624CFE"/>
    <w:rsid w:val="006255C2"/>
    <w:rsid w:val="006263E6"/>
    <w:rsid w:val="00626D73"/>
    <w:rsid w:val="00632F83"/>
    <w:rsid w:val="006405AE"/>
    <w:rsid w:val="00643577"/>
    <w:rsid w:val="00643BD1"/>
    <w:rsid w:val="006545E9"/>
    <w:rsid w:val="00657329"/>
    <w:rsid w:val="0065762B"/>
    <w:rsid w:val="006611BA"/>
    <w:rsid w:val="00664BF0"/>
    <w:rsid w:val="0066646E"/>
    <w:rsid w:val="00666CA4"/>
    <w:rsid w:val="0067155C"/>
    <w:rsid w:val="00680662"/>
    <w:rsid w:val="006936C8"/>
    <w:rsid w:val="00694512"/>
    <w:rsid w:val="00696E0F"/>
    <w:rsid w:val="006A138C"/>
    <w:rsid w:val="006A2D76"/>
    <w:rsid w:val="006A6764"/>
    <w:rsid w:val="006A6A78"/>
    <w:rsid w:val="006A700A"/>
    <w:rsid w:val="006A7C74"/>
    <w:rsid w:val="006B6E24"/>
    <w:rsid w:val="006C4C95"/>
    <w:rsid w:val="006D2B55"/>
    <w:rsid w:val="006D36F9"/>
    <w:rsid w:val="006D5AC7"/>
    <w:rsid w:val="006D65CC"/>
    <w:rsid w:val="006D7422"/>
    <w:rsid w:val="006D7775"/>
    <w:rsid w:val="006E0B6D"/>
    <w:rsid w:val="006E4627"/>
    <w:rsid w:val="006E75A3"/>
    <w:rsid w:val="006F018E"/>
    <w:rsid w:val="006F06AC"/>
    <w:rsid w:val="006F6F24"/>
    <w:rsid w:val="006F7CC2"/>
    <w:rsid w:val="00701D00"/>
    <w:rsid w:val="00703117"/>
    <w:rsid w:val="00703412"/>
    <w:rsid w:val="00706AAE"/>
    <w:rsid w:val="00711491"/>
    <w:rsid w:val="00724B50"/>
    <w:rsid w:val="0073031B"/>
    <w:rsid w:val="007316A4"/>
    <w:rsid w:val="00734088"/>
    <w:rsid w:val="00735F8C"/>
    <w:rsid w:val="00747540"/>
    <w:rsid w:val="00750E51"/>
    <w:rsid w:val="00751949"/>
    <w:rsid w:val="00752B9E"/>
    <w:rsid w:val="00762CEB"/>
    <w:rsid w:val="00773EAA"/>
    <w:rsid w:val="00774EA5"/>
    <w:rsid w:val="00780433"/>
    <w:rsid w:val="007817A5"/>
    <w:rsid w:val="00785398"/>
    <w:rsid w:val="0078634A"/>
    <w:rsid w:val="00790217"/>
    <w:rsid w:val="00791088"/>
    <w:rsid w:val="007924C5"/>
    <w:rsid w:val="00792C84"/>
    <w:rsid w:val="00793A5E"/>
    <w:rsid w:val="00794FBA"/>
    <w:rsid w:val="00797CF8"/>
    <w:rsid w:val="007A113C"/>
    <w:rsid w:val="007A29F5"/>
    <w:rsid w:val="007A6316"/>
    <w:rsid w:val="007B2C11"/>
    <w:rsid w:val="007B4074"/>
    <w:rsid w:val="007B5E73"/>
    <w:rsid w:val="007C355B"/>
    <w:rsid w:val="007C64FB"/>
    <w:rsid w:val="007C7B10"/>
    <w:rsid w:val="007D0BFE"/>
    <w:rsid w:val="007D5C8E"/>
    <w:rsid w:val="007D701B"/>
    <w:rsid w:val="007E0CB3"/>
    <w:rsid w:val="007E3D89"/>
    <w:rsid w:val="007F3071"/>
    <w:rsid w:val="00804658"/>
    <w:rsid w:val="00806E15"/>
    <w:rsid w:val="00812E9E"/>
    <w:rsid w:val="0081608E"/>
    <w:rsid w:val="0082023F"/>
    <w:rsid w:val="00821BBE"/>
    <w:rsid w:val="008228A5"/>
    <w:rsid w:val="00823A1A"/>
    <w:rsid w:val="00825C04"/>
    <w:rsid w:val="00853113"/>
    <w:rsid w:val="0085533E"/>
    <w:rsid w:val="008606AB"/>
    <w:rsid w:val="00861431"/>
    <w:rsid w:val="00862020"/>
    <w:rsid w:val="00862964"/>
    <w:rsid w:val="00865394"/>
    <w:rsid w:val="00872F45"/>
    <w:rsid w:val="00877687"/>
    <w:rsid w:val="00880E98"/>
    <w:rsid w:val="00881B67"/>
    <w:rsid w:val="008878B7"/>
    <w:rsid w:val="00893E33"/>
    <w:rsid w:val="008A32B6"/>
    <w:rsid w:val="008A47BE"/>
    <w:rsid w:val="008B4EA5"/>
    <w:rsid w:val="008B6B78"/>
    <w:rsid w:val="008C23B8"/>
    <w:rsid w:val="008C644C"/>
    <w:rsid w:val="008D25C4"/>
    <w:rsid w:val="008E1059"/>
    <w:rsid w:val="008E5480"/>
    <w:rsid w:val="008E7256"/>
    <w:rsid w:val="008F3EC6"/>
    <w:rsid w:val="009045DF"/>
    <w:rsid w:val="00905989"/>
    <w:rsid w:val="009112B6"/>
    <w:rsid w:val="00911E95"/>
    <w:rsid w:val="009128A5"/>
    <w:rsid w:val="0091521E"/>
    <w:rsid w:val="009176AC"/>
    <w:rsid w:val="00917C88"/>
    <w:rsid w:val="00922DE1"/>
    <w:rsid w:val="00923E13"/>
    <w:rsid w:val="009349B3"/>
    <w:rsid w:val="009353F9"/>
    <w:rsid w:val="00936907"/>
    <w:rsid w:val="00940A85"/>
    <w:rsid w:val="00944A9E"/>
    <w:rsid w:val="00947841"/>
    <w:rsid w:val="00947FB8"/>
    <w:rsid w:val="00953544"/>
    <w:rsid w:val="00956E90"/>
    <w:rsid w:val="00957923"/>
    <w:rsid w:val="009614BD"/>
    <w:rsid w:val="00967448"/>
    <w:rsid w:val="00974247"/>
    <w:rsid w:val="00974C95"/>
    <w:rsid w:val="00983A60"/>
    <w:rsid w:val="00991989"/>
    <w:rsid w:val="00991B50"/>
    <w:rsid w:val="00995256"/>
    <w:rsid w:val="00997030"/>
    <w:rsid w:val="009A2548"/>
    <w:rsid w:val="009A6CEB"/>
    <w:rsid w:val="009B0109"/>
    <w:rsid w:val="009B1AC4"/>
    <w:rsid w:val="009B25D3"/>
    <w:rsid w:val="009B2D7D"/>
    <w:rsid w:val="009B7E39"/>
    <w:rsid w:val="009C1E37"/>
    <w:rsid w:val="009C2FB7"/>
    <w:rsid w:val="009D23D1"/>
    <w:rsid w:val="009D4038"/>
    <w:rsid w:val="009D7B4F"/>
    <w:rsid w:val="009D7D58"/>
    <w:rsid w:val="009F57A6"/>
    <w:rsid w:val="009F74DC"/>
    <w:rsid w:val="00A033A4"/>
    <w:rsid w:val="00A11293"/>
    <w:rsid w:val="00A12314"/>
    <w:rsid w:val="00A12CF2"/>
    <w:rsid w:val="00A165F8"/>
    <w:rsid w:val="00A20B10"/>
    <w:rsid w:val="00A26071"/>
    <w:rsid w:val="00A275F2"/>
    <w:rsid w:val="00A35189"/>
    <w:rsid w:val="00A36ACC"/>
    <w:rsid w:val="00A47C5C"/>
    <w:rsid w:val="00A51957"/>
    <w:rsid w:val="00A53974"/>
    <w:rsid w:val="00A56BF2"/>
    <w:rsid w:val="00A60DBA"/>
    <w:rsid w:val="00A6112B"/>
    <w:rsid w:val="00A64EA8"/>
    <w:rsid w:val="00A7064B"/>
    <w:rsid w:val="00A73919"/>
    <w:rsid w:val="00A76C5C"/>
    <w:rsid w:val="00A84A71"/>
    <w:rsid w:val="00A865AD"/>
    <w:rsid w:val="00A924CC"/>
    <w:rsid w:val="00A97187"/>
    <w:rsid w:val="00A972BE"/>
    <w:rsid w:val="00AA083E"/>
    <w:rsid w:val="00AA3FD6"/>
    <w:rsid w:val="00AB160C"/>
    <w:rsid w:val="00AB3840"/>
    <w:rsid w:val="00AB4BDD"/>
    <w:rsid w:val="00AB5767"/>
    <w:rsid w:val="00AC0E8E"/>
    <w:rsid w:val="00AC394C"/>
    <w:rsid w:val="00AC671E"/>
    <w:rsid w:val="00AC68E7"/>
    <w:rsid w:val="00AE0CEB"/>
    <w:rsid w:val="00AE6EC3"/>
    <w:rsid w:val="00AF0035"/>
    <w:rsid w:val="00AF6813"/>
    <w:rsid w:val="00AF7FA8"/>
    <w:rsid w:val="00B055B6"/>
    <w:rsid w:val="00B1030C"/>
    <w:rsid w:val="00B1053A"/>
    <w:rsid w:val="00B10848"/>
    <w:rsid w:val="00B12C6A"/>
    <w:rsid w:val="00B236DC"/>
    <w:rsid w:val="00B241D8"/>
    <w:rsid w:val="00B25590"/>
    <w:rsid w:val="00B33B5C"/>
    <w:rsid w:val="00B34383"/>
    <w:rsid w:val="00B367D5"/>
    <w:rsid w:val="00B418C3"/>
    <w:rsid w:val="00B41A76"/>
    <w:rsid w:val="00B57349"/>
    <w:rsid w:val="00B6295F"/>
    <w:rsid w:val="00B64390"/>
    <w:rsid w:val="00B73D63"/>
    <w:rsid w:val="00B76854"/>
    <w:rsid w:val="00B802F6"/>
    <w:rsid w:val="00B80DDE"/>
    <w:rsid w:val="00B92BE1"/>
    <w:rsid w:val="00B93934"/>
    <w:rsid w:val="00BA11C4"/>
    <w:rsid w:val="00BA177D"/>
    <w:rsid w:val="00BA4886"/>
    <w:rsid w:val="00BA5509"/>
    <w:rsid w:val="00BA7E7E"/>
    <w:rsid w:val="00BB6AA7"/>
    <w:rsid w:val="00BC6A71"/>
    <w:rsid w:val="00BC7AC1"/>
    <w:rsid w:val="00BD4B40"/>
    <w:rsid w:val="00BD6C90"/>
    <w:rsid w:val="00BE5802"/>
    <w:rsid w:val="00BE77D3"/>
    <w:rsid w:val="00BF0E08"/>
    <w:rsid w:val="00BF226E"/>
    <w:rsid w:val="00BF2E23"/>
    <w:rsid w:val="00BF2FEC"/>
    <w:rsid w:val="00C016E5"/>
    <w:rsid w:val="00C0190D"/>
    <w:rsid w:val="00C129C9"/>
    <w:rsid w:val="00C13454"/>
    <w:rsid w:val="00C152EF"/>
    <w:rsid w:val="00C15C1E"/>
    <w:rsid w:val="00C20571"/>
    <w:rsid w:val="00C253BE"/>
    <w:rsid w:val="00C26736"/>
    <w:rsid w:val="00C36EB1"/>
    <w:rsid w:val="00C45A89"/>
    <w:rsid w:val="00C4632F"/>
    <w:rsid w:val="00C55066"/>
    <w:rsid w:val="00C5633B"/>
    <w:rsid w:val="00C64214"/>
    <w:rsid w:val="00C67300"/>
    <w:rsid w:val="00C728FC"/>
    <w:rsid w:val="00C838DE"/>
    <w:rsid w:val="00C8444C"/>
    <w:rsid w:val="00C90363"/>
    <w:rsid w:val="00C92305"/>
    <w:rsid w:val="00C92939"/>
    <w:rsid w:val="00C97285"/>
    <w:rsid w:val="00CA7E49"/>
    <w:rsid w:val="00CB540F"/>
    <w:rsid w:val="00CB7E5F"/>
    <w:rsid w:val="00CC3D63"/>
    <w:rsid w:val="00CD1A82"/>
    <w:rsid w:val="00CD1D12"/>
    <w:rsid w:val="00CD6573"/>
    <w:rsid w:val="00CE01D1"/>
    <w:rsid w:val="00CE2098"/>
    <w:rsid w:val="00CE7BB9"/>
    <w:rsid w:val="00CF0FE5"/>
    <w:rsid w:val="00CF1E30"/>
    <w:rsid w:val="00CF3813"/>
    <w:rsid w:val="00CF6005"/>
    <w:rsid w:val="00CF6C41"/>
    <w:rsid w:val="00D0347E"/>
    <w:rsid w:val="00D04997"/>
    <w:rsid w:val="00D06B75"/>
    <w:rsid w:val="00D07EFE"/>
    <w:rsid w:val="00D10317"/>
    <w:rsid w:val="00D10FB2"/>
    <w:rsid w:val="00D1183A"/>
    <w:rsid w:val="00D1376C"/>
    <w:rsid w:val="00D13772"/>
    <w:rsid w:val="00D15F5C"/>
    <w:rsid w:val="00D20D21"/>
    <w:rsid w:val="00D234C9"/>
    <w:rsid w:val="00D2743D"/>
    <w:rsid w:val="00D3492F"/>
    <w:rsid w:val="00D46287"/>
    <w:rsid w:val="00D479CB"/>
    <w:rsid w:val="00D557B5"/>
    <w:rsid w:val="00D6030A"/>
    <w:rsid w:val="00D64FB8"/>
    <w:rsid w:val="00D6734D"/>
    <w:rsid w:val="00D80961"/>
    <w:rsid w:val="00D80E61"/>
    <w:rsid w:val="00D835A9"/>
    <w:rsid w:val="00D90521"/>
    <w:rsid w:val="00D9441C"/>
    <w:rsid w:val="00DA0A8B"/>
    <w:rsid w:val="00DA3AC3"/>
    <w:rsid w:val="00DA53CF"/>
    <w:rsid w:val="00DA738D"/>
    <w:rsid w:val="00DB2A2C"/>
    <w:rsid w:val="00DB35CF"/>
    <w:rsid w:val="00DB363F"/>
    <w:rsid w:val="00DB4127"/>
    <w:rsid w:val="00DC47E2"/>
    <w:rsid w:val="00DE179C"/>
    <w:rsid w:val="00DE4F99"/>
    <w:rsid w:val="00DE65E9"/>
    <w:rsid w:val="00DE7124"/>
    <w:rsid w:val="00E03E24"/>
    <w:rsid w:val="00E057B4"/>
    <w:rsid w:val="00E13558"/>
    <w:rsid w:val="00E169EB"/>
    <w:rsid w:val="00E17425"/>
    <w:rsid w:val="00E212E7"/>
    <w:rsid w:val="00E2389C"/>
    <w:rsid w:val="00E23ED6"/>
    <w:rsid w:val="00E25365"/>
    <w:rsid w:val="00E25F8D"/>
    <w:rsid w:val="00E32C58"/>
    <w:rsid w:val="00E41C02"/>
    <w:rsid w:val="00E423F0"/>
    <w:rsid w:val="00E464E0"/>
    <w:rsid w:val="00E545C8"/>
    <w:rsid w:val="00E617AF"/>
    <w:rsid w:val="00E61C65"/>
    <w:rsid w:val="00E65813"/>
    <w:rsid w:val="00E7091C"/>
    <w:rsid w:val="00E725DF"/>
    <w:rsid w:val="00E7409D"/>
    <w:rsid w:val="00E807BB"/>
    <w:rsid w:val="00E811C5"/>
    <w:rsid w:val="00E83D32"/>
    <w:rsid w:val="00E8408E"/>
    <w:rsid w:val="00E8526F"/>
    <w:rsid w:val="00E87520"/>
    <w:rsid w:val="00E920E0"/>
    <w:rsid w:val="00E92CA3"/>
    <w:rsid w:val="00E92E32"/>
    <w:rsid w:val="00E96008"/>
    <w:rsid w:val="00EB03F5"/>
    <w:rsid w:val="00EB0966"/>
    <w:rsid w:val="00EB297A"/>
    <w:rsid w:val="00EB4DA0"/>
    <w:rsid w:val="00EB510A"/>
    <w:rsid w:val="00EB6D93"/>
    <w:rsid w:val="00EC238D"/>
    <w:rsid w:val="00EC2C5B"/>
    <w:rsid w:val="00EC3CD8"/>
    <w:rsid w:val="00EC64BB"/>
    <w:rsid w:val="00ED0513"/>
    <w:rsid w:val="00ED1933"/>
    <w:rsid w:val="00ED1DFA"/>
    <w:rsid w:val="00ED2F68"/>
    <w:rsid w:val="00ED411A"/>
    <w:rsid w:val="00ED6984"/>
    <w:rsid w:val="00EE365B"/>
    <w:rsid w:val="00EE4FF8"/>
    <w:rsid w:val="00EF19D5"/>
    <w:rsid w:val="00EF30CB"/>
    <w:rsid w:val="00F01105"/>
    <w:rsid w:val="00F0688A"/>
    <w:rsid w:val="00F110DD"/>
    <w:rsid w:val="00F20812"/>
    <w:rsid w:val="00F21C01"/>
    <w:rsid w:val="00F221A7"/>
    <w:rsid w:val="00F242C5"/>
    <w:rsid w:val="00F266E9"/>
    <w:rsid w:val="00F27736"/>
    <w:rsid w:val="00F31FAF"/>
    <w:rsid w:val="00F34270"/>
    <w:rsid w:val="00F45572"/>
    <w:rsid w:val="00F526F7"/>
    <w:rsid w:val="00F52C6D"/>
    <w:rsid w:val="00F57449"/>
    <w:rsid w:val="00F70187"/>
    <w:rsid w:val="00F707E9"/>
    <w:rsid w:val="00F7225A"/>
    <w:rsid w:val="00F74911"/>
    <w:rsid w:val="00F77A83"/>
    <w:rsid w:val="00F83F0E"/>
    <w:rsid w:val="00F8656B"/>
    <w:rsid w:val="00F8671F"/>
    <w:rsid w:val="00F94772"/>
    <w:rsid w:val="00F95C1D"/>
    <w:rsid w:val="00FA374B"/>
    <w:rsid w:val="00FA5C5D"/>
    <w:rsid w:val="00FA6597"/>
    <w:rsid w:val="00FB1392"/>
    <w:rsid w:val="00FB65E8"/>
    <w:rsid w:val="00FC1820"/>
    <w:rsid w:val="00FC2496"/>
    <w:rsid w:val="00FC7E7B"/>
    <w:rsid w:val="00FD074B"/>
    <w:rsid w:val="00FD21C1"/>
    <w:rsid w:val="00FD21C7"/>
    <w:rsid w:val="00FD239F"/>
    <w:rsid w:val="00FD5C4E"/>
    <w:rsid w:val="00FD643D"/>
    <w:rsid w:val="00FE554E"/>
    <w:rsid w:val="00FE5CE5"/>
    <w:rsid w:val="00FF14E3"/>
    <w:rsid w:val="00FF3330"/>
    <w:rsid w:val="00FF3CF9"/>
    <w:rsid w:val="00FF6C96"/>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8070D8"/>
  <w15:docId w15:val="{F6B8C635-B1D6-484E-BDFD-391BCB5BE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val="es-ES"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uiPriority w:val="22"/>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lang w:val="es-ES"/>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lang w:val="es-ES"/>
    </w:rPr>
  </w:style>
  <w:style w:type="paragraph" w:styleId="Prrafodelista">
    <w:name w:val="List Paragraph"/>
    <w:basedOn w:val="Normal"/>
    <w:uiPriority w:val="34"/>
    <w:qFormat/>
    <w:rsid w:val="00752B9E"/>
    <w:pPr>
      <w:spacing w:line="276" w:lineRule="auto"/>
      <w:ind w:left="720"/>
      <w:jc w:val="left"/>
    </w:pPr>
    <w:rPr>
      <w:rFonts w:eastAsia="Calibri" w:cs="Calibri"/>
      <w:lang w:val="es-ES"/>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val="es-ES"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lang w:val="es-ES"/>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lang w:val="es-ES"/>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lang w:val="es-ES"/>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lang w:val="es-ES"/>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lang w:val="es-ES"/>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lang w:val="es-ES"/>
    </w:rPr>
  </w:style>
  <w:style w:type="paragraph" w:styleId="Textoindependiente">
    <w:name w:val="Body Text"/>
    <w:basedOn w:val="Normal"/>
    <w:link w:val="TextoindependienteCar"/>
    <w:uiPriority w:val="99"/>
    <w:semiHidden/>
    <w:unhideWhenUsed/>
    <w:rsid w:val="00E464E0"/>
    <w:pPr>
      <w:spacing w:after="120"/>
    </w:pPr>
    <w:rPr>
      <w:rFonts w:eastAsia="Calibri" w:cs="Times New Roman"/>
      <w:lang w:val="es-ES"/>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rPr>
      <w:rFonts w:eastAsia="Calibri" w:cs="Times New Roman"/>
      <w:lang w:val="es-ES"/>
    </w:rPr>
  </w:style>
  <w:style w:type="paragraph" w:styleId="Descripcin">
    <w:name w:val="caption"/>
    <w:basedOn w:val="Normal"/>
    <w:next w:val="Normal"/>
    <w:uiPriority w:val="35"/>
    <w:unhideWhenUsed/>
    <w:qFormat/>
    <w:rsid w:val="00532355"/>
    <w:pPr>
      <w:spacing w:before="120" w:after="120"/>
      <w:jc w:val="left"/>
    </w:pPr>
    <w:rPr>
      <w:rFonts w:eastAsia="Calibri" w:cs="Arial"/>
      <w:sz w:val="20"/>
      <w:szCs w:val="20"/>
      <w:lang w:val="es-ES"/>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val="es-ES"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val="es-ES"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val="es-ES"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val="es-ES"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val="es-ES" w:eastAsia="es-ES"/>
    </w:rPr>
  </w:style>
  <w:style w:type="character" w:customStyle="1" w:styleId="gt-ft-text">
    <w:name w:val="gt-ft-text"/>
    <w:basedOn w:val="Fuentedeprrafopredeter"/>
    <w:rsid w:val="00E464E0"/>
  </w:style>
  <w:style w:type="character" w:styleId="Nmerodepgina">
    <w:name w:val="page number"/>
    <w:basedOn w:val="Fuentedeprrafopredeter"/>
    <w:uiPriority w:val="99"/>
    <w:semiHidden/>
    <w:unhideWhenUsed/>
    <w:rsid w:val="0031091B"/>
  </w:style>
  <w:style w:type="paragraph" w:customStyle="1" w:styleId="AbstractKeytitle">
    <w:name w:val="Abstract_Key_title"/>
    <w:link w:val="AbstractKeytitleCar"/>
    <w:qFormat/>
    <w:rsid w:val="00AC68E7"/>
    <w:pPr>
      <w:pBdr>
        <w:bottom w:val="single" w:sz="4" w:space="1" w:color="0098CD"/>
      </w:pBdr>
      <w:tabs>
        <w:tab w:val="left" w:pos="8080"/>
      </w:tabs>
      <w:spacing w:after="227" w:line="259" w:lineRule="auto"/>
      <w:jc w:val="both"/>
    </w:pPr>
    <w:rPr>
      <w:rFonts w:ascii="Arial" w:eastAsia="UnitOT" w:hAnsi="Arial" w:cs="Arial"/>
      <w:b/>
      <w:smallCaps/>
      <w:color w:val="0097CD"/>
      <w:w w:val="115"/>
      <w:sz w:val="28"/>
      <w:szCs w:val="28"/>
      <w:lang w:val="en-US"/>
    </w:rPr>
  </w:style>
  <w:style w:type="paragraph" w:customStyle="1" w:styleId="Abstract">
    <w:name w:val="Abstract"/>
    <w:qFormat/>
    <w:rsid w:val="00AC68E7"/>
    <w:pPr>
      <w:spacing w:after="57" w:line="216" w:lineRule="exact"/>
      <w:jc w:val="both"/>
    </w:pPr>
    <w:rPr>
      <w:rFonts w:ascii="Times New Roman" w:eastAsia="Times New Roman" w:hAnsi="Times New Roman" w:cs="Times New Roman"/>
      <w:sz w:val="18"/>
      <w:szCs w:val="18"/>
      <w:lang w:val="en-US"/>
    </w:rPr>
  </w:style>
  <w:style w:type="character" w:customStyle="1" w:styleId="AbstractKeytitleCar">
    <w:name w:val="Abstract_Key_title Car"/>
    <w:basedOn w:val="Fuentedeprrafopredeter"/>
    <w:link w:val="AbstractKeytitle"/>
    <w:rsid w:val="00AC68E7"/>
    <w:rPr>
      <w:rFonts w:ascii="Arial" w:eastAsia="UnitOT" w:hAnsi="Arial" w:cs="Arial"/>
      <w:b/>
      <w:smallCaps/>
      <w:color w:val="0097CD"/>
      <w:w w:val="115"/>
      <w:sz w:val="28"/>
      <w:szCs w:val="28"/>
      <w:lang w:val="en-US"/>
    </w:rPr>
  </w:style>
  <w:style w:type="paragraph" w:customStyle="1" w:styleId="Keywords">
    <w:name w:val="Keywords"/>
    <w:qFormat/>
    <w:rsid w:val="00AC68E7"/>
    <w:pPr>
      <w:spacing w:after="160" w:line="259" w:lineRule="auto"/>
    </w:pPr>
    <w:rPr>
      <w:rFonts w:ascii="Times New Roman" w:eastAsia="Times New Roman" w:hAnsi="Times New Roman" w:cs="Times New Roman"/>
      <w:sz w:val="18"/>
      <w:szCs w:val="18"/>
      <w:lang w:val="en-US"/>
    </w:rPr>
  </w:style>
  <w:style w:type="paragraph" w:customStyle="1" w:styleId="TableTitle">
    <w:name w:val="Table Title"/>
    <w:basedOn w:val="Normal"/>
    <w:qFormat/>
    <w:rsid w:val="00AC68E7"/>
    <w:pPr>
      <w:widowControl w:val="0"/>
      <w:autoSpaceDE w:val="0"/>
      <w:autoSpaceDN w:val="0"/>
      <w:spacing w:before="113" w:after="57" w:line="240" w:lineRule="auto"/>
      <w:jc w:val="center"/>
    </w:pPr>
    <w:rPr>
      <w:rFonts w:ascii="Times New Roman" w:eastAsia="Times New Roman" w:hAnsi="Times New Roman" w:cs="Times New Roman"/>
      <w:smallCaps/>
      <w:sz w:val="16"/>
      <w:szCs w:val="16"/>
      <w:lang w:val="en-US"/>
    </w:rPr>
  </w:style>
  <w:style w:type="paragraph" w:customStyle="1" w:styleId="FigureCaption">
    <w:name w:val="FigureCaption"/>
    <w:basedOn w:val="Normal"/>
    <w:qFormat/>
    <w:rsid w:val="00AC68E7"/>
    <w:pPr>
      <w:widowControl w:val="0"/>
      <w:autoSpaceDE w:val="0"/>
      <w:autoSpaceDN w:val="0"/>
      <w:spacing w:before="113" w:after="113" w:line="240" w:lineRule="auto"/>
      <w:jc w:val="left"/>
    </w:pPr>
    <w:rPr>
      <w:rFonts w:ascii="Times New Roman" w:eastAsia="Times New Roman" w:hAnsi="Times New Roman" w:cs="Times New Roman"/>
      <w:sz w:val="16"/>
      <w:szCs w:val="20"/>
      <w:lang w:val="en-US"/>
    </w:rPr>
  </w:style>
  <w:style w:type="paragraph" w:customStyle="1" w:styleId="TableText">
    <w:name w:val="TableText"/>
    <w:basedOn w:val="Normal"/>
    <w:qFormat/>
    <w:rsid w:val="00AC68E7"/>
    <w:pPr>
      <w:widowControl w:val="0"/>
      <w:autoSpaceDE w:val="0"/>
      <w:autoSpaceDN w:val="0"/>
      <w:spacing w:after="57" w:line="240" w:lineRule="auto"/>
      <w:ind w:firstLine="210"/>
      <w:jc w:val="left"/>
    </w:pPr>
    <w:rPr>
      <w:rFonts w:ascii="Times New Roman" w:eastAsia="Times New Roman" w:hAnsi="Times New Roman" w:cs="Times New Roman"/>
      <w:sz w:val="16"/>
      <w:szCs w:val="20"/>
      <w:lang w:val="en-US"/>
    </w:rPr>
  </w:style>
  <w:style w:type="paragraph" w:customStyle="1" w:styleId="References">
    <w:name w:val="References"/>
    <w:basedOn w:val="Normal"/>
    <w:qFormat/>
    <w:rsid w:val="00AC68E7"/>
    <w:pPr>
      <w:widowControl w:val="0"/>
      <w:numPr>
        <w:numId w:val="4"/>
      </w:numPr>
      <w:autoSpaceDE w:val="0"/>
      <w:autoSpaceDN w:val="0"/>
      <w:spacing w:after="14" w:line="240" w:lineRule="auto"/>
      <w:ind w:left="397" w:hanging="397"/>
    </w:pPr>
    <w:rPr>
      <w:rFonts w:ascii="Times New Roman" w:eastAsia="Times New Roman" w:hAnsi="Times New Roman" w:cs="Times New Roman"/>
      <w:sz w:val="16"/>
      <w:szCs w:val="16"/>
      <w:lang w:val="en-US"/>
    </w:rPr>
  </w:style>
  <w:style w:type="character" w:styleId="Mencinsinresolver">
    <w:name w:val="Unresolved Mention"/>
    <w:basedOn w:val="Fuentedeprrafopredeter"/>
    <w:uiPriority w:val="99"/>
    <w:semiHidden/>
    <w:unhideWhenUsed/>
    <w:rsid w:val="000C32E6"/>
    <w:rPr>
      <w:color w:val="605E5C"/>
      <w:shd w:val="clear" w:color="auto" w:fill="E1DFDD"/>
    </w:rPr>
  </w:style>
  <w:style w:type="table" w:styleId="Tablanormal3">
    <w:name w:val="Plain Table 3"/>
    <w:basedOn w:val="Tablanormal"/>
    <w:uiPriority w:val="43"/>
    <w:rsid w:val="00CD1D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1clara">
    <w:name w:val="Grid Table 1 Light"/>
    <w:basedOn w:val="Tablanormal"/>
    <w:uiPriority w:val="46"/>
    <w:rsid w:val="0066646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4">
    <w:name w:val="Plain Table 4"/>
    <w:basedOn w:val="Tablanormal"/>
    <w:uiPriority w:val="44"/>
    <w:rsid w:val="00AE6EC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AE6E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2">
    <w:name w:val="List Table 2"/>
    <w:basedOn w:val="Tablanormal"/>
    <w:uiPriority w:val="47"/>
    <w:rsid w:val="00AE6EC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uiPriority w:val="99"/>
    <w:semiHidden/>
    <w:unhideWhenUsed/>
    <w:rsid w:val="00AA3FD6"/>
    <w:rPr>
      <w:sz w:val="16"/>
      <w:szCs w:val="16"/>
    </w:rPr>
  </w:style>
  <w:style w:type="paragraph" w:styleId="Textocomentario">
    <w:name w:val="annotation text"/>
    <w:basedOn w:val="Normal"/>
    <w:link w:val="TextocomentarioCar"/>
    <w:uiPriority w:val="99"/>
    <w:semiHidden/>
    <w:unhideWhenUsed/>
    <w:rsid w:val="00AA3FD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A3FD6"/>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AA3FD6"/>
    <w:rPr>
      <w:b/>
      <w:bCs/>
    </w:rPr>
  </w:style>
  <w:style w:type="character" w:customStyle="1" w:styleId="AsuntodelcomentarioCar">
    <w:name w:val="Asunto del comentario Car"/>
    <w:basedOn w:val="TextocomentarioCar"/>
    <w:link w:val="Asuntodelcomentario"/>
    <w:uiPriority w:val="99"/>
    <w:semiHidden/>
    <w:rsid w:val="00AA3FD6"/>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530866">
      <w:bodyDiv w:val="1"/>
      <w:marLeft w:val="0"/>
      <w:marRight w:val="0"/>
      <w:marTop w:val="0"/>
      <w:marBottom w:val="0"/>
      <w:divBdr>
        <w:top w:val="none" w:sz="0" w:space="0" w:color="auto"/>
        <w:left w:val="none" w:sz="0" w:space="0" w:color="auto"/>
        <w:bottom w:val="none" w:sz="0" w:space="0" w:color="auto"/>
        <w:right w:val="none" w:sz="0" w:space="0" w:color="auto"/>
      </w:divBdr>
    </w:div>
    <w:div w:id="56129252">
      <w:bodyDiv w:val="1"/>
      <w:marLeft w:val="0"/>
      <w:marRight w:val="0"/>
      <w:marTop w:val="0"/>
      <w:marBottom w:val="0"/>
      <w:divBdr>
        <w:top w:val="none" w:sz="0" w:space="0" w:color="auto"/>
        <w:left w:val="none" w:sz="0" w:space="0" w:color="auto"/>
        <w:bottom w:val="none" w:sz="0" w:space="0" w:color="auto"/>
        <w:right w:val="none" w:sz="0" w:space="0" w:color="auto"/>
      </w:divBdr>
    </w:div>
    <w:div w:id="99958413">
      <w:bodyDiv w:val="1"/>
      <w:marLeft w:val="0"/>
      <w:marRight w:val="0"/>
      <w:marTop w:val="0"/>
      <w:marBottom w:val="0"/>
      <w:divBdr>
        <w:top w:val="none" w:sz="0" w:space="0" w:color="auto"/>
        <w:left w:val="none" w:sz="0" w:space="0" w:color="auto"/>
        <w:bottom w:val="none" w:sz="0" w:space="0" w:color="auto"/>
        <w:right w:val="none" w:sz="0" w:space="0" w:color="auto"/>
      </w:divBdr>
    </w:div>
    <w:div w:id="153760604">
      <w:bodyDiv w:val="1"/>
      <w:marLeft w:val="0"/>
      <w:marRight w:val="0"/>
      <w:marTop w:val="0"/>
      <w:marBottom w:val="0"/>
      <w:divBdr>
        <w:top w:val="none" w:sz="0" w:space="0" w:color="auto"/>
        <w:left w:val="none" w:sz="0" w:space="0" w:color="auto"/>
        <w:bottom w:val="none" w:sz="0" w:space="0" w:color="auto"/>
        <w:right w:val="none" w:sz="0" w:space="0" w:color="auto"/>
      </w:divBdr>
    </w:div>
    <w:div w:id="217739820">
      <w:bodyDiv w:val="1"/>
      <w:marLeft w:val="0"/>
      <w:marRight w:val="0"/>
      <w:marTop w:val="0"/>
      <w:marBottom w:val="0"/>
      <w:divBdr>
        <w:top w:val="none" w:sz="0" w:space="0" w:color="auto"/>
        <w:left w:val="none" w:sz="0" w:space="0" w:color="auto"/>
        <w:bottom w:val="none" w:sz="0" w:space="0" w:color="auto"/>
        <w:right w:val="none" w:sz="0" w:space="0" w:color="auto"/>
      </w:divBdr>
    </w:div>
    <w:div w:id="373774732">
      <w:bodyDiv w:val="1"/>
      <w:marLeft w:val="0"/>
      <w:marRight w:val="0"/>
      <w:marTop w:val="0"/>
      <w:marBottom w:val="0"/>
      <w:divBdr>
        <w:top w:val="none" w:sz="0" w:space="0" w:color="auto"/>
        <w:left w:val="none" w:sz="0" w:space="0" w:color="auto"/>
        <w:bottom w:val="none" w:sz="0" w:space="0" w:color="auto"/>
        <w:right w:val="none" w:sz="0" w:space="0" w:color="auto"/>
      </w:divBdr>
    </w:div>
    <w:div w:id="401756000">
      <w:bodyDiv w:val="1"/>
      <w:marLeft w:val="0"/>
      <w:marRight w:val="0"/>
      <w:marTop w:val="0"/>
      <w:marBottom w:val="0"/>
      <w:divBdr>
        <w:top w:val="none" w:sz="0" w:space="0" w:color="auto"/>
        <w:left w:val="none" w:sz="0" w:space="0" w:color="auto"/>
        <w:bottom w:val="none" w:sz="0" w:space="0" w:color="auto"/>
        <w:right w:val="none" w:sz="0" w:space="0" w:color="auto"/>
      </w:divBdr>
    </w:div>
    <w:div w:id="499127661">
      <w:bodyDiv w:val="1"/>
      <w:marLeft w:val="0"/>
      <w:marRight w:val="0"/>
      <w:marTop w:val="0"/>
      <w:marBottom w:val="0"/>
      <w:divBdr>
        <w:top w:val="none" w:sz="0" w:space="0" w:color="auto"/>
        <w:left w:val="none" w:sz="0" w:space="0" w:color="auto"/>
        <w:bottom w:val="none" w:sz="0" w:space="0" w:color="auto"/>
        <w:right w:val="none" w:sz="0" w:space="0" w:color="auto"/>
      </w:divBdr>
    </w:div>
    <w:div w:id="519323103">
      <w:bodyDiv w:val="1"/>
      <w:marLeft w:val="0"/>
      <w:marRight w:val="0"/>
      <w:marTop w:val="0"/>
      <w:marBottom w:val="0"/>
      <w:divBdr>
        <w:top w:val="none" w:sz="0" w:space="0" w:color="auto"/>
        <w:left w:val="none" w:sz="0" w:space="0" w:color="auto"/>
        <w:bottom w:val="none" w:sz="0" w:space="0" w:color="auto"/>
        <w:right w:val="none" w:sz="0" w:space="0" w:color="auto"/>
      </w:divBdr>
      <w:divsChild>
        <w:div w:id="631446797">
          <w:marLeft w:val="0"/>
          <w:marRight w:val="0"/>
          <w:marTop w:val="0"/>
          <w:marBottom w:val="0"/>
          <w:divBdr>
            <w:top w:val="none" w:sz="0" w:space="0" w:color="auto"/>
            <w:left w:val="none" w:sz="0" w:space="0" w:color="auto"/>
            <w:bottom w:val="none" w:sz="0" w:space="0" w:color="auto"/>
            <w:right w:val="none" w:sz="0" w:space="0" w:color="auto"/>
          </w:divBdr>
          <w:divsChild>
            <w:div w:id="546600662">
              <w:marLeft w:val="0"/>
              <w:marRight w:val="0"/>
              <w:marTop w:val="0"/>
              <w:marBottom w:val="0"/>
              <w:divBdr>
                <w:top w:val="none" w:sz="0" w:space="0" w:color="auto"/>
                <w:left w:val="none" w:sz="0" w:space="0" w:color="auto"/>
                <w:bottom w:val="none" w:sz="0" w:space="0" w:color="auto"/>
                <w:right w:val="none" w:sz="0" w:space="0" w:color="auto"/>
              </w:divBdr>
              <w:divsChild>
                <w:div w:id="200693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464042">
      <w:bodyDiv w:val="1"/>
      <w:marLeft w:val="0"/>
      <w:marRight w:val="0"/>
      <w:marTop w:val="0"/>
      <w:marBottom w:val="0"/>
      <w:divBdr>
        <w:top w:val="none" w:sz="0" w:space="0" w:color="auto"/>
        <w:left w:val="none" w:sz="0" w:space="0" w:color="auto"/>
        <w:bottom w:val="none" w:sz="0" w:space="0" w:color="auto"/>
        <w:right w:val="none" w:sz="0" w:space="0" w:color="auto"/>
      </w:divBdr>
    </w:div>
    <w:div w:id="842668962">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9707454">
      <w:bodyDiv w:val="1"/>
      <w:marLeft w:val="0"/>
      <w:marRight w:val="0"/>
      <w:marTop w:val="0"/>
      <w:marBottom w:val="0"/>
      <w:divBdr>
        <w:top w:val="none" w:sz="0" w:space="0" w:color="auto"/>
        <w:left w:val="none" w:sz="0" w:space="0" w:color="auto"/>
        <w:bottom w:val="none" w:sz="0" w:space="0" w:color="auto"/>
        <w:right w:val="none" w:sz="0" w:space="0" w:color="auto"/>
      </w:divBdr>
    </w:div>
    <w:div w:id="933585971">
      <w:bodyDiv w:val="1"/>
      <w:marLeft w:val="0"/>
      <w:marRight w:val="0"/>
      <w:marTop w:val="0"/>
      <w:marBottom w:val="0"/>
      <w:divBdr>
        <w:top w:val="none" w:sz="0" w:space="0" w:color="auto"/>
        <w:left w:val="none" w:sz="0" w:space="0" w:color="auto"/>
        <w:bottom w:val="none" w:sz="0" w:space="0" w:color="auto"/>
        <w:right w:val="none" w:sz="0" w:space="0" w:color="auto"/>
      </w:divBdr>
    </w:div>
    <w:div w:id="942961199">
      <w:bodyDiv w:val="1"/>
      <w:marLeft w:val="0"/>
      <w:marRight w:val="0"/>
      <w:marTop w:val="0"/>
      <w:marBottom w:val="0"/>
      <w:divBdr>
        <w:top w:val="none" w:sz="0" w:space="0" w:color="auto"/>
        <w:left w:val="none" w:sz="0" w:space="0" w:color="auto"/>
        <w:bottom w:val="none" w:sz="0" w:space="0" w:color="auto"/>
        <w:right w:val="none" w:sz="0" w:space="0" w:color="auto"/>
      </w:divBdr>
      <w:divsChild>
        <w:div w:id="2037462254">
          <w:marLeft w:val="0"/>
          <w:marRight w:val="0"/>
          <w:marTop w:val="0"/>
          <w:marBottom w:val="0"/>
          <w:divBdr>
            <w:top w:val="none" w:sz="0" w:space="0" w:color="auto"/>
            <w:left w:val="none" w:sz="0" w:space="0" w:color="auto"/>
            <w:bottom w:val="none" w:sz="0" w:space="0" w:color="auto"/>
            <w:right w:val="none" w:sz="0" w:space="0" w:color="auto"/>
          </w:divBdr>
          <w:divsChild>
            <w:div w:id="1259296223">
              <w:marLeft w:val="0"/>
              <w:marRight w:val="0"/>
              <w:marTop w:val="0"/>
              <w:marBottom w:val="0"/>
              <w:divBdr>
                <w:top w:val="none" w:sz="0" w:space="0" w:color="auto"/>
                <w:left w:val="none" w:sz="0" w:space="0" w:color="auto"/>
                <w:bottom w:val="none" w:sz="0" w:space="0" w:color="auto"/>
                <w:right w:val="none" w:sz="0" w:space="0" w:color="auto"/>
              </w:divBdr>
              <w:divsChild>
                <w:div w:id="3282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343218">
      <w:bodyDiv w:val="1"/>
      <w:marLeft w:val="0"/>
      <w:marRight w:val="0"/>
      <w:marTop w:val="0"/>
      <w:marBottom w:val="0"/>
      <w:divBdr>
        <w:top w:val="none" w:sz="0" w:space="0" w:color="auto"/>
        <w:left w:val="none" w:sz="0" w:space="0" w:color="auto"/>
        <w:bottom w:val="none" w:sz="0" w:space="0" w:color="auto"/>
        <w:right w:val="none" w:sz="0" w:space="0" w:color="auto"/>
      </w:divBdr>
    </w:div>
    <w:div w:id="1048869862">
      <w:bodyDiv w:val="1"/>
      <w:marLeft w:val="0"/>
      <w:marRight w:val="0"/>
      <w:marTop w:val="0"/>
      <w:marBottom w:val="0"/>
      <w:divBdr>
        <w:top w:val="none" w:sz="0" w:space="0" w:color="auto"/>
        <w:left w:val="none" w:sz="0" w:space="0" w:color="auto"/>
        <w:bottom w:val="none" w:sz="0" w:space="0" w:color="auto"/>
        <w:right w:val="none" w:sz="0" w:space="0" w:color="auto"/>
      </w:divBdr>
      <w:divsChild>
        <w:div w:id="144322451">
          <w:marLeft w:val="0"/>
          <w:marRight w:val="0"/>
          <w:marTop w:val="0"/>
          <w:marBottom w:val="0"/>
          <w:divBdr>
            <w:top w:val="none" w:sz="0" w:space="0" w:color="auto"/>
            <w:left w:val="none" w:sz="0" w:space="0" w:color="auto"/>
            <w:bottom w:val="none" w:sz="0" w:space="0" w:color="auto"/>
            <w:right w:val="none" w:sz="0" w:space="0" w:color="auto"/>
          </w:divBdr>
          <w:divsChild>
            <w:div w:id="152659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790094">
      <w:bodyDiv w:val="1"/>
      <w:marLeft w:val="0"/>
      <w:marRight w:val="0"/>
      <w:marTop w:val="0"/>
      <w:marBottom w:val="0"/>
      <w:divBdr>
        <w:top w:val="none" w:sz="0" w:space="0" w:color="auto"/>
        <w:left w:val="none" w:sz="0" w:space="0" w:color="auto"/>
        <w:bottom w:val="none" w:sz="0" w:space="0" w:color="auto"/>
        <w:right w:val="none" w:sz="0" w:space="0" w:color="auto"/>
      </w:divBdr>
    </w:div>
    <w:div w:id="1071657968">
      <w:bodyDiv w:val="1"/>
      <w:marLeft w:val="0"/>
      <w:marRight w:val="0"/>
      <w:marTop w:val="0"/>
      <w:marBottom w:val="0"/>
      <w:divBdr>
        <w:top w:val="none" w:sz="0" w:space="0" w:color="auto"/>
        <w:left w:val="none" w:sz="0" w:space="0" w:color="auto"/>
        <w:bottom w:val="none" w:sz="0" w:space="0" w:color="auto"/>
        <w:right w:val="none" w:sz="0" w:space="0" w:color="auto"/>
      </w:divBdr>
    </w:div>
    <w:div w:id="1079331249">
      <w:bodyDiv w:val="1"/>
      <w:marLeft w:val="0"/>
      <w:marRight w:val="0"/>
      <w:marTop w:val="0"/>
      <w:marBottom w:val="0"/>
      <w:divBdr>
        <w:top w:val="none" w:sz="0" w:space="0" w:color="auto"/>
        <w:left w:val="none" w:sz="0" w:space="0" w:color="auto"/>
        <w:bottom w:val="none" w:sz="0" w:space="0" w:color="auto"/>
        <w:right w:val="none" w:sz="0" w:space="0" w:color="auto"/>
      </w:divBdr>
    </w:div>
    <w:div w:id="1120952375">
      <w:bodyDiv w:val="1"/>
      <w:marLeft w:val="0"/>
      <w:marRight w:val="0"/>
      <w:marTop w:val="0"/>
      <w:marBottom w:val="0"/>
      <w:divBdr>
        <w:top w:val="none" w:sz="0" w:space="0" w:color="auto"/>
        <w:left w:val="none" w:sz="0" w:space="0" w:color="auto"/>
        <w:bottom w:val="none" w:sz="0" w:space="0" w:color="auto"/>
        <w:right w:val="none" w:sz="0" w:space="0" w:color="auto"/>
      </w:divBdr>
    </w:div>
    <w:div w:id="1147625343">
      <w:bodyDiv w:val="1"/>
      <w:marLeft w:val="0"/>
      <w:marRight w:val="0"/>
      <w:marTop w:val="0"/>
      <w:marBottom w:val="0"/>
      <w:divBdr>
        <w:top w:val="none" w:sz="0" w:space="0" w:color="auto"/>
        <w:left w:val="none" w:sz="0" w:space="0" w:color="auto"/>
        <w:bottom w:val="none" w:sz="0" w:space="0" w:color="auto"/>
        <w:right w:val="none" w:sz="0" w:space="0" w:color="auto"/>
      </w:divBdr>
    </w:div>
    <w:div w:id="1155342108">
      <w:bodyDiv w:val="1"/>
      <w:marLeft w:val="0"/>
      <w:marRight w:val="0"/>
      <w:marTop w:val="0"/>
      <w:marBottom w:val="0"/>
      <w:divBdr>
        <w:top w:val="none" w:sz="0" w:space="0" w:color="auto"/>
        <w:left w:val="none" w:sz="0" w:space="0" w:color="auto"/>
        <w:bottom w:val="none" w:sz="0" w:space="0" w:color="auto"/>
        <w:right w:val="none" w:sz="0" w:space="0" w:color="auto"/>
      </w:divBdr>
    </w:div>
    <w:div w:id="1195002423">
      <w:bodyDiv w:val="1"/>
      <w:marLeft w:val="0"/>
      <w:marRight w:val="0"/>
      <w:marTop w:val="0"/>
      <w:marBottom w:val="0"/>
      <w:divBdr>
        <w:top w:val="none" w:sz="0" w:space="0" w:color="auto"/>
        <w:left w:val="none" w:sz="0" w:space="0" w:color="auto"/>
        <w:bottom w:val="none" w:sz="0" w:space="0" w:color="auto"/>
        <w:right w:val="none" w:sz="0" w:space="0" w:color="auto"/>
      </w:divBdr>
    </w:div>
    <w:div w:id="1260330741">
      <w:bodyDiv w:val="1"/>
      <w:marLeft w:val="0"/>
      <w:marRight w:val="0"/>
      <w:marTop w:val="0"/>
      <w:marBottom w:val="0"/>
      <w:divBdr>
        <w:top w:val="none" w:sz="0" w:space="0" w:color="auto"/>
        <w:left w:val="none" w:sz="0" w:space="0" w:color="auto"/>
        <w:bottom w:val="none" w:sz="0" w:space="0" w:color="auto"/>
        <w:right w:val="none" w:sz="0" w:space="0" w:color="auto"/>
      </w:divBdr>
    </w:div>
    <w:div w:id="1289236972">
      <w:bodyDiv w:val="1"/>
      <w:marLeft w:val="0"/>
      <w:marRight w:val="0"/>
      <w:marTop w:val="0"/>
      <w:marBottom w:val="0"/>
      <w:divBdr>
        <w:top w:val="none" w:sz="0" w:space="0" w:color="auto"/>
        <w:left w:val="none" w:sz="0" w:space="0" w:color="auto"/>
        <w:bottom w:val="none" w:sz="0" w:space="0" w:color="auto"/>
        <w:right w:val="none" w:sz="0" w:space="0" w:color="auto"/>
      </w:divBdr>
    </w:div>
    <w:div w:id="1303998794">
      <w:bodyDiv w:val="1"/>
      <w:marLeft w:val="0"/>
      <w:marRight w:val="0"/>
      <w:marTop w:val="0"/>
      <w:marBottom w:val="0"/>
      <w:divBdr>
        <w:top w:val="none" w:sz="0" w:space="0" w:color="auto"/>
        <w:left w:val="none" w:sz="0" w:space="0" w:color="auto"/>
        <w:bottom w:val="none" w:sz="0" w:space="0" w:color="auto"/>
        <w:right w:val="none" w:sz="0" w:space="0" w:color="auto"/>
      </w:divBdr>
      <w:divsChild>
        <w:div w:id="1212881113">
          <w:marLeft w:val="0"/>
          <w:marRight w:val="0"/>
          <w:marTop w:val="0"/>
          <w:marBottom w:val="0"/>
          <w:divBdr>
            <w:top w:val="none" w:sz="0" w:space="0" w:color="auto"/>
            <w:left w:val="none" w:sz="0" w:space="0" w:color="auto"/>
            <w:bottom w:val="none" w:sz="0" w:space="0" w:color="auto"/>
            <w:right w:val="none" w:sz="0" w:space="0" w:color="auto"/>
          </w:divBdr>
          <w:divsChild>
            <w:div w:id="3272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673222">
      <w:bodyDiv w:val="1"/>
      <w:marLeft w:val="0"/>
      <w:marRight w:val="0"/>
      <w:marTop w:val="0"/>
      <w:marBottom w:val="0"/>
      <w:divBdr>
        <w:top w:val="none" w:sz="0" w:space="0" w:color="auto"/>
        <w:left w:val="none" w:sz="0" w:space="0" w:color="auto"/>
        <w:bottom w:val="none" w:sz="0" w:space="0" w:color="auto"/>
        <w:right w:val="none" w:sz="0" w:space="0" w:color="auto"/>
      </w:divBdr>
    </w:div>
    <w:div w:id="1314526017">
      <w:bodyDiv w:val="1"/>
      <w:marLeft w:val="0"/>
      <w:marRight w:val="0"/>
      <w:marTop w:val="0"/>
      <w:marBottom w:val="0"/>
      <w:divBdr>
        <w:top w:val="none" w:sz="0" w:space="0" w:color="auto"/>
        <w:left w:val="none" w:sz="0" w:space="0" w:color="auto"/>
        <w:bottom w:val="none" w:sz="0" w:space="0" w:color="auto"/>
        <w:right w:val="none" w:sz="0" w:space="0" w:color="auto"/>
      </w:divBdr>
      <w:divsChild>
        <w:div w:id="1721855796">
          <w:marLeft w:val="0"/>
          <w:marRight w:val="0"/>
          <w:marTop w:val="0"/>
          <w:marBottom w:val="0"/>
          <w:divBdr>
            <w:top w:val="none" w:sz="0" w:space="0" w:color="auto"/>
            <w:left w:val="none" w:sz="0" w:space="0" w:color="auto"/>
            <w:bottom w:val="none" w:sz="0" w:space="0" w:color="auto"/>
            <w:right w:val="none" w:sz="0" w:space="0" w:color="auto"/>
          </w:divBdr>
          <w:divsChild>
            <w:div w:id="238560545">
              <w:marLeft w:val="0"/>
              <w:marRight w:val="0"/>
              <w:marTop w:val="0"/>
              <w:marBottom w:val="0"/>
              <w:divBdr>
                <w:top w:val="none" w:sz="0" w:space="0" w:color="auto"/>
                <w:left w:val="none" w:sz="0" w:space="0" w:color="auto"/>
                <w:bottom w:val="none" w:sz="0" w:space="0" w:color="auto"/>
                <w:right w:val="none" w:sz="0" w:space="0" w:color="auto"/>
              </w:divBdr>
            </w:div>
            <w:div w:id="420493363">
              <w:marLeft w:val="0"/>
              <w:marRight w:val="0"/>
              <w:marTop w:val="0"/>
              <w:marBottom w:val="0"/>
              <w:divBdr>
                <w:top w:val="none" w:sz="0" w:space="0" w:color="auto"/>
                <w:left w:val="none" w:sz="0" w:space="0" w:color="auto"/>
                <w:bottom w:val="none" w:sz="0" w:space="0" w:color="auto"/>
                <w:right w:val="none" w:sz="0" w:space="0" w:color="auto"/>
              </w:divBdr>
            </w:div>
            <w:div w:id="829715610">
              <w:marLeft w:val="0"/>
              <w:marRight w:val="0"/>
              <w:marTop w:val="0"/>
              <w:marBottom w:val="0"/>
              <w:divBdr>
                <w:top w:val="none" w:sz="0" w:space="0" w:color="auto"/>
                <w:left w:val="none" w:sz="0" w:space="0" w:color="auto"/>
                <w:bottom w:val="none" w:sz="0" w:space="0" w:color="auto"/>
                <w:right w:val="none" w:sz="0" w:space="0" w:color="auto"/>
              </w:divBdr>
            </w:div>
            <w:div w:id="1327977452">
              <w:marLeft w:val="0"/>
              <w:marRight w:val="0"/>
              <w:marTop w:val="0"/>
              <w:marBottom w:val="0"/>
              <w:divBdr>
                <w:top w:val="none" w:sz="0" w:space="0" w:color="auto"/>
                <w:left w:val="none" w:sz="0" w:space="0" w:color="auto"/>
                <w:bottom w:val="none" w:sz="0" w:space="0" w:color="auto"/>
                <w:right w:val="none" w:sz="0" w:space="0" w:color="auto"/>
              </w:divBdr>
            </w:div>
            <w:div w:id="1495297822">
              <w:marLeft w:val="0"/>
              <w:marRight w:val="0"/>
              <w:marTop w:val="0"/>
              <w:marBottom w:val="0"/>
              <w:divBdr>
                <w:top w:val="none" w:sz="0" w:space="0" w:color="auto"/>
                <w:left w:val="none" w:sz="0" w:space="0" w:color="auto"/>
                <w:bottom w:val="none" w:sz="0" w:space="0" w:color="auto"/>
                <w:right w:val="none" w:sz="0" w:space="0" w:color="auto"/>
              </w:divBdr>
            </w:div>
            <w:div w:id="1596550037">
              <w:marLeft w:val="0"/>
              <w:marRight w:val="0"/>
              <w:marTop w:val="0"/>
              <w:marBottom w:val="0"/>
              <w:divBdr>
                <w:top w:val="none" w:sz="0" w:space="0" w:color="auto"/>
                <w:left w:val="none" w:sz="0" w:space="0" w:color="auto"/>
                <w:bottom w:val="none" w:sz="0" w:space="0" w:color="auto"/>
                <w:right w:val="none" w:sz="0" w:space="0" w:color="auto"/>
              </w:divBdr>
            </w:div>
            <w:div w:id="2000494605">
              <w:marLeft w:val="0"/>
              <w:marRight w:val="0"/>
              <w:marTop w:val="0"/>
              <w:marBottom w:val="0"/>
              <w:divBdr>
                <w:top w:val="none" w:sz="0" w:space="0" w:color="auto"/>
                <w:left w:val="none" w:sz="0" w:space="0" w:color="auto"/>
                <w:bottom w:val="none" w:sz="0" w:space="0" w:color="auto"/>
                <w:right w:val="none" w:sz="0" w:space="0" w:color="auto"/>
              </w:divBdr>
            </w:div>
            <w:div w:id="210746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095898">
      <w:bodyDiv w:val="1"/>
      <w:marLeft w:val="0"/>
      <w:marRight w:val="0"/>
      <w:marTop w:val="0"/>
      <w:marBottom w:val="0"/>
      <w:divBdr>
        <w:top w:val="none" w:sz="0" w:space="0" w:color="auto"/>
        <w:left w:val="none" w:sz="0" w:space="0" w:color="auto"/>
        <w:bottom w:val="none" w:sz="0" w:space="0" w:color="auto"/>
        <w:right w:val="none" w:sz="0" w:space="0" w:color="auto"/>
      </w:divBdr>
    </w:div>
    <w:div w:id="1368604066">
      <w:bodyDiv w:val="1"/>
      <w:marLeft w:val="0"/>
      <w:marRight w:val="0"/>
      <w:marTop w:val="0"/>
      <w:marBottom w:val="0"/>
      <w:divBdr>
        <w:top w:val="none" w:sz="0" w:space="0" w:color="auto"/>
        <w:left w:val="none" w:sz="0" w:space="0" w:color="auto"/>
        <w:bottom w:val="none" w:sz="0" w:space="0" w:color="auto"/>
        <w:right w:val="none" w:sz="0" w:space="0" w:color="auto"/>
      </w:divBdr>
    </w:div>
    <w:div w:id="1456556490">
      <w:bodyDiv w:val="1"/>
      <w:marLeft w:val="0"/>
      <w:marRight w:val="0"/>
      <w:marTop w:val="0"/>
      <w:marBottom w:val="0"/>
      <w:divBdr>
        <w:top w:val="none" w:sz="0" w:space="0" w:color="auto"/>
        <w:left w:val="none" w:sz="0" w:space="0" w:color="auto"/>
        <w:bottom w:val="none" w:sz="0" w:space="0" w:color="auto"/>
        <w:right w:val="none" w:sz="0" w:space="0" w:color="auto"/>
      </w:divBdr>
    </w:div>
    <w:div w:id="1502086006">
      <w:bodyDiv w:val="1"/>
      <w:marLeft w:val="0"/>
      <w:marRight w:val="0"/>
      <w:marTop w:val="0"/>
      <w:marBottom w:val="0"/>
      <w:divBdr>
        <w:top w:val="none" w:sz="0" w:space="0" w:color="auto"/>
        <w:left w:val="none" w:sz="0" w:space="0" w:color="auto"/>
        <w:bottom w:val="none" w:sz="0" w:space="0" w:color="auto"/>
        <w:right w:val="none" w:sz="0" w:space="0" w:color="auto"/>
      </w:divBdr>
    </w:div>
    <w:div w:id="1593272375">
      <w:bodyDiv w:val="1"/>
      <w:marLeft w:val="0"/>
      <w:marRight w:val="0"/>
      <w:marTop w:val="0"/>
      <w:marBottom w:val="0"/>
      <w:divBdr>
        <w:top w:val="none" w:sz="0" w:space="0" w:color="auto"/>
        <w:left w:val="none" w:sz="0" w:space="0" w:color="auto"/>
        <w:bottom w:val="none" w:sz="0" w:space="0" w:color="auto"/>
        <w:right w:val="none" w:sz="0" w:space="0" w:color="auto"/>
      </w:divBdr>
    </w:div>
    <w:div w:id="1609967209">
      <w:bodyDiv w:val="1"/>
      <w:marLeft w:val="0"/>
      <w:marRight w:val="0"/>
      <w:marTop w:val="0"/>
      <w:marBottom w:val="0"/>
      <w:divBdr>
        <w:top w:val="none" w:sz="0" w:space="0" w:color="auto"/>
        <w:left w:val="none" w:sz="0" w:space="0" w:color="auto"/>
        <w:bottom w:val="none" w:sz="0" w:space="0" w:color="auto"/>
        <w:right w:val="none" w:sz="0" w:space="0" w:color="auto"/>
      </w:divBdr>
      <w:divsChild>
        <w:div w:id="746850020">
          <w:marLeft w:val="0"/>
          <w:marRight w:val="0"/>
          <w:marTop w:val="0"/>
          <w:marBottom w:val="0"/>
          <w:divBdr>
            <w:top w:val="none" w:sz="0" w:space="0" w:color="auto"/>
            <w:left w:val="none" w:sz="0" w:space="0" w:color="auto"/>
            <w:bottom w:val="none" w:sz="0" w:space="0" w:color="auto"/>
            <w:right w:val="none" w:sz="0" w:space="0" w:color="auto"/>
          </w:divBdr>
          <w:divsChild>
            <w:div w:id="3755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204150">
      <w:bodyDiv w:val="1"/>
      <w:marLeft w:val="0"/>
      <w:marRight w:val="0"/>
      <w:marTop w:val="0"/>
      <w:marBottom w:val="0"/>
      <w:divBdr>
        <w:top w:val="none" w:sz="0" w:space="0" w:color="auto"/>
        <w:left w:val="none" w:sz="0" w:space="0" w:color="auto"/>
        <w:bottom w:val="none" w:sz="0" w:space="0" w:color="auto"/>
        <w:right w:val="none" w:sz="0" w:space="0" w:color="auto"/>
      </w:divBdr>
    </w:div>
    <w:div w:id="1742678292">
      <w:bodyDiv w:val="1"/>
      <w:marLeft w:val="0"/>
      <w:marRight w:val="0"/>
      <w:marTop w:val="0"/>
      <w:marBottom w:val="0"/>
      <w:divBdr>
        <w:top w:val="none" w:sz="0" w:space="0" w:color="auto"/>
        <w:left w:val="none" w:sz="0" w:space="0" w:color="auto"/>
        <w:bottom w:val="none" w:sz="0" w:space="0" w:color="auto"/>
        <w:right w:val="none" w:sz="0" w:space="0" w:color="auto"/>
      </w:divBdr>
    </w:div>
    <w:div w:id="1796024799">
      <w:bodyDiv w:val="1"/>
      <w:marLeft w:val="0"/>
      <w:marRight w:val="0"/>
      <w:marTop w:val="0"/>
      <w:marBottom w:val="0"/>
      <w:divBdr>
        <w:top w:val="none" w:sz="0" w:space="0" w:color="auto"/>
        <w:left w:val="none" w:sz="0" w:space="0" w:color="auto"/>
        <w:bottom w:val="none" w:sz="0" w:space="0" w:color="auto"/>
        <w:right w:val="none" w:sz="0" w:space="0" w:color="auto"/>
      </w:divBdr>
    </w:div>
    <w:div w:id="1799255661">
      <w:bodyDiv w:val="1"/>
      <w:marLeft w:val="0"/>
      <w:marRight w:val="0"/>
      <w:marTop w:val="0"/>
      <w:marBottom w:val="0"/>
      <w:divBdr>
        <w:top w:val="none" w:sz="0" w:space="0" w:color="auto"/>
        <w:left w:val="none" w:sz="0" w:space="0" w:color="auto"/>
        <w:bottom w:val="none" w:sz="0" w:space="0" w:color="auto"/>
        <w:right w:val="none" w:sz="0" w:space="0" w:color="auto"/>
      </w:divBdr>
    </w:div>
    <w:div w:id="1876428284">
      <w:bodyDiv w:val="1"/>
      <w:marLeft w:val="0"/>
      <w:marRight w:val="0"/>
      <w:marTop w:val="0"/>
      <w:marBottom w:val="0"/>
      <w:divBdr>
        <w:top w:val="none" w:sz="0" w:space="0" w:color="auto"/>
        <w:left w:val="none" w:sz="0" w:space="0" w:color="auto"/>
        <w:bottom w:val="none" w:sz="0" w:space="0" w:color="auto"/>
        <w:right w:val="none" w:sz="0" w:space="0" w:color="auto"/>
      </w:divBdr>
    </w:div>
    <w:div w:id="1888832295">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2031450293">
      <w:bodyDiv w:val="1"/>
      <w:marLeft w:val="0"/>
      <w:marRight w:val="0"/>
      <w:marTop w:val="0"/>
      <w:marBottom w:val="0"/>
      <w:divBdr>
        <w:top w:val="none" w:sz="0" w:space="0" w:color="auto"/>
        <w:left w:val="none" w:sz="0" w:space="0" w:color="auto"/>
        <w:bottom w:val="none" w:sz="0" w:space="0" w:color="auto"/>
        <w:right w:val="none" w:sz="0" w:space="0" w:color="auto"/>
      </w:divBdr>
      <w:divsChild>
        <w:div w:id="486090364">
          <w:marLeft w:val="0"/>
          <w:marRight w:val="0"/>
          <w:marTop w:val="0"/>
          <w:marBottom w:val="0"/>
          <w:divBdr>
            <w:top w:val="none" w:sz="0" w:space="0" w:color="auto"/>
            <w:left w:val="none" w:sz="0" w:space="0" w:color="auto"/>
            <w:bottom w:val="none" w:sz="0" w:space="0" w:color="auto"/>
            <w:right w:val="none" w:sz="0" w:space="0" w:color="auto"/>
          </w:divBdr>
          <w:divsChild>
            <w:div w:id="1335842492">
              <w:marLeft w:val="0"/>
              <w:marRight w:val="0"/>
              <w:marTop w:val="0"/>
              <w:marBottom w:val="0"/>
              <w:divBdr>
                <w:top w:val="none" w:sz="0" w:space="0" w:color="auto"/>
                <w:left w:val="none" w:sz="0" w:space="0" w:color="auto"/>
                <w:bottom w:val="none" w:sz="0" w:space="0" w:color="auto"/>
                <w:right w:val="none" w:sz="0" w:space="0" w:color="auto"/>
              </w:divBdr>
              <w:divsChild>
                <w:div w:id="26831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384014">
      <w:bodyDiv w:val="1"/>
      <w:marLeft w:val="0"/>
      <w:marRight w:val="0"/>
      <w:marTop w:val="0"/>
      <w:marBottom w:val="0"/>
      <w:divBdr>
        <w:top w:val="none" w:sz="0" w:space="0" w:color="auto"/>
        <w:left w:val="none" w:sz="0" w:space="0" w:color="auto"/>
        <w:bottom w:val="none" w:sz="0" w:space="0" w:color="auto"/>
        <w:right w:val="none" w:sz="0" w:space="0" w:color="auto"/>
      </w:divBdr>
    </w:div>
    <w:div w:id="2100834302">
      <w:bodyDiv w:val="1"/>
      <w:marLeft w:val="0"/>
      <w:marRight w:val="0"/>
      <w:marTop w:val="0"/>
      <w:marBottom w:val="0"/>
      <w:divBdr>
        <w:top w:val="none" w:sz="0" w:space="0" w:color="auto"/>
        <w:left w:val="none" w:sz="0" w:space="0" w:color="auto"/>
        <w:bottom w:val="none" w:sz="0" w:space="0" w:color="auto"/>
        <w:right w:val="none" w:sz="0" w:space="0" w:color="auto"/>
      </w:divBdr>
      <w:divsChild>
        <w:div w:id="398670115">
          <w:marLeft w:val="0"/>
          <w:marRight w:val="0"/>
          <w:marTop w:val="0"/>
          <w:marBottom w:val="0"/>
          <w:divBdr>
            <w:top w:val="none" w:sz="0" w:space="0" w:color="auto"/>
            <w:left w:val="none" w:sz="0" w:space="0" w:color="auto"/>
            <w:bottom w:val="none" w:sz="0" w:space="0" w:color="auto"/>
            <w:right w:val="none" w:sz="0" w:space="0" w:color="auto"/>
          </w:divBdr>
          <w:divsChild>
            <w:div w:id="1110200917">
              <w:marLeft w:val="0"/>
              <w:marRight w:val="0"/>
              <w:marTop w:val="0"/>
              <w:marBottom w:val="0"/>
              <w:divBdr>
                <w:top w:val="none" w:sz="0" w:space="0" w:color="auto"/>
                <w:left w:val="none" w:sz="0" w:space="0" w:color="auto"/>
                <w:bottom w:val="none" w:sz="0" w:space="0" w:color="auto"/>
                <w:right w:val="none" w:sz="0" w:space="0" w:color="auto"/>
              </w:divBdr>
              <w:divsChild>
                <w:div w:id="103988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368443">
      <w:bodyDiv w:val="1"/>
      <w:marLeft w:val="0"/>
      <w:marRight w:val="0"/>
      <w:marTop w:val="0"/>
      <w:marBottom w:val="0"/>
      <w:divBdr>
        <w:top w:val="none" w:sz="0" w:space="0" w:color="auto"/>
        <w:left w:val="none" w:sz="0" w:space="0" w:color="auto"/>
        <w:bottom w:val="none" w:sz="0" w:space="0" w:color="auto"/>
        <w:right w:val="none" w:sz="0" w:space="0" w:color="auto"/>
      </w:divBdr>
    </w:div>
    <w:div w:id="2106225152">
      <w:bodyDiv w:val="1"/>
      <w:marLeft w:val="0"/>
      <w:marRight w:val="0"/>
      <w:marTop w:val="0"/>
      <w:marBottom w:val="0"/>
      <w:divBdr>
        <w:top w:val="none" w:sz="0" w:space="0" w:color="auto"/>
        <w:left w:val="none" w:sz="0" w:space="0" w:color="auto"/>
        <w:bottom w:val="none" w:sz="0" w:space="0" w:color="auto"/>
        <w:right w:val="none" w:sz="0" w:space="0" w:color="auto"/>
      </w:divBdr>
    </w:div>
    <w:div w:id="2125537970">
      <w:bodyDiv w:val="1"/>
      <w:marLeft w:val="0"/>
      <w:marRight w:val="0"/>
      <w:marTop w:val="0"/>
      <w:marBottom w:val="0"/>
      <w:divBdr>
        <w:top w:val="none" w:sz="0" w:space="0" w:color="auto"/>
        <w:left w:val="none" w:sz="0" w:space="0" w:color="auto"/>
        <w:bottom w:val="none" w:sz="0" w:space="0" w:color="auto"/>
        <w:right w:val="none" w:sz="0" w:space="0" w:color="auto"/>
      </w:divBdr>
      <w:divsChild>
        <w:div w:id="1097361835">
          <w:marLeft w:val="0"/>
          <w:marRight w:val="0"/>
          <w:marTop w:val="0"/>
          <w:marBottom w:val="0"/>
          <w:divBdr>
            <w:top w:val="none" w:sz="0" w:space="0" w:color="auto"/>
            <w:left w:val="none" w:sz="0" w:space="0" w:color="auto"/>
            <w:bottom w:val="none" w:sz="0" w:space="0" w:color="auto"/>
            <w:right w:val="none" w:sz="0" w:space="0" w:color="auto"/>
          </w:divBdr>
          <w:divsChild>
            <w:div w:id="401758256">
              <w:marLeft w:val="0"/>
              <w:marRight w:val="0"/>
              <w:marTop w:val="0"/>
              <w:marBottom w:val="0"/>
              <w:divBdr>
                <w:top w:val="none" w:sz="0" w:space="0" w:color="auto"/>
                <w:left w:val="none" w:sz="0" w:space="0" w:color="auto"/>
                <w:bottom w:val="none" w:sz="0" w:space="0" w:color="auto"/>
                <w:right w:val="none" w:sz="0" w:space="0" w:color="auto"/>
              </w:divBdr>
              <w:divsChild>
                <w:div w:id="136435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237825">
      <w:bodyDiv w:val="1"/>
      <w:marLeft w:val="0"/>
      <w:marRight w:val="0"/>
      <w:marTop w:val="0"/>
      <w:marBottom w:val="0"/>
      <w:divBdr>
        <w:top w:val="none" w:sz="0" w:space="0" w:color="auto"/>
        <w:left w:val="none" w:sz="0" w:space="0" w:color="auto"/>
        <w:bottom w:val="none" w:sz="0" w:space="0" w:color="auto"/>
        <w:right w:val="none" w:sz="0" w:space="0" w:color="auto"/>
      </w:divBdr>
      <w:divsChild>
        <w:div w:id="76249276">
          <w:marLeft w:val="0"/>
          <w:marRight w:val="0"/>
          <w:marTop w:val="0"/>
          <w:marBottom w:val="0"/>
          <w:divBdr>
            <w:top w:val="none" w:sz="0" w:space="0" w:color="auto"/>
            <w:left w:val="none" w:sz="0" w:space="0" w:color="auto"/>
            <w:bottom w:val="none" w:sz="0" w:space="0" w:color="auto"/>
            <w:right w:val="none" w:sz="0" w:space="0" w:color="auto"/>
          </w:divBdr>
          <w:divsChild>
            <w:div w:id="1263076522">
              <w:marLeft w:val="0"/>
              <w:marRight w:val="0"/>
              <w:marTop w:val="0"/>
              <w:marBottom w:val="0"/>
              <w:divBdr>
                <w:top w:val="none" w:sz="0" w:space="0" w:color="auto"/>
                <w:left w:val="none" w:sz="0" w:space="0" w:color="auto"/>
                <w:bottom w:val="none" w:sz="0" w:space="0" w:color="auto"/>
                <w:right w:val="none" w:sz="0" w:space="0" w:color="auto"/>
              </w:divBdr>
              <w:divsChild>
                <w:div w:id="7130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jpg"/><Relationship Id="rId42" Type="http://schemas.openxmlformats.org/officeDocument/2006/relationships/image" Target="media/image28.jpe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3.png"/><Relationship Id="rId16" Type="http://schemas.openxmlformats.org/officeDocument/2006/relationships/image" Target="media/image2.png"/><Relationship Id="rId11" Type="http://schemas.openxmlformats.org/officeDocument/2006/relationships/image" Target="media/image1.png"/><Relationship Id="rId32" Type="http://schemas.openxmlformats.org/officeDocument/2006/relationships/image" Target="media/image18.jp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numbering" Target="numbering.xml"/><Relationship Id="rId90" Type="http://schemas.openxmlformats.org/officeDocument/2006/relationships/header" Target="header3.xml"/><Relationship Id="rId95" Type="http://schemas.openxmlformats.org/officeDocument/2006/relationships/fontTable" Target="fontTable.xml"/><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jpg"/><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jpg"/><Relationship Id="rId93" Type="http://schemas.openxmlformats.org/officeDocument/2006/relationships/header" Target="header4.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3.jpg"/><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jp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2.png"/><Relationship Id="rId91" Type="http://schemas.openxmlformats.org/officeDocument/2006/relationships/footer" Target="footer5.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3.xml"/><Relationship Id="rId23" Type="http://schemas.openxmlformats.org/officeDocument/2006/relationships/image" Target="media/image9.gif"/><Relationship Id="rId28" Type="http://schemas.openxmlformats.org/officeDocument/2006/relationships/image" Target="media/image14.png"/><Relationship Id="rId36" Type="http://schemas.openxmlformats.org/officeDocument/2006/relationships/image" Target="media/image22.jp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endnotes" Target="endnotes.xml"/><Relationship Id="rId31" Type="http://schemas.openxmlformats.org/officeDocument/2006/relationships/image" Target="media/image17.jp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header" Target="header2.xml"/><Relationship Id="rId94" Type="http://schemas.openxmlformats.org/officeDocument/2006/relationships/footer" Target="footer6.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emf"/><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settings" Target="settings.xml"/><Relationship Id="rId71" Type="http://schemas.openxmlformats.org/officeDocument/2006/relationships/image" Target="media/image57.png"/><Relationship Id="rId92" Type="http://schemas.openxmlformats.org/officeDocument/2006/relationships/image" Target="media/image74.png"/><Relationship Id="rId2" Type="http://schemas.openxmlformats.org/officeDocument/2006/relationships/customXml" Target="../customXml/item2.xml"/><Relationship Id="rId29" Type="http://schemas.openxmlformats.org/officeDocument/2006/relationships/image" Target="media/image15.jp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footer" Target="footer4.xm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5.png"/><Relationship Id="rId14" Type="http://schemas.openxmlformats.org/officeDocument/2006/relationships/footer" Target="footer2.xml"/><Relationship Id="rId30" Type="http://schemas.openxmlformats.org/officeDocument/2006/relationships/image" Target="media/image16.jp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207665FD0A26604693E7CF2EDA575C87" ma:contentTypeVersion="2" ma:contentTypeDescription="Crear nuevo documento." ma:contentTypeScope="" ma:versionID="9862300a60d638402d1ce0d9149e90c2">
  <xsd:schema xmlns:xsd="http://www.w3.org/2001/XMLSchema" xmlns:xs="http://www.w3.org/2001/XMLSchema" xmlns:p="http://schemas.microsoft.com/office/2006/metadata/properties" xmlns:ns3="16564213-5e92-4688-b9a8-cb6976bd72cb" targetNamespace="http://schemas.microsoft.com/office/2006/metadata/properties" ma:root="true" ma:fieldsID="7c40aeae42dcfc3992b839e3e76c124a" ns3:_="">
    <xsd:import namespace="16564213-5e92-4688-b9a8-cb6976bd72cb"/>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564213-5e92-4688-b9a8-cb6976bd72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b:Tag>Dor81</b:Tag>
    <b:SourceType>JournalArticle</b:SourceType>
    <b:Guid>{D7C468B5-5E32-4254-9330-6DB2DDB01037}</b:Guid>
    <b:Title>There's a S.M.A.R.T. way to write management's goals and objectives</b:Title>
    <b:Year>1981</b:Year>
    <b:Author>
      <b:Author>
        <b:NameList>
          <b:Person>
            <b:Last>Doran</b:Last>
            <b:First>G.</b:First>
            <b:Middle>T.</b:Middle>
          </b:Person>
        </b:NameList>
      </b:Author>
    </b:Author>
    <b:JournalName>Management Review (AMA FORUM)</b:JournalName>
    <b:Pages>35-36</b:Pages>
    <b:Volume>70</b:Volume>
    <b:RefOrder>1</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C875CE8-4000-4167-B236-BAF23D113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564213-5e92-4688-b9a8-cb6976bd72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B71A6BC-695F-4920-8114-59D34748976F}">
  <ds:schemaRefs>
    <ds:schemaRef ds:uri="http://schemas.microsoft.com/sharepoint/v3/contenttype/forms"/>
  </ds:schemaRefs>
</ds:datastoreItem>
</file>

<file path=customXml/itemProps3.xml><?xml version="1.0" encoding="utf-8"?>
<ds:datastoreItem xmlns:ds="http://schemas.openxmlformats.org/officeDocument/2006/customXml" ds:itemID="{5D78A2B5-A2D8-4ABE-941E-4FB6D56A0D19}">
  <ds:schemaRefs>
    <ds:schemaRef ds:uri="http://schemas.openxmlformats.org/officeDocument/2006/bibliography"/>
  </ds:schemaRefs>
</ds:datastoreItem>
</file>

<file path=customXml/itemProps4.xml><?xml version="1.0" encoding="utf-8"?>
<ds:datastoreItem xmlns:ds="http://schemas.openxmlformats.org/officeDocument/2006/customXml" ds:itemID="{8611FEA5-D1D4-4716-B792-08429AB57BA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46</TotalTime>
  <Pages>74</Pages>
  <Words>42094</Words>
  <Characters>231517</Characters>
  <Application>Microsoft Office Word</Application>
  <DocSecurity>0</DocSecurity>
  <Lines>1929</Lines>
  <Paragraphs>546</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73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ikel aldalur corta</cp:lastModifiedBy>
  <cp:revision>8</cp:revision>
  <cp:lastPrinted>2021-05-06T17:21:00Z</cp:lastPrinted>
  <dcterms:created xsi:type="dcterms:W3CDTF">2021-09-15T14:08:00Z</dcterms:created>
  <dcterms:modified xsi:type="dcterms:W3CDTF">2021-09-19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226d60-5fc1-3656-9071-c7db3b5ba1d0</vt:lpwstr>
  </property>
  <property fmtid="{D5CDD505-2E9C-101B-9397-08002B2CF9AE}" pid="24" name="Mendeley Citation Style_1">
    <vt:lpwstr>http://www.zotero.org/styles/apa</vt:lpwstr>
  </property>
  <property fmtid="{D5CDD505-2E9C-101B-9397-08002B2CF9AE}" pid="25" name="ContentTypeId">
    <vt:lpwstr>0x010100207665FD0A26604693E7CF2EDA575C87</vt:lpwstr>
  </property>
</Properties>
</file>